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71D32831" w:rsidR="00F659F1" w:rsidRPr="00A459D5" w:rsidRDefault="008B3499" w:rsidP="00F659F1">
      <w:pPr>
        <w:jc w:val="center"/>
        <w:rPr>
          <w:sz w:val="48"/>
          <w:szCs w:val="48"/>
        </w:rPr>
      </w:pPr>
      <w:r>
        <w:rPr>
          <w:b/>
          <w:sz w:val="48"/>
          <w:szCs w:val="48"/>
        </w:rPr>
        <w:t>Rozwiązywanie problemu marszrutyzacji z wykorzystaniem algorytmów kwantowych</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77777777" w:rsidR="00F659F1" w:rsidRPr="005C2C3D" w:rsidRDefault="00F659F1" w:rsidP="00F659F1">
      <w:pPr>
        <w:spacing w:after="60"/>
        <w:rPr>
          <w:vertAlign w:val="superscript"/>
        </w:rPr>
      </w:pPr>
      <w:r>
        <w:tab/>
      </w:r>
      <w:r>
        <w:tab/>
      </w:r>
      <w:r>
        <w:tab/>
      </w:r>
      <w:r>
        <w:tab/>
      </w:r>
      <w:r>
        <w:tab/>
      </w:r>
      <w:r>
        <w:tab/>
        <w:t>napisana w Katedrze/Instytucie</w:t>
      </w:r>
    </w:p>
    <w:p w14:paraId="3EEEF2ED" w14:textId="77777777" w:rsidR="00F659F1" w:rsidRDefault="00F659F1" w:rsidP="00F659F1">
      <w:pPr>
        <w:spacing w:after="60"/>
      </w:pPr>
      <w:r>
        <w:tab/>
      </w:r>
      <w:r>
        <w:tab/>
      </w:r>
      <w:r>
        <w:tab/>
      </w:r>
      <w:r>
        <w:tab/>
      </w:r>
      <w:r>
        <w:tab/>
      </w:r>
      <w:r>
        <w:tab/>
        <w:t xml:space="preserve">…………………………………………… </w:t>
      </w:r>
    </w:p>
    <w:p w14:paraId="6FEA4CA8" w14:textId="77777777" w:rsidR="00F659F1" w:rsidRDefault="00F659F1" w:rsidP="00F659F1">
      <w:pPr>
        <w:spacing w:after="60"/>
      </w:pPr>
      <w:r>
        <w:tab/>
      </w:r>
      <w:r>
        <w:tab/>
      </w:r>
      <w:r>
        <w:tab/>
      </w:r>
      <w:r>
        <w:tab/>
      </w:r>
      <w:r>
        <w:tab/>
      </w:r>
      <w:r>
        <w:tab/>
        <w:t>pod kierunkiem naukowym</w:t>
      </w:r>
    </w:p>
    <w:p w14:paraId="0A8BABB7" w14:textId="77777777" w:rsidR="00F659F1" w:rsidRDefault="00F659F1" w:rsidP="00F659F1">
      <w:pPr>
        <w:spacing w:after="60"/>
      </w:pPr>
      <w:r>
        <w:tab/>
      </w:r>
      <w:r>
        <w:tab/>
      </w:r>
      <w:r>
        <w:tab/>
      </w:r>
      <w:r>
        <w:tab/>
      </w:r>
      <w:r>
        <w:tab/>
      </w:r>
      <w:r>
        <w:tab/>
        <w:t>……………………...……………………</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77777777" w:rsidR="00F659F1" w:rsidRDefault="00F659F1" w:rsidP="00F659F1">
      <w:pPr>
        <w:spacing w:after="60"/>
        <w:jc w:val="center"/>
      </w:pPr>
      <w:r>
        <w:t>Warszawa 20…..</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5A7C182E" w14:textId="618842AE" w:rsidR="00977487" w:rsidRDefault="00F659F1">
      <w:pPr>
        <w:pStyle w:val="Spistreci1"/>
        <w:rPr>
          <w:rFonts w:asciiTheme="minorHAnsi" w:eastAsiaTheme="minorEastAsia" w:hAnsiTheme="minorHAnsi" w:cstheme="minorBidi"/>
          <w:b w:val="0"/>
          <w:noProof/>
          <w:sz w:val="22"/>
          <w:szCs w:val="22"/>
        </w:rPr>
      </w:pPr>
      <w:r>
        <w:fldChar w:fldCharType="begin"/>
      </w:r>
      <w:r>
        <w:instrText xml:space="preserve"> TOC \o "1-4" \h \z \u </w:instrText>
      </w:r>
      <w:r>
        <w:fldChar w:fldCharType="separate"/>
      </w:r>
      <w:hyperlink w:anchor="_Toc130245780" w:history="1">
        <w:r w:rsidR="00977487" w:rsidRPr="0099050F">
          <w:rPr>
            <w:rStyle w:val="Hipercze"/>
            <w:noProof/>
          </w:rPr>
          <w:t>Wstęp</w:t>
        </w:r>
        <w:r w:rsidR="00977487">
          <w:rPr>
            <w:noProof/>
            <w:webHidden/>
          </w:rPr>
          <w:tab/>
        </w:r>
        <w:r w:rsidR="00977487">
          <w:rPr>
            <w:noProof/>
            <w:webHidden/>
          </w:rPr>
          <w:fldChar w:fldCharType="begin"/>
        </w:r>
        <w:r w:rsidR="00977487">
          <w:rPr>
            <w:noProof/>
            <w:webHidden/>
          </w:rPr>
          <w:instrText xml:space="preserve"> PAGEREF _Toc130245780 \h </w:instrText>
        </w:r>
        <w:r w:rsidR="00977487">
          <w:rPr>
            <w:noProof/>
            <w:webHidden/>
          </w:rPr>
        </w:r>
        <w:r w:rsidR="00977487">
          <w:rPr>
            <w:noProof/>
            <w:webHidden/>
          </w:rPr>
          <w:fldChar w:fldCharType="separate"/>
        </w:r>
        <w:r w:rsidR="00977487">
          <w:rPr>
            <w:noProof/>
            <w:webHidden/>
          </w:rPr>
          <w:t>6</w:t>
        </w:r>
        <w:r w:rsidR="00977487">
          <w:rPr>
            <w:noProof/>
            <w:webHidden/>
          </w:rPr>
          <w:fldChar w:fldCharType="end"/>
        </w:r>
      </w:hyperlink>
    </w:p>
    <w:p w14:paraId="65B87F9D" w14:textId="0D8B3B39" w:rsidR="00977487" w:rsidRDefault="00000000">
      <w:pPr>
        <w:pStyle w:val="Spistreci1"/>
        <w:tabs>
          <w:tab w:val="left" w:pos="2269"/>
        </w:tabs>
        <w:rPr>
          <w:rFonts w:asciiTheme="minorHAnsi" w:eastAsiaTheme="minorEastAsia" w:hAnsiTheme="minorHAnsi" w:cstheme="minorBidi"/>
          <w:b w:val="0"/>
          <w:noProof/>
          <w:sz w:val="22"/>
          <w:szCs w:val="22"/>
        </w:rPr>
      </w:pPr>
      <w:hyperlink w:anchor="_Toc130245781" w:history="1">
        <w:r w:rsidR="00977487" w:rsidRPr="0099050F">
          <w:rPr>
            <w:rStyle w:val="Hipercze"/>
            <w:caps/>
            <w:noProof/>
          </w:rPr>
          <w:t>Rozdział I.</w:t>
        </w:r>
        <w:r w:rsidR="00977487">
          <w:rPr>
            <w:rFonts w:asciiTheme="minorHAnsi" w:eastAsiaTheme="minorEastAsia" w:hAnsiTheme="minorHAnsi" w:cstheme="minorBidi"/>
            <w:b w:val="0"/>
            <w:noProof/>
            <w:sz w:val="22"/>
            <w:szCs w:val="22"/>
          </w:rPr>
          <w:tab/>
        </w:r>
        <w:r w:rsidR="00977487" w:rsidRPr="0099050F">
          <w:rPr>
            <w:rStyle w:val="Hipercze"/>
            <w:noProof/>
          </w:rPr>
          <w:t>Podstawowe pojęcia</w:t>
        </w:r>
        <w:r w:rsidR="00977487">
          <w:rPr>
            <w:noProof/>
            <w:webHidden/>
          </w:rPr>
          <w:tab/>
        </w:r>
        <w:r w:rsidR="00977487">
          <w:rPr>
            <w:noProof/>
            <w:webHidden/>
          </w:rPr>
          <w:fldChar w:fldCharType="begin"/>
        </w:r>
        <w:r w:rsidR="00977487">
          <w:rPr>
            <w:noProof/>
            <w:webHidden/>
          </w:rPr>
          <w:instrText xml:space="preserve"> PAGEREF _Toc130245781 \h </w:instrText>
        </w:r>
        <w:r w:rsidR="00977487">
          <w:rPr>
            <w:noProof/>
            <w:webHidden/>
          </w:rPr>
        </w:r>
        <w:r w:rsidR="00977487">
          <w:rPr>
            <w:noProof/>
            <w:webHidden/>
          </w:rPr>
          <w:fldChar w:fldCharType="separate"/>
        </w:r>
        <w:r w:rsidR="00977487">
          <w:rPr>
            <w:noProof/>
            <w:webHidden/>
          </w:rPr>
          <w:t>8</w:t>
        </w:r>
        <w:r w:rsidR="00977487">
          <w:rPr>
            <w:noProof/>
            <w:webHidden/>
          </w:rPr>
          <w:fldChar w:fldCharType="end"/>
        </w:r>
      </w:hyperlink>
    </w:p>
    <w:p w14:paraId="7204A13E" w14:textId="4B45215A" w:rsidR="00977487" w:rsidRDefault="00000000">
      <w:pPr>
        <w:pStyle w:val="Spistreci2"/>
        <w:rPr>
          <w:rFonts w:asciiTheme="minorHAnsi" w:eastAsiaTheme="minorEastAsia" w:hAnsiTheme="minorHAnsi" w:cstheme="minorBidi"/>
          <w:noProof/>
          <w:sz w:val="22"/>
          <w:szCs w:val="22"/>
        </w:rPr>
      </w:pPr>
      <w:hyperlink w:anchor="_Toc130245782" w:history="1">
        <w:r w:rsidR="00977487" w:rsidRPr="0099050F">
          <w:rPr>
            <w:rStyle w:val="Hipercze"/>
            <w:noProof/>
          </w:rPr>
          <w:t>I.1</w:t>
        </w:r>
        <w:r w:rsidR="00977487">
          <w:rPr>
            <w:rFonts w:asciiTheme="minorHAnsi" w:eastAsiaTheme="minorEastAsia" w:hAnsiTheme="minorHAnsi" w:cstheme="minorBidi"/>
            <w:noProof/>
            <w:sz w:val="22"/>
            <w:szCs w:val="22"/>
          </w:rPr>
          <w:tab/>
        </w:r>
        <w:r w:rsidR="00977487" w:rsidRPr="0099050F">
          <w:rPr>
            <w:rStyle w:val="Hipercze"/>
            <w:noProof/>
          </w:rPr>
          <w:t>Podstawowe cechy obliczeń kwantowych</w:t>
        </w:r>
        <w:r w:rsidR="00977487">
          <w:rPr>
            <w:noProof/>
            <w:webHidden/>
          </w:rPr>
          <w:tab/>
        </w:r>
        <w:r w:rsidR="00977487">
          <w:rPr>
            <w:noProof/>
            <w:webHidden/>
          </w:rPr>
          <w:fldChar w:fldCharType="begin"/>
        </w:r>
        <w:r w:rsidR="00977487">
          <w:rPr>
            <w:noProof/>
            <w:webHidden/>
          </w:rPr>
          <w:instrText xml:space="preserve"> PAGEREF _Toc130245782 \h </w:instrText>
        </w:r>
        <w:r w:rsidR="00977487">
          <w:rPr>
            <w:noProof/>
            <w:webHidden/>
          </w:rPr>
        </w:r>
        <w:r w:rsidR="00977487">
          <w:rPr>
            <w:noProof/>
            <w:webHidden/>
          </w:rPr>
          <w:fldChar w:fldCharType="separate"/>
        </w:r>
        <w:r w:rsidR="00977487">
          <w:rPr>
            <w:noProof/>
            <w:webHidden/>
          </w:rPr>
          <w:t>8</w:t>
        </w:r>
        <w:r w:rsidR="00977487">
          <w:rPr>
            <w:noProof/>
            <w:webHidden/>
          </w:rPr>
          <w:fldChar w:fldCharType="end"/>
        </w:r>
      </w:hyperlink>
    </w:p>
    <w:p w14:paraId="36AAC75A" w14:textId="69CC7949" w:rsidR="00977487" w:rsidRDefault="00000000">
      <w:pPr>
        <w:pStyle w:val="Spistreci3"/>
        <w:rPr>
          <w:rFonts w:asciiTheme="minorHAnsi" w:eastAsiaTheme="minorEastAsia" w:hAnsiTheme="minorHAnsi" w:cstheme="minorBidi"/>
          <w:noProof/>
          <w:sz w:val="22"/>
          <w:szCs w:val="22"/>
        </w:rPr>
      </w:pPr>
      <w:hyperlink w:anchor="_Toc130245783" w:history="1">
        <w:r w:rsidR="00977487" w:rsidRPr="0099050F">
          <w:rPr>
            <w:rStyle w:val="Hipercze"/>
            <w:noProof/>
          </w:rPr>
          <w:t>I.1.1</w:t>
        </w:r>
        <w:r w:rsidR="00977487">
          <w:rPr>
            <w:rFonts w:asciiTheme="minorHAnsi" w:eastAsiaTheme="minorEastAsia" w:hAnsiTheme="minorHAnsi" w:cstheme="minorBidi"/>
            <w:noProof/>
            <w:sz w:val="22"/>
            <w:szCs w:val="22"/>
          </w:rPr>
          <w:tab/>
        </w:r>
        <w:r w:rsidR="00977487" w:rsidRPr="0099050F">
          <w:rPr>
            <w:rStyle w:val="Hipercze"/>
            <w:noProof/>
          </w:rPr>
          <w:t>Kubit jako podstawowa jednostka informacji</w:t>
        </w:r>
        <w:r w:rsidR="00977487">
          <w:rPr>
            <w:noProof/>
            <w:webHidden/>
          </w:rPr>
          <w:tab/>
        </w:r>
        <w:r w:rsidR="00977487">
          <w:rPr>
            <w:noProof/>
            <w:webHidden/>
          </w:rPr>
          <w:fldChar w:fldCharType="begin"/>
        </w:r>
        <w:r w:rsidR="00977487">
          <w:rPr>
            <w:noProof/>
            <w:webHidden/>
          </w:rPr>
          <w:instrText xml:space="preserve"> PAGEREF _Toc130245783 \h </w:instrText>
        </w:r>
        <w:r w:rsidR="00977487">
          <w:rPr>
            <w:noProof/>
            <w:webHidden/>
          </w:rPr>
        </w:r>
        <w:r w:rsidR="00977487">
          <w:rPr>
            <w:noProof/>
            <w:webHidden/>
          </w:rPr>
          <w:fldChar w:fldCharType="separate"/>
        </w:r>
        <w:r w:rsidR="00977487">
          <w:rPr>
            <w:noProof/>
            <w:webHidden/>
          </w:rPr>
          <w:t>8</w:t>
        </w:r>
        <w:r w:rsidR="00977487">
          <w:rPr>
            <w:noProof/>
            <w:webHidden/>
          </w:rPr>
          <w:fldChar w:fldCharType="end"/>
        </w:r>
      </w:hyperlink>
    </w:p>
    <w:p w14:paraId="50AE9D0A" w14:textId="68B78F4B" w:rsidR="00977487" w:rsidRDefault="00000000">
      <w:pPr>
        <w:pStyle w:val="Spistreci3"/>
        <w:rPr>
          <w:rFonts w:asciiTheme="minorHAnsi" w:eastAsiaTheme="minorEastAsia" w:hAnsiTheme="minorHAnsi" w:cstheme="minorBidi"/>
          <w:noProof/>
          <w:sz w:val="22"/>
          <w:szCs w:val="22"/>
        </w:rPr>
      </w:pPr>
      <w:hyperlink w:anchor="_Toc130245784" w:history="1">
        <w:r w:rsidR="00977487" w:rsidRPr="0099050F">
          <w:rPr>
            <w:rStyle w:val="Hipercze"/>
            <w:noProof/>
          </w:rPr>
          <w:t>I.1.2</w:t>
        </w:r>
        <w:r w:rsidR="00977487">
          <w:rPr>
            <w:rFonts w:asciiTheme="minorHAnsi" w:eastAsiaTheme="minorEastAsia" w:hAnsiTheme="minorHAnsi" w:cstheme="minorBidi"/>
            <w:noProof/>
            <w:sz w:val="22"/>
            <w:szCs w:val="22"/>
          </w:rPr>
          <w:tab/>
        </w:r>
        <w:r w:rsidR="00977487" w:rsidRPr="0099050F">
          <w:rPr>
            <w:rStyle w:val="Hipercze"/>
            <w:noProof/>
          </w:rPr>
          <w:t>Kluczowe zjawiska</w:t>
        </w:r>
        <w:r w:rsidR="00977487">
          <w:rPr>
            <w:noProof/>
            <w:webHidden/>
          </w:rPr>
          <w:tab/>
        </w:r>
        <w:r w:rsidR="00977487">
          <w:rPr>
            <w:noProof/>
            <w:webHidden/>
          </w:rPr>
          <w:fldChar w:fldCharType="begin"/>
        </w:r>
        <w:r w:rsidR="00977487">
          <w:rPr>
            <w:noProof/>
            <w:webHidden/>
          </w:rPr>
          <w:instrText xml:space="preserve"> PAGEREF _Toc130245784 \h </w:instrText>
        </w:r>
        <w:r w:rsidR="00977487">
          <w:rPr>
            <w:noProof/>
            <w:webHidden/>
          </w:rPr>
        </w:r>
        <w:r w:rsidR="00977487">
          <w:rPr>
            <w:noProof/>
            <w:webHidden/>
          </w:rPr>
          <w:fldChar w:fldCharType="separate"/>
        </w:r>
        <w:r w:rsidR="00977487">
          <w:rPr>
            <w:noProof/>
            <w:webHidden/>
          </w:rPr>
          <w:t>13</w:t>
        </w:r>
        <w:r w:rsidR="00977487">
          <w:rPr>
            <w:noProof/>
            <w:webHidden/>
          </w:rPr>
          <w:fldChar w:fldCharType="end"/>
        </w:r>
      </w:hyperlink>
    </w:p>
    <w:p w14:paraId="55CB5E33" w14:textId="0B9C74F7" w:rsidR="00977487" w:rsidRDefault="00000000">
      <w:pPr>
        <w:pStyle w:val="Spistreci3"/>
        <w:rPr>
          <w:rFonts w:asciiTheme="minorHAnsi" w:eastAsiaTheme="minorEastAsia" w:hAnsiTheme="minorHAnsi" w:cstheme="minorBidi"/>
          <w:noProof/>
          <w:sz w:val="22"/>
          <w:szCs w:val="22"/>
        </w:rPr>
      </w:pPr>
      <w:hyperlink w:anchor="_Toc130245785" w:history="1">
        <w:r w:rsidR="00977487" w:rsidRPr="0099050F">
          <w:rPr>
            <w:rStyle w:val="Hipercze"/>
            <w:noProof/>
          </w:rPr>
          <w:t>I.1.3</w:t>
        </w:r>
        <w:r w:rsidR="00977487">
          <w:rPr>
            <w:rFonts w:asciiTheme="minorHAnsi" w:eastAsiaTheme="minorEastAsia" w:hAnsiTheme="minorHAnsi" w:cstheme="minorBidi"/>
            <w:noProof/>
            <w:sz w:val="22"/>
            <w:szCs w:val="22"/>
          </w:rPr>
          <w:tab/>
        </w:r>
        <w:r w:rsidR="00977487" w:rsidRPr="0099050F">
          <w:rPr>
            <w:rStyle w:val="Hipercze"/>
            <w:noProof/>
          </w:rPr>
          <w:t>Wykonywanie działań</w:t>
        </w:r>
        <w:r w:rsidR="00977487">
          <w:rPr>
            <w:noProof/>
            <w:webHidden/>
          </w:rPr>
          <w:tab/>
        </w:r>
        <w:r w:rsidR="00977487">
          <w:rPr>
            <w:noProof/>
            <w:webHidden/>
          </w:rPr>
          <w:fldChar w:fldCharType="begin"/>
        </w:r>
        <w:r w:rsidR="00977487">
          <w:rPr>
            <w:noProof/>
            <w:webHidden/>
          </w:rPr>
          <w:instrText xml:space="preserve"> PAGEREF _Toc130245785 \h </w:instrText>
        </w:r>
        <w:r w:rsidR="00977487">
          <w:rPr>
            <w:noProof/>
            <w:webHidden/>
          </w:rPr>
        </w:r>
        <w:r w:rsidR="00977487">
          <w:rPr>
            <w:noProof/>
            <w:webHidden/>
          </w:rPr>
          <w:fldChar w:fldCharType="separate"/>
        </w:r>
        <w:r w:rsidR="00977487">
          <w:rPr>
            <w:noProof/>
            <w:webHidden/>
          </w:rPr>
          <w:t>15</w:t>
        </w:r>
        <w:r w:rsidR="00977487">
          <w:rPr>
            <w:noProof/>
            <w:webHidden/>
          </w:rPr>
          <w:fldChar w:fldCharType="end"/>
        </w:r>
      </w:hyperlink>
    </w:p>
    <w:p w14:paraId="75E9B4FF" w14:textId="4382D167" w:rsidR="00977487" w:rsidRDefault="00000000">
      <w:pPr>
        <w:pStyle w:val="Spistreci2"/>
        <w:rPr>
          <w:rFonts w:asciiTheme="minorHAnsi" w:eastAsiaTheme="minorEastAsia" w:hAnsiTheme="minorHAnsi" w:cstheme="minorBidi"/>
          <w:noProof/>
          <w:sz w:val="22"/>
          <w:szCs w:val="22"/>
        </w:rPr>
      </w:pPr>
      <w:hyperlink w:anchor="_Toc130245786" w:history="1">
        <w:r w:rsidR="00977487" w:rsidRPr="0099050F">
          <w:rPr>
            <w:rStyle w:val="Hipercze"/>
            <w:noProof/>
          </w:rPr>
          <w:t>I.2</w:t>
        </w:r>
        <w:r w:rsidR="00977487">
          <w:rPr>
            <w:rFonts w:asciiTheme="minorHAnsi" w:eastAsiaTheme="minorEastAsia" w:hAnsiTheme="minorHAnsi" w:cstheme="minorBidi"/>
            <w:noProof/>
            <w:sz w:val="22"/>
            <w:szCs w:val="22"/>
          </w:rPr>
          <w:tab/>
        </w:r>
        <w:r w:rsidR="00977487" w:rsidRPr="0099050F">
          <w:rPr>
            <w:rStyle w:val="Hipercze"/>
            <w:noProof/>
          </w:rPr>
          <w:t>Postać ogólna problemu marszrutyzacji</w:t>
        </w:r>
        <w:r w:rsidR="00977487">
          <w:rPr>
            <w:noProof/>
            <w:webHidden/>
          </w:rPr>
          <w:tab/>
        </w:r>
        <w:r w:rsidR="00977487">
          <w:rPr>
            <w:noProof/>
            <w:webHidden/>
          </w:rPr>
          <w:fldChar w:fldCharType="begin"/>
        </w:r>
        <w:r w:rsidR="00977487">
          <w:rPr>
            <w:noProof/>
            <w:webHidden/>
          </w:rPr>
          <w:instrText xml:space="preserve"> PAGEREF _Toc130245786 \h </w:instrText>
        </w:r>
        <w:r w:rsidR="00977487">
          <w:rPr>
            <w:noProof/>
            <w:webHidden/>
          </w:rPr>
        </w:r>
        <w:r w:rsidR="00977487">
          <w:rPr>
            <w:noProof/>
            <w:webHidden/>
          </w:rPr>
          <w:fldChar w:fldCharType="separate"/>
        </w:r>
        <w:r w:rsidR="00977487">
          <w:rPr>
            <w:noProof/>
            <w:webHidden/>
          </w:rPr>
          <w:t>19</w:t>
        </w:r>
        <w:r w:rsidR="00977487">
          <w:rPr>
            <w:noProof/>
            <w:webHidden/>
          </w:rPr>
          <w:fldChar w:fldCharType="end"/>
        </w:r>
      </w:hyperlink>
    </w:p>
    <w:p w14:paraId="21D19F1D" w14:textId="46BC562F" w:rsidR="00977487" w:rsidRDefault="00000000">
      <w:pPr>
        <w:pStyle w:val="Spistreci3"/>
        <w:rPr>
          <w:rFonts w:asciiTheme="minorHAnsi" w:eastAsiaTheme="minorEastAsia" w:hAnsiTheme="minorHAnsi" w:cstheme="minorBidi"/>
          <w:noProof/>
          <w:sz w:val="22"/>
          <w:szCs w:val="22"/>
        </w:rPr>
      </w:pPr>
      <w:hyperlink w:anchor="_Toc130245787" w:history="1">
        <w:r w:rsidR="00977487" w:rsidRPr="0099050F">
          <w:rPr>
            <w:rStyle w:val="Hipercze"/>
            <w:noProof/>
          </w:rPr>
          <w:t>I.2.1</w:t>
        </w:r>
        <w:r w:rsidR="00977487">
          <w:rPr>
            <w:rFonts w:asciiTheme="minorHAnsi" w:eastAsiaTheme="minorEastAsia" w:hAnsiTheme="minorHAnsi" w:cstheme="minorBidi"/>
            <w:noProof/>
            <w:sz w:val="22"/>
            <w:szCs w:val="22"/>
          </w:rPr>
          <w:tab/>
        </w:r>
        <w:r w:rsidR="00977487" w:rsidRPr="0099050F">
          <w:rPr>
            <w:rStyle w:val="Hipercze"/>
            <w:noProof/>
          </w:rPr>
          <w:t>Postać ogólna problemu VRP</w:t>
        </w:r>
        <w:r w:rsidR="00977487">
          <w:rPr>
            <w:noProof/>
            <w:webHidden/>
          </w:rPr>
          <w:tab/>
        </w:r>
        <w:r w:rsidR="00977487">
          <w:rPr>
            <w:noProof/>
            <w:webHidden/>
          </w:rPr>
          <w:fldChar w:fldCharType="begin"/>
        </w:r>
        <w:r w:rsidR="00977487">
          <w:rPr>
            <w:noProof/>
            <w:webHidden/>
          </w:rPr>
          <w:instrText xml:space="preserve"> PAGEREF _Toc130245787 \h </w:instrText>
        </w:r>
        <w:r w:rsidR="00977487">
          <w:rPr>
            <w:noProof/>
            <w:webHidden/>
          </w:rPr>
        </w:r>
        <w:r w:rsidR="00977487">
          <w:rPr>
            <w:noProof/>
            <w:webHidden/>
          </w:rPr>
          <w:fldChar w:fldCharType="separate"/>
        </w:r>
        <w:r w:rsidR="00977487">
          <w:rPr>
            <w:noProof/>
            <w:webHidden/>
          </w:rPr>
          <w:t>19</w:t>
        </w:r>
        <w:r w:rsidR="00977487">
          <w:rPr>
            <w:noProof/>
            <w:webHidden/>
          </w:rPr>
          <w:fldChar w:fldCharType="end"/>
        </w:r>
      </w:hyperlink>
    </w:p>
    <w:p w14:paraId="01D1D469" w14:textId="741C1EFA" w:rsidR="00977487" w:rsidRDefault="00000000">
      <w:pPr>
        <w:pStyle w:val="Spistreci3"/>
        <w:rPr>
          <w:rFonts w:asciiTheme="minorHAnsi" w:eastAsiaTheme="minorEastAsia" w:hAnsiTheme="minorHAnsi" w:cstheme="minorBidi"/>
          <w:noProof/>
          <w:sz w:val="22"/>
          <w:szCs w:val="22"/>
        </w:rPr>
      </w:pPr>
      <w:hyperlink w:anchor="_Toc130245788" w:history="1">
        <w:r w:rsidR="00977487" w:rsidRPr="0099050F">
          <w:rPr>
            <w:rStyle w:val="Hipercze"/>
            <w:noProof/>
          </w:rPr>
          <w:t>I.2.2</w:t>
        </w:r>
        <w:r w:rsidR="00977487">
          <w:rPr>
            <w:rFonts w:asciiTheme="minorHAnsi" w:eastAsiaTheme="minorEastAsia" w:hAnsiTheme="minorHAnsi" w:cstheme="minorBidi"/>
            <w:noProof/>
            <w:sz w:val="22"/>
            <w:szCs w:val="22"/>
          </w:rPr>
          <w:tab/>
        </w:r>
        <w:r w:rsidR="00977487" w:rsidRPr="0099050F">
          <w:rPr>
            <w:rStyle w:val="Hipercze"/>
            <w:noProof/>
          </w:rPr>
          <w:t>Postać matematyczna VRP</w:t>
        </w:r>
        <w:r w:rsidR="00977487">
          <w:rPr>
            <w:noProof/>
            <w:webHidden/>
          </w:rPr>
          <w:tab/>
        </w:r>
        <w:r w:rsidR="00977487">
          <w:rPr>
            <w:noProof/>
            <w:webHidden/>
          </w:rPr>
          <w:fldChar w:fldCharType="begin"/>
        </w:r>
        <w:r w:rsidR="00977487">
          <w:rPr>
            <w:noProof/>
            <w:webHidden/>
          </w:rPr>
          <w:instrText xml:space="preserve"> PAGEREF _Toc130245788 \h </w:instrText>
        </w:r>
        <w:r w:rsidR="00977487">
          <w:rPr>
            <w:noProof/>
            <w:webHidden/>
          </w:rPr>
        </w:r>
        <w:r w:rsidR="00977487">
          <w:rPr>
            <w:noProof/>
            <w:webHidden/>
          </w:rPr>
          <w:fldChar w:fldCharType="separate"/>
        </w:r>
        <w:r w:rsidR="00977487">
          <w:rPr>
            <w:noProof/>
            <w:webHidden/>
          </w:rPr>
          <w:t>21</w:t>
        </w:r>
        <w:r w:rsidR="00977487">
          <w:rPr>
            <w:noProof/>
            <w:webHidden/>
          </w:rPr>
          <w:fldChar w:fldCharType="end"/>
        </w:r>
      </w:hyperlink>
    </w:p>
    <w:p w14:paraId="69CE6E73" w14:textId="0B5A1F7C" w:rsidR="00977487" w:rsidRDefault="00000000">
      <w:pPr>
        <w:pStyle w:val="Spistreci2"/>
        <w:rPr>
          <w:rFonts w:asciiTheme="minorHAnsi" w:eastAsiaTheme="minorEastAsia" w:hAnsiTheme="minorHAnsi" w:cstheme="minorBidi"/>
          <w:noProof/>
          <w:sz w:val="22"/>
          <w:szCs w:val="22"/>
        </w:rPr>
      </w:pPr>
      <w:hyperlink w:anchor="_Toc130245789" w:history="1">
        <w:r w:rsidR="00977487" w:rsidRPr="0099050F">
          <w:rPr>
            <w:rStyle w:val="Hipercze"/>
            <w:noProof/>
          </w:rPr>
          <w:t>I.3</w:t>
        </w:r>
        <w:r w:rsidR="00977487">
          <w:rPr>
            <w:rFonts w:asciiTheme="minorHAnsi" w:eastAsiaTheme="minorEastAsia" w:hAnsiTheme="minorHAnsi" w:cstheme="minorBidi"/>
            <w:noProof/>
            <w:sz w:val="22"/>
            <w:szCs w:val="22"/>
          </w:rPr>
          <w:tab/>
        </w:r>
        <w:r w:rsidR="00977487" w:rsidRPr="0099050F">
          <w:rPr>
            <w:rStyle w:val="Hipercze"/>
            <w:noProof/>
          </w:rPr>
          <w:t>Kwantowe i hybrydowe algorytmy optymalizacyjne</w:t>
        </w:r>
        <w:r w:rsidR="00977487">
          <w:rPr>
            <w:noProof/>
            <w:webHidden/>
          </w:rPr>
          <w:tab/>
        </w:r>
        <w:r w:rsidR="00977487">
          <w:rPr>
            <w:noProof/>
            <w:webHidden/>
          </w:rPr>
          <w:fldChar w:fldCharType="begin"/>
        </w:r>
        <w:r w:rsidR="00977487">
          <w:rPr>
            <w:noProof/>
            <w:webHidden/>
          </w:rPr>
          <w:instrText xml:space="preserve"> PAGEREF _Toc130245789 \h </w:instrText>
        </w:r>
        <w:r w:rsidR="00977487">
          <w:rPr>
            <w:noProof/>
            <w:webHidden/>
          </w:rPr>
        </w:r>
        <w:r w:rsidR="00977487">
          <w:rPr>
            <w:noProof/>
            <w:webHidden/>
          </w:rPr>
          <w:fldChar w:fldCharType="separate"/>
        </w:r>
        <w:r w:rsidR="00977487">
          <w:rPr>
            <w:noProof/>
            <w:webHidden/>
          </w:rPr>
          <w:t>25</w:t>
        </w:r>
        <w:r w:rsidR="00977487">
          <w:rPr>
            <w:noProof/>
            <w:webHidden/>
          </w:rPr>
          <w:fldChar w:fldCharType="end"/>
        </w:r>
      </w:hyperlink>
    </w:p>
    <w:p w14:paraId="2F70155C" w14:textId="1C4E7801" w:rsidR="00977487" w:rsidRDefault="00000000">
      <w:pPr>
        <w:pStyle w:val="Spistreci3"/>
        <w:rPr>
          <w:rFonts w:asciiTheme="minorHAnsi" w:eastAsiaTheme="minorEastAsia" w:hAnsiTheme="minorHAnsi" w:cstheme="minorBidi"/>
          <w:noProof/>
          <w:sz w:val="22"/>
          <w:szCs w:val="22"/>
        </w:rPr>
      </w:pPr>
      <w:hyperlink w:anchor="_Toc130245790" w:history="1">
        <w:r w:rsidR="00977487" w:rsidRPr="0099050F">
          <w:rPr>
            <w:rStyle w:val="Hipercze"/>
            <w:noProof/>
          </w:rPr>
          <w:t>I.3.1</w:t>
        </w:r>
        <w:r w:rsidR="00977487">
          <w:rPr>
            <w:rFonts w:asciiTheme="minorHAnsi" w:eastAsiaTheme="minorEastAsia" w:hAnsiTheme="minorHAnsi" w:cstheme="minorBidi"/>
            <w:noProof/>
            <w:sz w:val="22"/>
            <w:szCs w:val="22"/>
          </w:rPr>
          <w:tab/>
        </w:r>
        <w:r w:rsidR="00977487" w:rsidRPr="0099050F">
          <w:rPr>
            <w:rStyle w:val="Hipercze"/>
            <w:noProof/>
          </w:rPr>
          <w:t>QAOA jako algorytm wariancyjny</w:t>
        </w:r>
        <w:r w:rsidR="00977487">
          <w:rPr>
            <w:noProof/>
            <w:webHidden/>
          </w:rPr>
          <w:tab/>
        </w:r>
        <w:r w:rsidR="00977487">
          <w:rPr>
            <w:noProof/>
            <w:webHidden/>
          </w:rPr>
          <w:fldChar w:fldCharType="begin"/>
        </w:r>
        <w:r w:rsidR="00977487">
          <w:rPr>
            <w:noProof/>
            <w:webHidden/>
          </w:rPr>
          <w:instrText xml:space="preserve"> PAGEREF _Toc130245790 \h </w:instrText>
        </w:r>
        <w:r w:rsidR="00977487">
          <w:rPr>
            <w:noProof/>
            <w:webHidden/>
          </w:rPr>
        </w:r>
        <w:r w:rsidR="00977487">
          <w:rPr>
            <w:noProof/>
            <w:webHidden/>
          </w:rPr>
          <w:fldChar w:fldCharType="separate"/>
        </w:r>
        <w:r w:rsidR="00977487">
          <w:rPr>
            <w:noProof/>
            <w:webHidden/>
          </w:rPr>
          <w:t>25</w:t>
        </w:r>
        <w:r w:rsidR="00977487">
          <w:rPr>
            <w:noProof/>
            <w:webHidden/>
          </w:rPr>
          <w:fldChar w:fldCharType="end"/>
        </w:r>
      </w:hyperlink>
    </w:p>
    <w:p w14:paraId="79F04442" w14:textId="468A513F" w:rsidR="00977487" w:rsidRDefault="00000000">
      <w:pPr>
        <w:pStyle w:val="Spistreci3"/>
        <w:rPr>
          <w:rFonts w:asciiTheme="minorHAnsi" w:eastAsiaTheme="minorEastAsia" w:hAnsiTheme="minorHAnsi" w:cstheme="minorBidi"/>
          <w:noProof/>
          <w:sz w:val="22"/>
          <w:szCs w:val="22"/>
        </w:rPr>
      </w:pPr>
      <w:hyperlink w:anchor="_Toc130245791" w:history="1">
        <w:r w:rsidR="00977487" w:rsidRPr="0099050F">
          <w:rPr>
            <w:rStyle w:val="Hipercze"/>
            <w:noProof/>
          </w:rPr>
          <w:t>I.3.2</w:t>
        </w:r>
        <w:r w:rsidR="00977487">
          <w:rPr>
            <w:rFonts w:asciiTheme="minorHAnsi" w:eastAsiaTheme="minorEastAsia" w:hAnsiTheme="minorHAnsi" w:cstheme="minorBidi"/>
            <w:noProof/>
            <w:sz w:val="22"/>
            <w:szCs w:val="22"/>
          </w:rPr>
          <w:tab/>
        </w:r>
        <w:r w:rsidR="00977487" w:rsidRPr="0099050F">
          <w:rPr>
            <w:rStyle w:val="Hipercze"/>
            <w:noProof/>
          </w:rPr>
          <w:t>Założenia algorytmu QAOA</w:t>
        </w:r>
        <w:r w:rsidR="00977487">
          <w:rPr>
            <w:noProof/>
            <w:webHidden/>
          </w:rPr>
          <w:tab/>
        </w:r>
        <w:r w:rsidR="00977487">
          <w:rPr>
            <w:noProof/>
            <w:webHidden/>
          </w:rPr>
          <w:fldChar w:fldCharType="begin"/>
        </w:r>
        <w:r w:rsidR="00977487">
          <w:rPr>
            <w:noProof/>
            <w:webHidden/>
          </w:rPr>
          <w:instrText xml:space="preserve"> PAGEREF _Toc130245791 \h </w:instrText>
        </w:r>
        <w:r w:rsidR="00977487">
          <w:rPr>
            <w:noProof/>
            <w:webHidden/>
          </w:rPr>
        </w:r>
        <w:r w:rsidR="00977487">
          <w:rPr>
            <w:noProof/>
            <w:webHidden/>
          </w:rPr>
          <w:fldChar w:fldCharType="separate"/>
        </w:r>
        <w:r w:rsidR="00977487">
          <w:rPr>
            <w:noProof/>
            <w:webHidden/>
          </w:rPr>
          <w:t>27</w:t>
        </w:r>
        <w:r w:rsidR="00977487">
          <w:rPr>
            <w:noProof/>
            <w:webHidden/>
          </w:rPr>
          <w:fldChar w:fldCharType="end"/>
        </w:r>
      </w:hyperlink>
    </w:p>
    <w:p w14:paraId="11779004" w14:textId="7E2048AB" w:rsidR="00977487" w:rsidRDefault="00000000">
      <w:pPr>
        <w:pStyle w:val="Spistreci3"/>
        <w:rPr>
          <w:rFonts w:asciiTheme="minorHAnsi" w:eastAsiaTheme="minorEastAsia" w:hAnsiTheme="minorHAnsi" w:cstheme="minorBidi"/>
          <w:noProof/>
          <w:sz w:val="22"/>
          <w:szCs w:val="22"/>
        </w:rPr>
      </w:pPr>
      <w:hyperlink w:anchor="_Toc130245792" w:history="1">
        <w:r w:rsidR="00977487" w:rsidRPr="0099050F">
          <w:rPr>
            <w:rStyle w:val="Hipercze"/>
            <w:noProof/>
          </w:rPr>
          <w:t>I.3.3</w:t>
        </w:r>
        <w:r w:rsidR="00977487">
          <w:rPr>
            <w:rFonts w:asciiTheme="minorHAnsi" w:eastAsiaTheme="minorEastAsia" w:hAnsiTheme="minorHAnsi" w:cstheme="minorBidi"/>
            <w:noProof/>
            <w:sz w:val="22"/>
            <w:szCs w:val="22"/>
          </w:rPr>
          <w:tab/>
        </w:r>
        <w:r w:rsidR="00977487" w:rsidRPr="0099050F">
          <w:rPr>
            <w:rStyle w:val="Hipercze"/>
            <w:noProof/>
          </w:rPr>
          <w:t>Część kwantowa algorytmu QAOA</w:t>
        </w:r>
        <w:r w:rsidR="00977487">
          <w:rPr>
            <w:noProof/>
            <w:webHidden/>
          </w:rPr>
          <w:tab/>
        </w:r>
        <w:r w:rsidR="00977487">
          <w:rPr>
            <w:noProof/>
            <w:webHidden/>
          </w:rPr>
          <w:fldChar w:fldCharType="begin"/>
        </w:r>
        <w:r w:rsidR="00977487">
          <w:rPr>
            <w:noProof/>
            <w:webHidden/>
          </w:rPr>
          <w:instrText xml:space="preserve"> PAGEREF _Toc130245792 \h </w:instrText>
        </w:r>
        <w:r w:rsidR="00977487">
          <w:rPr>
            <w:noProof/>
            <w:webHidden/>
          </w:rPr>
        </w:r>
        <w:r w:rsidR="00977487">
          <w:rPr>
            <w:noProof/>
            <w:webHidden/>
          </w:rPr>
          <w:fldChar w:fldCharType="separate"/>
        </w:r>
        <w:r w:rsidR="00977487">
          <w:rPr>
            <w:noProof/>
            <w:webHidden/>
          </w:rPr>
          <w:t>29</w:t>
        </w:r>
        <w:r w:rsidR="00977487">
          <w:rPr>
            <w:noProof/>
            <w:webHidden/>
          </w:rPr>
          <w:fldChar w:fldCharType="end"/>
        </w:r>
      </w:hyperlink>
    </w:p>
    <w:p w14:paraId="32DC9CA1" w14:textId="00B33BB5" w:rsidR="00977487" w:rsidRDefault="00000000">
      <w:pPr>
        <w:pStyle w:val="Spistreci1"/>
        <w:tabs>
          <w:tab w:val="left" w:pos="2269"/>
        </w:tabs>
        <w:rPr>
          <w:rFonts w:asciiTheme="minorHAnsi" w:eastAsiaTheme="minorEastAsia" w:hAnsiTheme="minorHAnsi" w:cstheme="minorBidi"/>
          <w:b w:val="0"/>
          <w:noProof/>
          <w:sz w:val="22"/>
          <w:szCs w:val="22"/>
        </w:rPr>
      </w:pPr>
      <w:hyperlink w:anchor="_Toc130245793" w:history="1">
        <w:r w:rsidR="00977487" w:rsidRPr="0099050F">
          <w:rPr>
            <w:rStyle w:val="Hipercze"/>
            <w:caps/>
            <w:noProof/>
          </w:rPr>
          <w:t>Rozdział II.</w:t>
        </w:r>
        <w:r w:rsidR="00977487">
          <w:rPr>
            <w:rFonts w:asciiTheme="minorHAnsi" w:eastAsiaTheme="minorEastAsia" w:hAnsiTheme="minorHAnsi" w:cstheme="minorBidi"/>
            <w:b w:val="0"/>
            <w:noProof/>
            <w:sz w:val="22"/>
            <w:szCs w:val="22"/>
          </w:rPr>
          <w:tab/>
        </w:r>
        <w:r w:rsidR="00977487" w:rsidRPr="0099050F">
          <w:rPr>
            <w:rStyle w:val="Hipercze"/>
            <w:noProof/>
          </w:rPr>
          <w:t>Rozwinięcie</w:t>
        </w:r>
        <w:r w:rsidR="00977487">
          <w:rPr>
            <w:noProof/>
            <w:webHidden/>
          </w:rPr>
          <w:tab/>
        </w:r>
        <w:r w:rsidR="00977487">
          <w:rPr>
            <w:noProof/>
            <w:webHidden/>
          </w:rPr>
          <w:fldChar w:fldCharType="begin"/>
        </w:r>
        <w:r w:rsidR="00977487">
          <w:rPr>
            <w:noProof/>
            <w:webHidden/>
          </w:rPr>
          <w:instrText xml:space="preserve"> PAGEREF _Toc130245793 \h </w:instrText>
        </w:r>
        <w:r w:rsidR="00977487">
          <w:rPr>
            <w:noProof/>
            <w:webHidden/>
          </w:rPr>
        </w:r>
        <w:r w:rsidR="00977487">
          <w:rPr>
            <w:noProof/>
            <w:webHidden/>
          </w:rPr>
          <w:fldChar w:fldCharType="separate"/>
        </w:r>
        <w:r w:rsidR="00977487">
          <w:rPr>
            <w:noProof/>
            <w:webHidden/>
          </w:rPr>
          <w:t>34</w:t>
        </w:r>
        <w:r w:rsidR="00977487">
          <w:rPr>
            <w:noProof/>
            <w:webHidden/>
          </w:rPr>
          <w:fldChar w:fldCharType="end"/>
        </w:r>
      </w:hyperlink>
    </w:p>
    <w:p w14:paraId="5471A8A6" w14:textId="410BF49A" w:rsidR="00977487" w:rsidRDefault="00000000">
      <w:pPr>
        <w:pStyle w:val="Spistreci2"/>
        <w:rPr>
          <w:rFonts w:asciiTheme="minorHAnsi" w:eastAsiaTheme="minorEastAsia" w:hAnsiTheme="minorHAnsi" w:cstheme="minorBidi"/>
          <w:noProof/>
          <w:sz w:val="22"/>
          <w:szCs w:val="22"/>
        </w:rPr>
      </w:pPr>
      <w:hyperlink w:anchor="_Toc130245794" w:history="1">
        <w:r w:rsidR="00977487" w:rsidRPr="0099050F">
          <w:rPr>
            <w:rStyle w:val="Hipercze"/>
            <w:noProof/>
          </w:rPr>
          <w:t>II.1</w:t>
        </w:r>
        <w:r w:rsidR="00977487">
          <w:rPr>
            <w:rFonts w:asciiTheme="minorHAnsi" w:eastAsiaTheme="minorEastAsia" w:hAnsiTheme="minorHAnsi" w:cstheme="minorBidi"/>
            <w:noProof/>
            <w:sz w:val="22"/>
            <w:szCs w:val="22"/>
          </w:rPr>
          <w:tab/>
        </w:r>
        <w:r w:rsidR="00977487" w:rsidRPr="0099050F">
          <w:rPr>
            <w:rStyle w:val="Hipercze"/>
            <w:noProof/>
          </w:rPr>
          <w:t>Studium nad efektywnością QAOA</w:t>
        </w:r>
        <w:r w:rsidR="00977487">
          <w:rPr>
            <w:noProof/>
            <w:webHidden/>
          </w:rPr>
          <w:tab/>
        </w:r>
        <w:r w:rsidR="00977487">
          <w:rPr>
            <w:noProof/>
            <w:webHidden/>
          </w:rPr>
          <w:fldChar w:fldCharType="begin"/>
        </w:r>
        <w:r w:rsidR="00977487">
          <w:rPr>
            <w:noProof/>
            <w:webHidden/>
          </w:rPr>
          <w:instrText xml:space="preserve"> PAGEREF _Toc130245794 \h </w:instrText>
        </w:r>
        <w:r w:rsidR="00977487">
          <w:rPr>
            <w:noProof/>
            <w:webHidden/>
          </w:rPr>
        </w:r>
        <w:r w:rsidR="00977487">
          <w:rPr>
            <w:noProof/>
            <w:webHidden/>
          </w:rPr>
          <w:fldChar w:fldCharType="separate"/>
        </w:r>
        <w:r w:rsidR="00977487">
          <w:rPr>
            <w:noProof/>
            <w:webHidden/>
          </w:rPr>
          <w:t>35</w:t>
        </w:r>
        <w:r w:rsidR="00977487">
          <w:rPr>
            <w:noProof/>
            <w:webHidden/>
          </w:rPr>
          <w:fldChar w:fldCharType="end"/>
        </w:r>
      </w:hyperlink>
    </w:p>
    <w:p w14:paraId="275FD22E" w14:textId="7857D98D" w:rsidR="00977487" w:rsidRDefault="00000000">
      <w:pPr>
        <w:pStyle w:val="Spistreci3"/>
        <w:rPr>
          <w:rFonts w:asciiTheme="minorHAnsi" w:eastAsiaTheme="minorEastAsia" w:hAnsiTheme="minorHAnsi" w:cstheme="minorBidi"/>
          <w:noProof/>
          <w:sz w:val="22"/>
          <w:szCs w:val="22"/>
        </w:rPr>
      </w:pPr>
      <w:hyperlink w:anchor="_Toc130245795" w:history="1">
        <w:r w:rsidR="00977487" w:rsidRPr="0099050F">
          <w:rPr>
            <w:rStyle w:val="Hipercze"/>
            <w:noProof/>
          </w:rPr>
          <w:t>II.1.1</w:t>
        </w:r>
        <w:r w:rsidR="00977487">
          <w:rPr>
            <w:rFonts w:asciiTheme="minorHAnsi" w:eastAsiaTheme="minorEastAsia" w:hAnsiTheme="minorHAnsi" w:cstheme="minorBidi"/>
            <w:noProof/>
            <w:sz w:val="22"/>
            <w:szCs w:val="22"/>
          </w:rPr>
          <w:tab/>
        </w:r>
        <w:r w:rsidR="00977487" w:rsidRPr="0099050F">
          <w:rPr>
            <w:rStyle w:val="Hipercze"/>
            <w:noProof/>
          </w:rPr>
          <w:t>Złożoność QAOA</w:t>
        </w:r>
        <w:r w:rsidR="00977487">
          <w:rPr>
            <w:noProof/>
            <w:webHidden/>
          </w:rPr>
          <w:tab/>
        </w:r>
        <w:r w:rsidR="00977487">
          <w:rPr>
            <w:noProof/>
            <w:webHidden/>
          </w:rPr>
          <w:fldChar w:fldCharType="begin"/>
        </w:r>
        <w:r w:rsidR="00977487">
          <w:rPr>
            <w:noProof/>
            <w:webHidden/>
          </w:rPr>
          <w:instrText xml:space="preserve"> PAGEREF _Toc130245795 \h </w:instrText>
        </w:r>
        <w:r w:rsidR="00977487">
          <w:rPr>
            <w:noProof/>
            <w:webHidden/>
          </w:rPr>
        </w:r>
        <w:r w:rsidR="00977487">
          <w:rPr>
            <w:noProof/>
            <w:webHidden/>
          </w:rPr>
          <w:fldChar w:fldCharType="separate"/>
        </w:r>
        <w:r w:rsidR="00977487">
          <w:rPr>
            <w:noProof/>
            <w:webHidden/>
          </w:rPr>
          <w:t>35</w:t>
        </w:r>
        <w:r w:rsidR="00977487">
          <w:rPr>
            <w:noProof/>
            <w:webHidden/>
          </w:rPr>
          <w:fldChar w:fldCharType="end"/>
        </w:r>
      </w:hyperlink>
    </w:p>
    <w:p w14:paraId="220EFB71" w14:textId="65848CDD" w:rsidR="00977487" w:rsidRDefault="00000000">
      <w:pPr>
        <w:pStyle w:val="Spistreci3"/>
        <w:rPr>
          <w:rFonts w:asciiTheme="minorHAnsi" w:eastAsiaTheme="minorEastAsia" w:hAnsiTheme="minorHAnsi" w:cstheme="minorBidi"/>
          <w:noProof/>
          <w:sz w:val="22"/>
          <w:szCs w:val="22"/>
        </w:rPr>
      </w:pPr>
      <w:hyperlink w:anchor="_Toc130245796" w:history="1">
        <w:r w:rsidR="00977487" w:rsidRPr="0099050F">
          <w:rPr>
            <w:rStyle w:val="Hipercze"/>
            <w:noProof/>
          </w:rPr>
          <w:t>II.1.2</w:t>
        </w:r>
        <w:r w:rsidR="00977487">
          <w:rPr>
            <w:rFonts w:asciiTheme="minorHAnsi" w:eastAsiaTheme="minorEastAsia" w:hAnsiTheme="minorHAnsi" w:cstheme="minorBidi"/>
            <w:noProof/>
            <w:sz w:val="22"/>
            <w:szCs w:val="22"/>
          </w:rPr>
          <w:tab/>
        </w:r>
        <w:r w:rsidR="00977487" w:rsidRPr="0099050F">
          <w:rPr>
            <w:rStyle w:val="Hipercze"/>
            <w:noProof/>
          </w:rPr>
          <w:t>WS-QAOA</w:t>
        </w:r>
        <w:r w:rsidR="00977487">
          <w:rPr>
            <w:noProof/>
            <w:webHidden/>
          </w:rPr>
          <w:tab/>
        </w:r>
        <w:r w:rsidR="00977487">
          <w:rPr>
            <w:noProof/>
            <w:webHidden/>
          </w:rPr>
          <w:fldChar w:fldCharType="begin"/>
        </w:r>
        <w:r w:rsidR="00977487">
          <w:rPr>
            <w:noProof/>
            <w:webHidden/>
          </w:rPr>
          <w:instrText xml:space="preserve"> PAGEREF _Toc130245796 \h </w:instrText>
        </w:r>
        <w:r w:rsidR="00977487">
          <w:rPr>
            <w:noProof/>
            <w:webHidden/>
          </w:rPr>
        </w:r>
        <w:r w:rsidR="00977487">
          <w:rPr>
            <w:noProof/>
            <w:webHidden/>
          </w:rPr>
          <w:fldChar w:fldCharType="separate"/>
        </w:r>
        <w:r w:rsidR="00977487">
          <w:rPr>
            <w:noProof/>
            <w:webHidden/>
          </w:rPr>
          <w:t>37</w:t>
        </w:r>
        <w:r w:rsidR="00977487">
          <w:rPr>
            <w:noProof/>
            <w:webHidden/>
          </w:rPr>
          <w:fldChar w:fldCharType="end"/>
        </w:r>
      </w:hyperlink>
    </w:p>
    <w:p w14:paraId="33D0D187" w14:textId="02CE275A" w:rsidR="00977487" w:rsidRDefault="00000000">
      <w:pPr>
        <w:pStyle w:val="Spistreci3"/>
        <w:rPr>
          <w:rFonts w:asciiTheme="minorHAnsi" w:eastAsiaTheme="minorEastAsia" w:hAnsiTheme="minorHAnsi" w:cstheme="minorBidi"/>
          <w:noProof/>
          <w:sz w:val="22"/>
          <w:szCs w:val="22"/>
        </w:rPr>
      </w:pPr>
      <w:hyperlink w:anchor="_Toc130245797" w:history="1">
        <w:r w:rsidR="00977487" w:rsidRPr="0099050F">
          <w:rPr>
            <w:rStyle w:val="Hipercze"/>
            <w:noProof/>
          </w:rPr>
          <w:t>II.1.3</w:t>
        </w:r>
        <w:r w:rsidR="00977487">
          <w:rPr>
            <w:rFonts w:asciiTheme="minorHAnsi" w:eastAsiaTheme="minorEastAsia" w:hAnsiTheme="minorHAnsi" w:cstheme="minorBidi"/>
            <w:noProof/>
            <w:sz w:val="22"/>
            <w:szCs w:val="22"/>
          </w:rPr>
          <w:tab/>
        </w:r>
        <w:r w:rsidR="00977487" w:rsidRPr="0099050F">
          <w:rPr>
            <w:rStyle w:val="Hipercze"/>
            <w:noProof/>
          </w:rPr>
          <w:t>Hiperoptymalizacja Bayesowska</w:t>
        </w:r>
        <w:r w:rsidR="00977487">
          <w:rPr>
            <w:noProof/>
            <w:webHidden/>
          </w:rPr>
          <w:tab/>
        </w:r>
        <w:r w:rsidR="00977487">
          <w:rPr>
            <w:noProof/>
            <w:webHidden/>
          </w:rPr>
          <w:fldChar w:fldCharType="begin"/>
        </w:r>
        <w:r w:rsidR="00977487">
          <w:rPr>
            <w:noProof/>
            <w:webHidden/>
          </w:rPr>
          <w:instrText xml:space="preserve"> PAGEREF _Toc130245797 \h </w:instrText>
        </w:r>
        <w:r w:rsidR="00977487">
          <w:rPr>
            <w:noProof/>
            <w:webHidden/>
          </w:rPr>
        </w:r>
        <w:r w:rsidR="00977487">
          <w:rPr>
            <w:noProof/>
            <w:webHidden/>
          </w:rPr>
          <w:fldChar w:fldCharType="separate"/>
        </w:r>
        <w:r w:rsidR="00977487">
          <w:rPr>
            <w:noProof/>
            <w:webHidden/>
          </w:rPr>
          <w:t>40</w:t>
        </w:r>
        <w:r w:rsidR="00977487">
          <w:rPr>
            <w:noProof/>
            <w:webHidden/>
          </w:rPr>
          <w:fldChar w:fldCharType="end"/>
        </w:r>
      </w:hyperlink>
    </w:p>
    <w:p w14:paraId="6D02F9B6" w14:textId="4C1AF318" w:rsidR="00977487" w:rsidRDefault="00000000">
      <w:pPr>
        <w:pStyle w:val="Spistreci2"/>
        <w:rPr>
          <w:rFonts w:asciiTheme="minorHAnsi" w:eastAsiaTheme="minorEastAsia" w:hAnsiTheme="minorHAnsi" w:cstheme="minorBidi"/>
          <w:noProof/>
          <w:sz w:val="22"/>
          <w:szCs w:val="22"/>
        </w:rPr>
      </w:pPr>
      <w:hyperlink w:anchor="_Toc130245798" w:history="1">
        <w:r w:rsidR="00977487" w:rsidRPr="0099050F">
          <w:rPr>
            <w:rStyle w:val="Hipercze"/>
            <w:noProof/>
          </w:rPr>
          <w:t>II.2</w:t>
        </w:r>
        <w:r w:rsidR="00977487">
          <w:rPr>
            <w:rFonts w:asciiTheme="minorHAnsi" w:eastAsiaTheme="minorEastAsia" w:hAnsiTheme="minorHAnsi" w:cstheme="minorBidi"/>
            <w:noProof/>
            <w:sz w:val="22"/>
            <w:szCs w:val="22"/>
          </w:rPr>
          <w:tab/>
        </w:r>
        <w:r w:rsidR="00977487" w:rsidRPr="0099050F">
          <w:rPr>
            <w:rStyle w:val="Hipercze"/>
            <w:noProof/>
          </w:rPr>
          <w:t>Stan badań i aspekt komercyjny</w:t>
        </w:r>
        <w:r w:rsidR="00977487">
          <w:rPr>
            <w:noProof/>
            <w:webHidden/>
          </w:rPr>
          <w:tab/>
        </w:r>
        <w:r w:rsidR="00977487">
          <w:rPr>
            <w:noProof/>
            <w:webHidden/>
          </w:rPr>
          <w:fldChar w:fldCharType="begin"/>
        </w:r>
        <w:r w:rsidR="00977487">
          <w:rPr>
            <w:noProof/>
            <w:webHidden/>
          </w:rPr>
          <w:instrText xml:space="preserve"> PAGEREF _Toc130245798 \h </w:instrText>
        </w:r>
        <w:r w:rsidR="00977487">
          <w:rPr>
            <w:noProof/>
            <w:webHidden/>
          </w:rPr>
        </w:r>
        <w:r w:rsidR="00977487">
          <w:rPr>
            <w:noProof/>
            <w:webHidden/>
          </w:rPr>
          <w:fldChar w:fldCharType="separate"/>
        </w:r>
        <w:r w:rsidR="00977487">
          <w:rPr>
            <w:noProof/>
            <w:webHidden/>
          </w:rPr>
          <w:t>45</w:t>
        </w:r>
        <w:r w:rsidR="00977487">
          <w:rPr>
            <w:noProof/>
            <w:webHidden/>
          </w:rPr>
          <w:fldChar w:fldCharType="end"/>
        </w:r>
      </w:hyperlink>
    </w:p>
    <w:p w14:paraId="2632BADF" w14:textId="706BA3B4" w:rsidR="00977487" w:rsidRDefault="00000000">
      <w:pPr>
        <w:pStyle w:val="Spistreci3"/>
        <w:rPr>
          <w:rFonts w:asciiTheme="minorHAnsi" w:eastAsiaTheme="minorEastAsia" w:hAnsiTheme="minorHAnsi" w:cstheme="minorBidi"/>
          <w:noProof/>
          <w:sz w:val="22"/>
          <w:szCs w:val="22"/>
        </w:rPr>
      </w:pPr>
      <w:hyperlink w:anchor="_Toc130245799" w:history="1">
        <w:r w:rsidR="00977487" w:rsidRPr="0099050F">
          <w:rPr>
            <w:rStyle w:val="Hipercze"/>
            <w:noProof/>
          </w:rPr>
          <w:t>II.2.1</w:t>
        </w:r>
        <w:r w:rsidR="00977487">
          <w:rPr>
            <w:rFonts w:asciiTheme="minorHAnsi" w:eastAsiaTheme="minorEastAsia" w:hAnsiTheme="minorHAnsi" w:cstheme="minorBidi"/>
            <w:noProof/>
            <w:sz w:val="22"/>
            <w:szCs w:val="22"/>
          </w:rPr>
          <w:tab/>
        </w:r>
        <w:r w:rsidR="00977487" w:rsidRPr="0099050F">
          <w:rPr>
            <w:rStyle w:val="Hipercze"/>
            <w:noProof/>
          </w:rPr>
          <w:t>Rozwój infrastruktury kwantowej</w:t>
        </w:r>
        <w:r w:rsidR="00977487">
          <w:rPr>
            <w:noProof/>
            <w:webHidden/>
          </w:rPr>
          <w:tab/>
        </w:r>
        <w:r w:rsidR="00977487">
          <w:rPr>
            <w:noProof/>
            <w:webHidden/>
          </w:rPr>
          <w:fldChar w:fldCharType="begin"/>
        </w:r>
        <w:r w:rsidR="00977487">
          <w:rPr>
            <w:noProof/>
            <w:webHidden/>
          </w:rPr>
          <w:instrText xml:space="preserve"> PAGEREF _Toc130245799 \h </w:instrText>
        </w:r>
        <w:r w:rsidR="00977487">
          <w:rPr>
            <w:noProof/>
            <w:webHidden/>
          </w:rPr>
        </w:r>
        <w:r w:rsidR="00977487">
          <w:rPr>
            <w:noProof/>
            <w:webHidden/>
          </w:rPr>
          <w:fldChar w:fldCharType="separate"/>
        </w:r>
        <w:r w:rsidR="00977487">
          <w:rPr>
            <w:noProof/>
            <w:webHidden/>
          </w:rPr>
          <w:t>46</w:t>
        </w:r>
        <w:r w:rsidR="00977487">
          <w:rPr>
            <w:noProof/>
            <w:webHidden/>
          </w:rPr>
          <w:fldChar w:fldCharType="end"/>
        </w:r>
      </w:hyperlink>
    </w:p>
    <w:p w14:paraId="0337CB51" w14:textId="3B413BDB" w:rsidR="00977487" w:rsidRDefault="00000000">
      <w:pPr>
        <w:pStyle w:val="Spistreci3"/>
        <w:rPr>
          <w:rFonts w:asciiTheme="minorHAnsi" w:eastAsiaTheme="minorEastAsia" w:hAnsiTheme="minorHAnsi" w:cstheme="minorBidi"/>
          <w:noProof/>
          <w:sz w:val="22"/>
          <w:szCs w:val="22"/>
        </w:rPr>
      </w:pPr>
      <w:hyperlink w:anchor="_Toc130245800" w:history="1">
        <w:r w:rsidR="00977487" w:rsidRPr="0099050F">
          <w:rPr>
            <w:rStyle w:val="Hipercze"/>
            <w:noProof/>
          </w:rPr>
          <w:t>II.2.2</w:t>
        </w:r>
        <w:r w:rsidR="00977487">
          <w:rPr>
            <w:rFonts w:asciiTheme="minorHAnsi" w:eastAsiaTheme="minorEastAsia" w:hAnsiTheme="minorHAnsi" w:cstheme="minorBidi"/>
            <w:noProof/>
            <w:sz w:val="22"/>
            <w:szCs w:val="22"/>
          </w:rPr>
          <w:tab/>
        </w:r>
        <w:r w:rsidR="00977487" w:rsidRPr="0099050F">
          <w:rPr>
            <w:rStyle w:val="Hipercze"/>
            <w:noProof/>
          </w:rPr>
          <w:t>Inwestycje publiczne</w:t>
        </w:r>
        <w:r w:rsidR="00977487">
          <w:rPr>
            <w:noProof/>
            <w:webHidden/>
          </w:rPr>
          <w:tab/>
        </w:r>
        <w:r w:rsidR="00977487">
          <w:rPr>
            <w:noProof/>
            <w:webHidden/>
          </w:rPr>
          <w:fldChar w:fldCharType="begin"/>
        </w:r>
        <w:r w:rsidR="00977487">
          <w:rPr>
            <w:noProof/>
            <w:webHidden/>
          </w:rPr>
          <w:instrText xml:space="preserve"> PAGEREF _Toc130245800 \h </w:instrText>
        </w:r>
        <w:r w:rsidR="00977487">
          <w:rPr>
            <w:noProof/>
            <w:webHidden/>
          </w:rPr>
        </w:r>
        <w:r w:rsidR="00977487">
          <w:rPr>
            <w:noProof/>
            <w:webHidden/>
          </w:rPr>
          <w:fldChar w:fldCharType="separate"/>
        </w:r>
        <w:r w:rsidR="00977487">
          <w:rPr>
            <w:noProof/>
            <w:webHidden/>
          </w:rPr>
          <w:t>50</w:t>
        </w:r>
        <w:r w:rsidR="00977487">
          <w:rPr>
            <w:noProof/>
            <w:webHidden/>
          </w:rPr>
          <w:fldChar w:fldCharType="end"/>
        </w:r>
      </w:hyperlink>
    </w:p>
    <w:p w14:paraId="0E7F8EC9" w14:textId="4035962F" w:rsidR="00977487" w:rsidRDefault="00000000">
      <w:pPr>
        <w:pStyle w:val="Spistreci3"/>
        <w:rPr>
          <w:rFonts w:asciiTheme="minorHAnsi" w:eastAsiaTheme="minorEastAsia" w:hAnsiTheme="minorHAnsi" w:cstheme="minorBidi"/>
          <w:noProof/>
          <w:sz w:val="22"/>
          <w:szCs w:val="22"/>
        </w:rPr>
      </w:pPr>
      <w:hyperlink w:anchor="_Toc130245801" w:history="1">
        <w:r w:rsidR="00977487" w:rsidRPr="0099050F">
          <w:rPr>
            <w:rStyle w:val="Hipercze"/>
            <w:noProof/>
          </w:rPr>
          <w:t>II.2.3</w:t>
        </w:r>
        <w:r w:rsidR="00977487">
          <w:rPr>
            <w:rFonts w:asciiTheme="minorHAnsi" w:eastAsiaTheme="minorEastAsia" w:hAnsiTheme="minorHAnsi" w:cstheme="minorBidi"/>
            <w:noProof/>
            <w:sz w:val="22"/>
            <w:szCs w:val="22"/>
          </w:rPr>
          <w:tab/>
        </w:r>
        <w:r w:rsidR="00977487" w:rsidRPr="0099050F">
          <w:rPr>
            <w:rStyle w:val="Hipercze"/>
            <w:noProof/>
          </w:rPr>
          <w:t>Implementacje</w:t>
        </w:r>
        <w:r w:rsidR="00977487">
          <w:rPr>
            <w:noProof/>
            <w:webHidden/>
          </w:rPr>
          <w:tab/>
        </w:r>
        <w:r w:rsidR="00977487">
          <w:rPr>
            <w:noProof/>
            <w:webHidden/>
          </w:rPr>
          <w:fldChar w:fldCharType="begin"/>
        </w:r>
        <w:r w:rsidR="00977487">
          <w:rPr>
            <w:noProof/>
            <w:webHidden/>
          </w:rPr>
          <w:instrText xml:space="preserve"> PAGEREF _Toc130245801 \h </w:instrText>
        </w:r>
        <w:r w:rsidR="00977487">
          <w:rPr>
            <w:noProof/>
            <w:webHidden/>
          </w:rPr>
        </w:r>
        <w:r w:rsidR="00977487">
          <w:rPr>
            <w:noProof/>
            <w:webHidden/>
          </w:rPr>
          <w:fldChar w:fldCharType="separate"/>
        </w:r>
        <w:r w:rsidR="00977487">
          <w:rPr>
            <w:noProof/>
            <w:webHidden/>
          </w:rPr>
          <w:t>50</w:t>
        </w:r>
        <w:r w:rsidR="00977487">
          <w:rPr>
            <w:noProof/>
            <w:webHidden/>
          </w:rPr>
          <w:fldChar w:fldCharType="end"/>
        </w:r>
      </w:hyperlink>
    </w:p>
    <w:p w14:paraId="4E957CE1" w14:textId="7AAE39BA" w:rsidR="00977487" w:rsidRDefault="00000000">
      <w:pPr>
        <w:pStyle w:val="Spistreci2"/>
        <w:rPr>
          <w:rFonts w:asciiTheme="minorHAnsi" w:eastAsiaTheme="minorEastAsia" w:hAnsiTheme="minorHAnsi" w:cstheme="minorBidi"/>
          <w:noProof/>
          <w:sz w:val="22"/>
          <w:szCs w:val="22"/>
        </w:rPr>
      </w:pPr>
      <w:hyperlink w:anchor="_Toc130245802" w:history="1">
        <w:r w:rsidR="00977487" w:rsidRPr="0099050F">
          <w:rPr>
            <w:rStyle w:val="Hipercze"/>
            <w:noProof/>
          </w:rPr>
          <w:t>II.3</w:t>
        </w:r>
        <w:r w:rsidR="00977487">
          <w:rPr>
            <w:rFonts w:asciiTheme="minorHAnsi" w:eastAsiaTheme="minorEastAsia" w:hAnsiTheme="minorHAnsi" w:cstheme="minorBidi"/>
            <w:noProof/>
            <w:sz w:val="22"/>
            <w:szCs w:val="22"/>
          </w:rPr>
          <w:tab/>
        </w:r>
        <w:r w:rsidR="00977487" w:rsidRPr="0099050F">
          <w:rPr>
            <w:rStyle w:val="Hipercze"/>
            <w:noProof/>
          </w:rPr>
          <w:t>Optymalizacja logistyczna z wykorzystaniem algorytmów kwantowych</w:t>
        </w:r>
        <w:r w:rsidR="00977487">
          <w:rPr>
            <w:noProof/>
            <w:webHidden/>
          </w:rPr>
          <w:tab/>
        </w:r>
        <w:r w:rsidR="00977487">
          <w:rPr>
            <w:noProof/>
            <w:webHidden/>
          </w:rPr>
          <w:fldChar w:fldCharType="begin"/>
        </w:r>
        <w:r w:rsidR="00977487">
          <w:rPr>
            <w:noProof/>
            <w:webHidden/>
          </w:rPr>
          <w:instrText xml:space="preserve"> PAGEREF _Toc130245802 \h </w:instrText>
        </w:r>
        <w:r w:rsidR="00977487">
          <w:rPr>
            <w:noProof/>
            <w:webHidden/>
          </w:rPr>
        </w:r>
        <w:r w:rsidR="00977487">
          <w:rPr>
            <w:noProof/>
            <w:webHidden/>
          </w:rPr>
          <w:fldChar w:fldCharType="separate"/>
        </w:r>
        <w:r w:rsidR="00977487">
          <w:rPr>
            <w:noProof/>
            <w:webHidden/>
          </w:rPr>
          <w:t>50</w:t>
        </w:r>
        <w:r w:rsidR="00977487">
          <w:rPr>
            <w:noProof/>
            <w:webHidden/>
          </w:rPr>
          <w:fldChar w:fldCharType="end"/>
        </w:r>
      </w:hyperlink>
    </w:p>
    <w:p w14:paraId="57E495A2" w14:textId="3F5DEAEA" w:rsidR="00977487" w:rsidRDefault="00000000">
      <w:pPr>
        <w:pStyle w:val="Spistreci2"/>
        <w:rPr>
          <w:rFonts w:asciiTheme="minorHAnsi" w:eastAsiaTheme="minorEastAsia" w:hAnsiTheme="minorHAnsi" w:cstheme="minorBidi"/>
          <w:noProof/>
          <w:sz w:val="22"/>
          <w:szCs w:val="22"/>
        </w:rPr>
      </w:pPr>
      <w:hyperlink w:anchor="_Toc130245803" w:history="1">
        <w:r w:rsidR="00977487" w:rsidRPr="0099050F">
          <w:rPr>
            <w:rStyle w:val="Hipercze"/>
            <w:noProof/>
          </w:rPr>
          <w:t>II.4</w:t>
        </w:r>
        <w:r w:rsidR="00977487">
          <w:rPr>
            <w:rFonts w:asciiTheme="minorHAnsi" w:eastAsiaTheme="minorEastAsia" w:hAnsiTheme="minorHAnsi" w:cstheme="minorBidi"/>
            <w:noProof/>
            <w:sz w:val="22"/>
            <w:szCs w:val="22"/>
          </w:rPr>
          <w:tab/>
        </w:r>
        <w:r w:rsidR="00977487" w:rsidRPr="0099050F">
          <w:rPr>
            <w:rStyle w:val="Hipercze"/>
            <w:noProof/>
          </w:rPr>
          <w:t>Przejście od VRP do QUBO</w:t>
        </w:r>
        <w:r w:rsidR="00977487">
          <w:rPr>
            <w:noProof/>
            <w:webHidden/>
          </w:rPr>
          <w:tab/>
        </w:r>
        <w:r w:rsidR="00977487">
          <w:rPr>
            <w:noProof/>
            <w:webHidden/>
          </w:rPr>
          <w:fldChar w:fldCharType="begin"/>
        </w:r>
        <w:r w:rsidR="00977487">
          <w:rPr>
            <w:noProof/>
            <w:webHidden/>
          </w:rPr>
          <w:instrText xml:space="preserve"> PAGEREF _Toc130245803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774D5625" w14:textId="38A17E18" w:rsidR="00977487" w:rsidRDefault="00000000">
      <w:pPr>
        <w:pStyle w:val="Spistreci3"/>
        <w:rPr>
          <w:rFonts w:asciiTheme="minorHAnsi" w:eastAsiaTheme="minorEastAsia" w:hAnsiTheme="minorHAnsi" w:cstheme="minorBidi"/>
          <w:noProof/>
          <w:sz w:val="22"/>
          <w:szCs w:val="22"/>
        </w:rPr>
      </w:pPr>
      <w:hyperlink w:anchor="_Toc130245804" w:history="1">
        <w:r w:rsidR="00977487" w:rsidRPr="0099050F">
          <w:rPr>
            <w:rStyle w:val="Hipercze"/>
            <w:noProof/>
          </w:rPr>
          <w:t>II.4.1</w:t>
        </w:r>
        <w:r w:rsidR="00977487">
          <w:rPr>
            <w:rFonts w:asciiTheme="minorHAnsi" w:eastAsiaTheme="minorEastAsia" w:hAnsiTheme="minorHAnsi" w:cstheme="minorBidi"/>
            <w:noProof/>
            <w:sz w:val="22"/>
            <w:szCs w:val="22"/>
          </w:rPr>
          <w:tab/>
        </w:r>
        <w:r w:rsidR="00977487" w:rsidRPr="0099050F">
          <w:rPr>
            <w:rStyle w:val="Hipercze"/>
            <w:noProof/>
          </w:rPr>
          <w:t>Złożoność obliczeniowa VRP w świetle teorii grafów</w:t>
        </w:r>
        <w:r w:rsidR="00977487">
          <w:rPr>
            <w:noProof/>
            <w:webHidden/>
          </w:rPr>
          <w:tab/>
        </w:r>
        <w:r w:rsidR="00977487">
          <w:rPr>
            <w:noProof/>
            <w:webHidden/>
          </w:rPr>
          <w:fldChar w:fldCharType="begin"/>
        </w:r>
        <w:r w:rsidR="00977487">
          <w:rPr>
            <w:noProof/>
            <w:webHidden/>
          </w:rPr>
          <w:instrText xml:space="preserve"> PAGEREF _Toc130245804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6CEEB1AA" w14:textId="0E061053" w:rsidR="00977487" w:rsidRDefault="00000000">
      <w:pPr>
        <w:pStyle w:val="Spistreci3"/>
        <w:rPr>
          <w:rFonts w:asciiTheme="minorHAnsi" w:eastAsiaTheme="minorEastAsia" w:hAnsiTheme="minorHAnsi" w:cstheme="minorBidi"/>
          <w:noProof/>
          <w:sz w:val="22"/>
          <w:szCs w:val="22"/>
        </w:rPr>
      </w:pPr>
      <w:hyperlink w:anchor="_Toc130245805" w:history="1">
        <w:r w:rsidR="00977487" w:rsidRPr="0099050F">
          <w:rPr>
            <w:rStyle w:val="Hipercze"/>
            <w:noProof/>
          </w:rPr>
          <w:t>II.4.2</w:t>
        </w:r>
        <w:r w:rsidR="00977487">
          <w:rPr>
            <w:rFonts w:asciiTheme="minorHAnsi" w:eastAsiaTheme="minorEastAsia" w:hAnsiTheme="minorHAnsi" w:cstheme="minorBidi"/>
            <w:noProof/>
            <w:sz w:val="22"/>
            <w:szCs w:val="22"/>
          </w:rPr>
          <w:tab/>
        </w:r>
        <w:r w:rsidR="00977487" w:rsidRPr="0099050F">
          <w:rPr>
            <w:rStyle w:val="Hipercze"/>
            <w:noProof/>
          </w:rPr>
          <w:t>QUBO</w:t>
        </w:r>
        <w:r w:rsidR="00977487">
          <w:rPr>
            <w:noProof/>
            <w:webHidden/>
          </w:rPr>
          <w:tab/>
        </w:r>
        <w:r w:rsidR="00977487">
          <w:rPr>
            <w:noProof/>
            <w:webHidden/>
          </w:rPr>
          <w:fldChar w:fldCharType="begin"/>
        </w:r>
        <w:r w:rsidR="00977487">
          <w:rPr>
            <w:noProof/>
            <w:webHidden/>
          </w:rPr>
          <w:instrText xml:space="preserve"> PAGEREF _Toc130245805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1C22BA13" w14:textId="12E80718" w:rsidR="00977487" w:rsidRDefault="00000000">
      <w:pPr>
        <w:pStyle w:val="Spistreci3"/>
        <w:rPr>
          <w:rFonts w:asciiTheme="minorHAnsi" w:eastAsiaTheme="minorEastAsia" w:hAnsiTheme="minorHAnsi" w:cstheme="minorBidi"/>
          <w:noProof/>
          <w:sz w:val="22"/>
          <w:szCs w:val="22"/>
        </w:rPr>
      </w:pPr>
      <w:hyperlink w:anchor="_Toc130245806" w:history="1">
        <w:r w:rsidR="00977487" w:rsidRPr="0099050F">
          <w:rPr>
            <w:rStyle w:val="Hipercze"/>
            <w:noProof/>
          </w:rPr>
          <w:t>II.4.3</w:t>
        </w:r>
        <w:r w:rsidR="00977487">
          <w:rPr>
            <w:rFonts w:asciiTheme="minorHAnsi" w:eastAsiaTheme="minorEastAsia" w:hAnsiTheme="minorHAnsi" w:cstheme="minorBidi"/>
            <w:noProof/>
            <w:sz w:val="22"/>
            <w:szCs w:val="22"/>
          </w:rPr>
          <w:tab/>
        </w:r>
        <w:r w:rsidR="00977487" w:rsidRPr="0099050F">
          <w:rPr>
            <w:rStyle w:val="Hipercze"/>
            <w:noProof/>
          </w:rPr>
          <w:t>Jak dobrać liczbe ograniczen?</w:t>
        </w:r>
        <w:r w:rsidR="00977487">
          <w:rPr>
            <w:noProof/>
            <w:webHidden/>
          </w:rPr>
          <w:tab/>
        </w:r>
        <w:r w:rsidR="00977487">
          <w:rPr>
            <w:noProof/>
            <w:webHidden/>
          </w:rPr>
          <w:fldChar w:fldCharType="begin"/>
        </w:r>
        <w:r w:rsidR="00977487">
          <w:rPr>
            <w:noProof/>
            <w:webHidden/>
          </w:rPr>
          <w:instrText xml:space="preserve"> PAGEREF _Toc130245806 \h </w:instrText>
        </w:r>
        <w:r w:rsidR="00977487">
          <w:rPr>
            <w:noProof/>
            <w:webHidden/>
          </w:rPr>
        </w:r>
        <w:r w:rsidR="00977487">
          <w:rPr>
            <w:noProof/>
            <w:webHidden/>
          </w:rPr>
          <w:fldChar w:fldCharType="separate"/>
        </w:r>
        <w:r w:rsidR="00977487">
          <w:rPr>
            <w:noProof/>
            <w:webHidden/>
          </w:rPr>
          <w:t>52</w:t>
        </w:r>
        <w:r w:rsidR="00977487">
          <w:rPr>
            <w:noProof/>
            <w:webHidden/>
          </w:rPr>
          <w:fldChar w:fldCharType="end"/>
        </w:r>
      </w:hyperlink>
    </w:p>
    <w:p w14:paraId="7B49335B" w14:textId="12AD832A" w:rsidR="00977487" w:rsidRDefault="00000000">
      <w:pPr>
        <w:pStyle w:val="Spistreci1"/>
        <w:tabs>
          <w:tab w:val="left" w:pos="2269"/>
        </w:tabs>
        <w:rPr>
          <w:rFonts w:asciiTheme="minorHAnsi" w:eastAsiaTheme="minorEastAsia" w:hAnsiTheme="minorHAnsi" w:cstheme="minorBidi"/>
          <w:b w:val="0"/>
          <w:noProof/>
          <w:sz w:val="22"/>
          <w:szCs w:val="22"/>
        </w:rPr>
      </w:pPr>
      <w:hyperlink w:anchor="_Toc130245807" w:history="1">
        <w:r w:rsidR="00977487" w:rsidRPr="0099050F">
          <w:rPr>
            <w:rStyle w:val="Hipercze"/>
            <w:caps/>
            <w:noProof/>
            <w:lang w:val="en-US"/>
          </w:rPr>
          <w:t>Rozdział III.</w:t>
        </w:r>
        <w:r w:rsidR="00977487">
          <w:rPr>
            <w:rFonts w:asciiTheme="minorHAnsi" w:eastAsiaTheme="minorEastAsia" w:hAnsiTheme="minorHAnsi" w:cstheme="minorBidi"/>
            <w:b w:val="0"/>
            <w:noProof/>
            <w:sz w:val="22"/>
            <w:szCs w:val="22"/>
          </w:rPr>
          <w:tab/>
        </w:r>
        <w:r w:rsidR="00977487" w:rsidRPr="0099050F">
          <w:rPr>
            <w:rStyle w:val="Hipercze"/>
            <w:noProof/>
            <w:lang w:val="en-US"/>
          </w:rPr>
          <w:t>Implementacja</w:t>
        </w:r>
        <w:r w:rsidR="00977487">
          <w:rPr>
            <w:noProof/>
            <w:webHidden/>
          </w:rPr>
          <w:tab/>
        </w:r>
        <w:r w:rsidR="00977487">
          <w:rPr>
            <w:noProof/>
            <w:webHidden/>
          </w:rPr>
          <w:fldChar w:fldCharType="begin"/>
        </w:r>
        <w:r w:rsidR="00977487">
          <w:rPr>
            <w:noProof/>
            <w:webHidden/>
          </w:rPr>
          <w:instrText xml:space="preserve"> PAGEREF _Toc130245807 \h </w:instrText>
        </w:r>
        <w:r w:rsidR="00977487">
          <w:rPr>
            <w:noProof/>
            <w:webHidden/>
          </w:rPr>
        </w:r>
        <w:r w:rsidR="00977487">
          <w:rPr>
            <w:noProof/>
            <w:webHidden/>
          </w:rPr>
          <w:fldChar w:fldCharType="separate"/>
        </w:r>
        <w:r w:rsidR="00977487">
          <w:rPr>
            <w:noProof/>
            <w:webHidden/>
          </w:rPr>
          <w:t>53</w:t>
        </w:r>
        <w:r w:rsidR="00977487">
          <w:rPr>
            <w:noProof/>
            <w:webHidden/>
          </w:rPr>
          <w:fldChar w:fldCharType="end"/>
        </w:r>
      </w:hyperlink>
    </w:p>
    <w:p w14:paraId="42441CB3" w14:textId="6C27E283" w:rsidR="00977487" w:rsidRDefault="00000000">
      <w:pPr>
        <w:pStyle w:val="Spistreci2"/>
        <w:rPr>
          <w:rFonts w:asciiTheme="minorHAnsi" w:eastAsiaTheme="minorEastAsia" w:hAnsiTheme="minorHAnsi" w:cstheme="minorBidi"/>
          <w:noProof/>
          <w:sz w:val="22"/>
          <w:szCs w:val="22"/>
        </w:rPr>
      </w:pPr>
      <w:hyperlink w:anchor="_Toc130245808" w:history="1">
        <w:r w:rsidR="00977487" w:rsidRPr="0099050F">
          <w:rPr>
            <w:rStyle w:val="Hipercze"/>
            <w:noProof/>
          </w:rPr>
          <w:t>III.1</w:t>
        </w:r>
        <w:r w:rsidR="00977487">
          <w:rPr>
            <w:rFonts w:asciiTheme="minorHAnsi" w:eastAsiaTheme="minorEastAsia" w:hAnsiTheme="minorHAnsi" w:cstheme="minorBidi"/>
            <w:noProof/>
            <w:sz w:val="22"/>
            <w:szCs w:val="22"/>
          </w:rPr>
          <w:tab/>
        </w:r>
        <w:r w:rsidR="00977487" w:rsidRPr="0099050F">
          <w:rPr>
            <w:rStyle w:val="Hipercze"/>
            <w:noProof/>
          </w:rPr>
          <w:t>Dane</w:t>
        </w:r>
        <w:r w:rsidR="00977487">
          <w:rPr>
            <w:noProof/>
            <w:webHidden/>
          </w:rPr>
          <w:tab/>
        </w:r>
        <w:r w:rsidR="00977487">
          <w:rPr>
            <w:noProof/>
            <w:webHidden/>
          </w:rPr>
          <w:fldChar w:fldCharType="begin"/>
        </w:r>
        <w:r w:rsidR="00977487">
          <w:rPr>
            <w:noProof/>
            <w:webHidden/>
          </w:rPr>
          <w:instrText xml:space="preserve"> PAGEREF _Toc130245808 \h </w:instrText>
        </w:r>
        <w:r w:rsidR="00977487">
          <w:rPr>
            <w:noProof/>
            <w:webHidden/>
          </w:rPr>
        </w:r>
        <w:r w:rsidR="00977487">
          <w:rPr>
            <w:noProof/>
            <w:webHidden/>
          </w:rPr>
          <w:fldChar w:fldCharType="separate"/>
        </w:r>
        <w:r w:rsidR="00977487">
          <w:rPr>
            <w:noProof/>
            <w:webHidden/>
          </w:rPr>
          <w:t>53</w:t>
        </w:r>
        <w:r w:rsidR="00977487">
          <w:rPr>
            <w:noProof/>
            <w:webHidden/>
          </w:rPr>
          <w:fldChar w:fldCharType="end"/>
        </w:r>
      </w:hyperlink>
    </w:p>
    <w:p w14:paraId="4A0DD592" w14:textId="1AD35E19" w:rsidR="00977487" w:rsidRDefault="00000000">
      <w:pPr>
        <w:pStyle w:val="Spistreci2"/>
        <w:rPr>
          <w:rFonts w:asciiTheme="minorHAnsi" w:eastAsiaTheme="minorEastAsia" w:hAnsiTheme="minorHAnsi" w:cstheme="minorBidi"/>
          <w:noProof/>
          <w:sz w:val="22"/>
          <w:szCs w:val="22"/>
        </w:rPr>
      </w:pPr>
      <w:hyperlink w:anchor="_Toc130245809" w:history="1">
        <w:r w:rsidR="00977487" w:rsidRPr="0099050F">
          <w:rPr>
            <w:rStyle w:val="Hipercze"/>
            <w:noProof/>
          </w:rPr>
          <w:t>III.2</w:t>
        </w:r>
        <w:r w:rsidR="00977487">
          <w:rPr>
            <w:rFonts w:asciiTheme="minorHAnsi" w:eastAsiaTheme="minorEastAsia" w:hAnsiTheme="minorHAnsi" w:cstheme="minorBidi"/>
            <w:noProof/>
            <w:sz w:val="22"/>
            <w:szCs w:val="22"/>
          </w:rPr>
          <w:tab/>
        </w:r>
        <w:r w:rsidR="00977487" w:rsidRPr="0099050F">
          <w:rPr>
            <w:rStyle w:val="Hipercze"/>
            <w:noProof/>
          </w:rPr>
          <w:t>Opis matematyczny</w:t>
        </w:r>
        <w:r w:rsidR="00977487">
          <w:rPr>
            <w:noProof/>
            <w:webHidden/>
          </w:rPr>
          <w:tab/>
        </w:r>
        <w:r w:rsidR="00977487">
          <w:rPr>
            <w:noProof/>
            <w:webHidden/>
          </w:rPr>
          <w:fldChar w:fldCharType="begin"/>
        </w:r>
        <w:r w:rsidR="00977487">
          <w:rPr>
            <w:noProof/>
            <w:webHidden/>
          </w:rPr>
          <w:instrText xml:space="preserve"> PAGEREF _Toc130245809 \h </w:instrText>
        </w:r>
        <w:r w:rsidR="00977487">
          <w:rPr>
            <w:noProof/>
            <w:webHidden/>
          </w:rPr>
        </w:r>
        <w:r w:rsidR="00977487">
          <w:rPr>
            <w:noProof/>
            <w:webHidden/>
          </w:rPr>
          <w:fldChar w:fldCharType="separate"/>
        </w:r>
        <w:r w:rsidR="00977487">
          <w:rPr>
            <w:noProof/>
            <w:webHidden/>
          </w:rPr>
          <w:t>53</w:t>
        </w:r>
        <w:r w:rsidR="00977487">
          <w:rPr>
            <w:noProof/>
            <w:webHidden/>
          </w:rPr>
          <w:fldChar w:fldCharType="end"/>
        </w:r>
      </w:hyperlink>
    </w:p>
    <w:p w14:paraId="0FC71404" w14:textId="0158F3B3" w:rsidR="00977487" w:rsidRDefault="00000000">
      <w:pPr>
        <w:pStyle w:val="Spistreci3"/>
        <w:tabs>
          <w:tab w:val="left" w:pos="2269"/>
        </w:tabs>
        <w:rPr>
          <w:rFonts w:asciiTheme="minorHAnsi" w:eastAsiaTheme="minorEastAsia" w:hAnsiTheme="minorHAnsi" w:cstheme="minorBidi"/>
          <w:noProof/>
          <w:sz w:val="22"/>
          <w:szCs w:val="22"/>
        </w:rPr>
      </w:pPr>
      <w:hyperlink w:anchor="_Toc130245810" w:history="1">
        <w:r w:rsidR="00977487" w:rsidRPr="0099050F">
          <w:rPr>
            <w:rStyle w:val="Hipercze"/>
            <w:noProof/>
          </w:rPr>
          <w:t>III.2.1</w:t>
        </w:r>
        <w:r w:rsidR="00977487">
          <w:rPr>
            <w:rFonts w:asciiTheme="minorHAnsi" w:eastAsiaTheme="minorEastAsia" w:hAnsiTheme="minorHAnsi" w:cstheme="minorBidi"/>
            <w:noProof/>
            <w:sz w:val="22"/>
            <w:szCs w:val="22"/>
          </w:rPr>
          <w:tab/>
        </w:r>
        <w:r w:rsidR="00977487" w:rsidRPr="0099050F">
          <w:rPr>
            <w:rStyle w:val="Hipercze"/>
            <w:noProof/>
          </w:rPr>
          <w:t>Sformułowanie matematyczne a potem w QUBO</w:t>
        </w:r>
        <w:r w:rsidR="00977487">
          <w:rPr>
            <w:noProof/>
            <w:webHidden/>
          </w:rPr>
          <w:tab/>
        </w:r>
        <w:r w:rsidR="00977487">
          <w:rPr>
            <w:noProof/>
            <w:webHidden/>
          </w:rPr>
          <w:fldChar w:fldCharType="begin"/>
        </w:r>
        <w:r w:rsidR="00977487">
          <w:rPr>
            <w:noProof/>
            <w:webHidden/>
          </w:rPr>
          <w:instrText xml:space="preserve"> PAGEREF _Toc130245810 \h </w:instrText>
        </w:r>
        <w:r w:rsidR="00977487">
          <w:rPr>
            <w:noProof/>
            <w:webHidden/>
          </w:rPr>
        </w:r>
        <w:r w:rsidR="00977487">
          <w:rPr>
            <w:noProof/>
            <w:webHidden/>
          </w:rPr>
          <w:fldChar w:fldCharType="separate"/>
        </w:r>
        <w:r w:rsidR="00977487">
          <w:rPr>
            <w:noProof/>
            <w:webHidden/>
          </w:rPr>
          <w:t>54</w:t>
        </w:r>
        <w:r w:rsidR="00977487">
          <w:rPr>
            <w:noProof/>
            <w:webHidden/>
          </w:rPr>
          <w:fldChar w:fldCharType="end"/>
        </w:r>
      </w:hyperlink>
    </w:p>
    <w:p w14:paraId="635785FD" w14:textId="00B9F43E" w:rsidR="00977487" w:rsidRDefault="00000000">
      <w:pPr>
        <w:pStyle w:val="Spistreci3"/>
        <w:tabs>
          <w:tab w:val="left" w:pos="2269"/>
        </w:tabs>
        <w:rPr>
          <w:rFonts w:asciiTheme="minorHAnsi" w:eastAsiaTheme="minorEastAsia" w:hAnsiTheme="minorHAnsi" w:cstheme="minorBidi"/>
          <w:noProof/>
          <w:sz w:val="22"/>
          <w:szCs w:val="22"/>
        </w:rPr>
      </w:pPr>
      <w:hyperlink w:anchor="_Toc130245811" w:history="1">
        <w:r w:rsidR="00977487" w:rsidRPr="0099050F">
          <w:rPr>
            <w:rStyle w:val="Hipercze"/>
            <w:noProof/>
          </w:rPr>
          <w:t>III.2.2</w:t>
        </w:r>
        <w:r w:rsidR="00977487">
          <w:rPr>
            <w:rFonts w:asciiTheme="minorHAnsi" w:eastAsiaTheme="minorEastAsia" w:hAnsiTheme="minorHAnsi" w:cstheme="minorBidi"/>
            <w:noProof/>
            <w:sz w:val="22"/>
            <w:szCs w:val="22"/>
          </w:rPr>
          <w:tab/>
        </w:r>
        <w:r w:rsidR="00977487" w:rsidRPr="0099050F">
          <w:rPr>
            <w:rStyle w:val="Hipercze"/>
            <w:noProof/>
          </w:rPr>
          <w:t>Sformułowanie algorytmem kwantowym (obwód?)</w:t>
        </w:r>
        <w:r w:rsidR="00977487">
          <w:rPr>
            <w:noProof/>
            <w:webHidden/>
          </w:rPr>
          <w:tab/>
        </w:r>
        <w:r w:rsidR="00977487">
          <w:rPr>
            <w:noProof/>
            <w:webHidden/>
          </w:rPr>
          <w:fldChar w:fldCharType="begin"/>
        </w:r>
        <w:r w:rsidR="00977487">
          <w:rPr>
            <w:noProof/>
            <w:webHidden/>
          </w:rPr>
          <w:instrText xml:space="preserve"> PAGEREF _Toc130245811 \h </w:instrText>
        </w:r>
        <w:r w:rsidR="00977487">
          <w:rPr>
            <w:noProof/>
            <w:webHidden/>
          </w:rPr>
        </w:r>
        <w:r w:rsidR="00977487">
          <w:rPr>
            <w:noProof/>
            <w:webHidden/>
          </w:rPr>
          <w:fldChar w:fldCharType="separate"/>
        </w:r>
        <w:r w:rsidR="00977487">
          <w:rPr>
            <w:noProof/>
            <w:webHidden/>
          </w:rPr>
          <w:t>55</w:t>
        </w:r>
        <w:r w:rsidR="00977487">
          <w:rPr>
            <w:noProof/>
            <w:webHidden/>
          </w:rPr>
          <w:fldChar w:fldCharType="end"/>
        </w:r>
      </w:hyperlink>
    </w:p>
    <w:p w14:paraId="2FBC1F04" w14:textId="4AA77A31" w:rsidR="00977487" w:rsidRDefault="00000000">
      <w:pPr>
        <w:pStyle w:val="Spistreci2"/>
        <w:rPr>
          <w:rFonts w:asciiTheme="minorHAnsi" w:eastAsiaTheme="minorEastAsia" w:hAnsiTheme="minorHAnsi" w:cstheme="minorBidi"/>
          <w:noProof/>
          <w:sz w:val="22"/>
          <w:szCs w:val="22"/>
        </w:rPr>
      </w:pPr>
      <w:hyperlink w:anchor="_Toc130245812" w:history="1">
        <w:r w:rsidR="00977487" w:rsidRPr="0099050F">
          <w:rPr>
            <w:rStyle w:val="Hipercze"/>
            <w:noProof/>
          </w:rPr>
          <w:t>III.3</w:t>
        </w:r>
        <w:r w:rsidR="00977487">
          <w:rPr>
            <w:rFonts w:asciiTheme="minorHAnsi" w:eastAsiaTheme="minorEastAsia" w:hAnsiTheme="minorHAnsi" w:cstheme="minorBidi"/>
            <w:noProof/>
            <w:sz w:val="22"/>
            <w:szCs w:val="22"/>
          </w:rPr>
          <w:tab/>
        </w:r>
        <w:r w:rsidR="00977487" w:rsidRPr="0099050F">
          <w:rPr>
            <w:rStyle w:val="Hipercze"/>
            <w:noProof/>
          </w:rPr>
          <w:t>Analiza porównawcza</w:t>
        </w:r>
        <w:r w:rsidR="00977487">
          <w:rPr>
            <w:noProof/>
            <w:webHidden/>
          </w:rPr>
          <w:tab/>
        </w:r>
        <w:r w:rsidR="00977487">
          <w:rPr>
            <w:noProof/>
            <w:webHidden/>
          </w:rPr>
          <w:fldChar w:fldCharType="begin"/>
        </w:r>
        <w:r w:rsidR="00977487">
          <w:rPr>
            <w:noProof/>
            <w:webHidden/>
          </w:rPr>
          <w:instrText xml:space="preserve"> PAGEREF _Toc130245812 \h </w:instrText>
        </w:r>
        <w:r w:rsidR="00977487">
          <w:rPr>
            <w:noProof/>
            <w:webHidden/>
          </w:rPr>
        </w:r>
        <w:r w:rsidR="00977487">
          <w:rPr>
            <w:noProof/>
            <w:webHidden/>
          </w:rPr>
          <w:fldChar w:fldCharType="separate"/>
        </w:r>
        <w:r w:rsidR="00977487">
          <w:rPr>
            <w:noProof/>
            <w:webHidden/>
          </w:rPr>
          <w:t>55</w:t>
        </w:r>
        <w:r w:rsidR="00977487">
          <w:rPr>
            <w:noProof/>
            <w:webHidden/>
          </w:rPr>
          <w:fldChar w:fldCharType="end"/>
        </w:r>
      </w:hyperlink>
    </w:p>
    <w:p w14:paraId="5EFEA9B4" w14:textId="1740FB79" w:rsidR="00977487" w:rsidRDefault="00000000">
      <w:pPr>
        <w:pStyle w:val="Spistreci4"/>
        <w:rPr>
          <w:rFonts w:asciiTheme="minorHAnsi" w:eastAsiaTheme="minorEastAsia" w:hAnsiTheme="minorHAnsi" w:cstheme="minorBidi"/>
          <w:noProof/>
        </w:rPr>
      </w:pPr>
      <w:hyperlink w:anchor="_Toc130245813" w:history="1">
        <w:r w:rsidR="00977487" w:rsidRPr="0099050F">
          <w:rPr>
            <w:rStyle w:val="Hipercze"/>
            <w:noProof/>
            <w:lang w:val="en-GB"/>
          </w:rPr>
          <w:t>III.3.1.1</w:t>
        </w:r>
        <w:r w:rsidR="00977487">
          <w:rPr>
            <w:noProof/>
            <w:webHidden/>
          </w:rPr>
          <w:tab/>
        </w:r>
        <w:r w:rsidR="00977487">
          <w:rPr>
            <w:noProof/>
            <w:webHidden/>
          </w:rPr>
          <w:fldChar w:fldCharType="begin"/>
        </w:r>
        <w:r w:rsidR="00977487">
          <w:rPr>
            <w:noProof/>
            <w:webHidden/>
          </w:rPr>
          <w:instrText xml:space="preserve"> PAGEREF _Toc130245813 \h </w:instrText>
        </w:r>
        <w:r w:rsidR="00977487">
          <w:rPr>
            <w:noProof/>
            <w:webHidden/>
          </w:rPr>
        </w:r>
        <w:r w:rsidR="00977487">
          <w:rPr>
            <w:noProof/>
            <w:webHidden/>
          </w:rPr>
          <w:fldChar w:fldCharType="separate"/>
        </w:r>
        <w:r w:rsidR="00977487">
          <w:rPr>
            <w:noProof/>
            <w:webHidden/>
          </w:rPr>
          <w:t>56</w:t>
        </w:r>
        <w:r w:rsidR="00977487">
          <w:rPr>
            <w:noProof/>
            <w:webHidden/>
          </w:rPr>
          <w:fldChar w:fldCharType="end"/>
        </w:r>
      </w:hyperlink>
    </w:p>
    <w:p w14:paraId="6AC142A4" w14:textId="180AD81F" w:rsidR="00977487" w:rsidRDefault="00000000">
      <w:pPr>
        <w:pStyle w:val="Spistreci4"/>
        <w:rPr>
          <w:rFonts w:asciiTheme="minorHAnsi" w:eastAsiaTheme="minorEastAsia" w:hAnsiTheme="minorHAnsi" w:cstheme="minorBidi"/>
          <w:noProof/>
        </w:rPr>
      </w:pPr>
      <w:hyperlink w:anchor="_Toc130245814" w:history="1">
        <w:r w:rsidR="00977487" w:rsidRPr="0099050F">
          <w:rPr>
            <w:rStyle w:val="Hipercze"/>
            <w:noProof/>
          </w:rPr>
          <w:t>III.3.1.2</w:t>
        </w:r>
        <w:r w:rsidR="00977487">
          <w:rPr>
            <w:rFonts w:asciiTheme="minorHAnsi" w:eastAsiaTheme="minorEastAsia" w:hAnsiTheme="minorHAnsi" w:cstheme="minorBidi"/>
            <w:noProof/>
          </w:rPr>
          <w:tab/>
        </w:r>
        <w:r w:rsidR="00977487" w:rsidRPr="0099050F">
          <w:rPr>
            <w:rStyle w:val="Hipercze"/>
            <w:noProof/>
          </w:rPr>
          <w:t>Abcc ccsscssc sdsdza</w:t>
        </w:r>
        <w:r w:rsidR="00977487">
          <w:rPr>
            <w:noProof/>
            <w:webHidden/>
          </w:rPr>
          <w:tab/>
        </w:r>
        <w:r w:rsidR="00977487">
          <w:rPr>
            <w:noProof/>
            <w:webHidden/>
          </w:rPr>
          <w:fldChar w:fldCharType="begin"/>
        </w:r>
        <w:r w:rsidR="00977487">
          <w:rPr>
            <w:noProof/>
            <w:webHidden/>
          </w:rPr>
          <w:instrText xml:space="preserve"> PAGEREF _Toc130245814 \h </w:instrText>
        </w:r>
        <w:r w:rsidR="00977487">
          <w:rPr>
            <w:noProof/>
            <w:webHidden/>
          </w:rPr>
        </w:r>
        <w:r w:rsidR="00977487">
          <w:rPr>
            <w:noProof/>
            <w:webHidden/>
          </w:rPr>
          <w:fldChar w:fldCharType="separate"/>
        </w:r>
        <w:r w:rsidR="00977487">
          <w:rPr>
            <w:noProof/>
            <w:webHidden/>
          </w:rPr>
          <w:t>56</w:t>
        </w:r>
        <w:r w:rsidR="00977487">
          <w:rPr>
            <w:noProof/>
            <w:webHidden/>
          </w:rPr>
          <w:fldChar w:fldCharType="end"/>
        </w:r>
      </w:hyperlink>
    </w:p>
    <w:p w14:paraId="13268F22" w14:textId="0260F6C8" w:rsidR="00977487" w:rsidRDefault="00000000">
      <w:pPr>
        <w:pStyle w:val="Spistreci4"/>
        <w:rPr>
          <w:rFonts w:asciiTheme="minorHAnsi" w:eastAsiaTheme="minorEastAsia" w:hAnsiTheme="minorHAnsi" w:cstheme="minorBidi"/>
          <w:noProof/>
        </w:rPr>
      </w:pPr>
      <w:hyperlink w:anchor="_Toc130245815" w:history="1">
        <w:r w:rsidR="00977487" w:rsidRPr="0099050F">
          <w:rPr>
            <w:rStyle w:val="Hipercze"/>
            <w:noProof/>
          </w:rPr>
          <w:t>III.3.1.3</w:t>
        </w:r>
        <w:r w:rsidR="00977487">
          <w:rPr>
            <w:rFonts w:asciiTheme="minorHAnsi" w:eastAsiaTheme="minorEastAsia" w:hAnsiTheme="minorHAnsi" w:cstheme="minorBidi"/>
            <w:noProof/>
          </w:rPr>
          <w:tab/>
        </w:r>
        <w:r w:rsidR="00977487" w:rsidRPr="0099050F">
          <w:rPr>
            <w:rStyle w:val="Hipercze"/>
            <w:noProof/>
          </w:rPr>
          <w:t>Kdsjdjs adsdfs dfsdfh</w:t>
        </w:r>
        <w:r w:rsidR="00977487">
          <w:rPr>
            <w:noProof/>
            <w:webHidden/>
          </w:rPr>
          <w:tab/>
        </w:r>
        <w:r w:rsidR="00977487">
          <w:rPr>
            <w:noProof/>
            <w:webHidden/>
          </w:rPr>
          <w:fldChar w:fldCharType="begin"/>
        </w:r>
        <w:r w:rsidR="00977487">
          <w:rPr>
            <w:noProof/>
            <w:webHidden/>
          </w:rPr>
          <w:instrText xml:space="preserve"> PAGEREF _Toc130245815 \h </w:instrText>
        </w:r>
        <w:r w:rsidR="00977487">
          <w:rPr>
            <w:noProof/>
            <w:webHidden/>
          </w:rPr>
        </w:r>
        <w:r w:rsidR="00977487">
          <w:rPr>
            <w:noProof/>
            <w:webHidden/>
          </w:rPr>
          <w:fldChar w:fldCharType="separate"/>
        </w:r>
        <w:r w:rsidR="00977487">
          <w:rPr>
            <w:noProof/>
            <w:webHidden/>
          </w:rPr>
          <w:t>57</w:t>
        </w:r>
        <w:r w:rsidR="00977487">
          <w:rPr>
            <w:noProof/>
            <w:webHidden/>
          </w:rPr>
          <w:fldChar w:fldCharType="end"/>
        </w:r>
      </w:hyperlink>
    </w:p>
    <w:p w14:paraId="494DC100" w14:textId="2D89A376" w:rsidR="00977487" w:rsidRDefault="00000000">
      <w:pPr>
        <w:pStyle w:val="Spistreci4"/>
        <w:rPr>
          <w:rFonts w:asciiTheme="minorHAnsi" w:eastAsiaTheme="minorEastAsia" w:hAnsiTheme="minorHAnsi" w:cstheme="minorBidi"/>
          <w:noProof/>
        </w:rPr>
      </w:pPr>
      <w:hyperlink w:anchor="_Toc130245816" w:history="1">
        <w:r w:rsidR="00977487" w:rsidRPr="0099050F">
          <w:rPr>
            <w:rStyle w:val="Hipercze"/>
            <w:noProof/>
          </w:rPr>
          <w:t>III.3.1.4</w:t>
        </w:r>
        <w:r w:rsidR="00977487">
          <w:rPr>
            <w:rFonts w:asciiTheme="minorHAnsi" w:eastAsiaTheme="minorEastAsia" w:hAnsiTheme="minorHAnsi" w:cstheme="minorBidi"/>
            <w:noProof/>
          </w:rPr>
          <w:tab/>
        </w:r>
        <w:r w:rsidR="00977487" w:rsidRPr="0099050F">
          <w:rPr>
            <w:rStyle w:val="Hipercze"/>
            <w:noProof/>
          </w:rPr>
          <w:t>Loriem lori trinume trie</w:t>
        </w:r>
        <w:r w:rsidR="00977487">
          <w:rPr>
            <w:noProof/>
            <w:webHidden/>
          </w:rPr>
          <w:tab/>
        </w:r>
        <w:r w:rsidR="00977487">
          <w:rPr>
            <w:noProof/>
            <w:webHidden/>
          </w:rPr>
          <w:fldChar w:fldCharType="begin"/>
        </w:r>
        <w:r w:rsidR="00977487">
          <w:rPr>
            <w:noProof/>
            <w:webHidden/>
          </w:rPr>
          <w:instrText xml:space="preserve"> PAGEREF _Toc130245816 \h </w:instrText>
        </w:r>
        <w:r w:rsidR="00977487">
          <w:rPr>
            <w:noProof/>
            <w:webHidden/>
          </w:rPr>
        </w:r>
        <w:r w:rsidR="00977487">
          <w:rPr>
            <w:noProof/>
            <w:webHidden/>
          </w:rPr>
          <w:fldChar w:fldCharType="separate"/>
        </w:r>
        <w:r w:rsidR="00977487">
          <w:rPr>
            <w:noProof/>
            <w:webHidden/>
          </w:rPr>
          <w:t>58</w:t>
        </w:r>
        <w:r w:rsidR="00977487">
          <w:rPr>
            <w:noProof/>
            <w:webHidden/>
          </w:rPr>
          <w:fldChar w:fldCharType="end"/>
        </w:r>
      </w:hyperlink>
    </w:p>
    <w:p w14:paraId="46F1F8F0" w14:textId="7014059F" w:rsidR="00977487" w:rsidRDefault="00000000">
      <w:pPr>
        <w:pStyle w:val="Spistreci2"/>
        <w:rPr>
          <w:rFonts w:asciiTheme="minorHAnsi" w:eastAsiaTheme="minorEastAsia" w:hAnsiTheme="minorHAnsi" w:cstheme="minorBidi"/>
          <w:noProof/>
          <w:sz w:val="22"/>
          <w:szCs w:val="22"/>
        </w:rPr>
      </w:pPr>
      <w:hyperlink w:anchor="_Toc130245817" w:history="1">
        <w:r w:rsidR="00977487" w:rsidRPr="0099050F">
          <w:rPr>
            <w:rStyle w:val="Hipercze"/>
            <w:noProof/>
          </w:rPr>
          <w:t>III.4</w:t>
        </w:r>
        <w:r w:rsidR="00977487">
          <w:rPr>
            <w:rFonts w:asciiTheme="minorHAnsi" w:eastAsiaTheme="minorEastAsia" w:hAnsiTheme="minorHAnsi" w:cstheme="minorBidi"/>
            <w:noProof/>
            <w:sz w:val="22"/>
            <w:szCs w:val="22"/>
          </w:rPr>
          <w:tab/>
        </w:r>
        <w:r w:rsidR="00977487" w:rsidRPr="0099050F">
          <w:rPr>
            <w:rStyle w:val="Hipercze"/>
            <w:noProof/>
          </w:rPr>
          <w:t>Loriem loriem loriem loriem loriem loriem loriem loriem loriem</w:t>
        </w:r>
        <w:r w:rsidR="00977487">
          <w:rPr>
            <w:noProof/>
            <w:webHidden/>
          </w:rPr>
          <w:tab/>
        </w:r>
        <w:r w:rsidR="00977487">
          <w:rPr>
            <w:noProof/>
            <w:webHidden/>
          </w:rPr>
          <w:fldChar w:fldCharType="begin"/>
        </w:r>
        <w:r w:rsidR="00977487">
          <w:rPr>
            <w:noProof/>
            <w:webHidden/>
          </w:rPr>
          <w:instrText xml:space="preserve"> PAGEREF _Toc130245817 \h </w:instrText>
        </w:r>
        <w:r w:rsidR="00977487">
          <w:rPr>
            <w:noProof/>
            <w:webHidden/>
          </w:rPr>
        </w:r>
        <w:r w:rsidR="00977487">
          <w:rPr>
            <w:noProof/>
            <w:webHidden/>
          </w:rPr>
          <w:fldChar w:fldCharType="separate"/>
        </w:r>
        <w:r w:rsidR="00977487">
          <w:rPr>
            <w:noProof/>
            <w:webHidden/>
          </w:rPr>
          <w:t>59</w:t>
        </w:r>
        <w:r w:rsidR="00977487">
          <w:rPr>
            <w:noProof/>
            <w:webHidden/>
          </w:rPr>
          <w:fldChar w:fldCharType="end"/>
        </w:r>
      </w:hyperlink>
    </w:p>
    <w:p w14:paraId="4BE7E428" w14:textId="3FED699D" w:rsidR="00977487" w:rsidRDefault="00000000">
      <w:pPr>
        <w:pStyle w:val="Spistreci4"/>
        <w:rPr>
          <w:rFonts w:asciiTheme="minorHAnsi" w:eastAsiaTheme="minorEastAsia" w:hAnsiTheme="minorHAnsi" w:cstheme="minorBidi"/>
          <w:noProof/>
        </w:rPr>
      </w:pPr>
      <w:hyperlink w:anchor="_Toc130245818" w:history="1">
        <w:r w:rsidR="00977487" w:rsidRPr="0099050F">
          <w:rPr>
            <w:rStyle w:val="Hipercze"/>
            <w:noProof/>
          </w:rPr>
          <w:t>III.4.1.1</w:t>
        </w:r>
        <w:r w:rsidR="00977487">
          <w:rPr>
            <w:rFonts w:asciiTheme="minorHAnsi" w:eastAsiaTheme="minorEastAsia" w:hAnsiTheme="minorHAnsi" w:cstheme="minorBidi"/>
            <w:noProof/>
          </w:rPr>
          <w:tab/>
        </w:r>
        <w:r w:rsidR="00977487" w:rsidRPr="0099050F">
          <w:rPr>
            <w:rStyle w:val="Hipercze"/>
            <w:noProof/>
          </w:rPr>
          <w:t>Duis duis duis duis</w:t>
        </w:r>
        <w:r w:rsidR="00977487">
          <w:rPr>
            <w:noProof/>
            <w:webHidden/>
          </w:rPr>
          <w:tab/>
        </w:r>
        <w:r w:rsidR="00977487">
          <w:rPr>
            <w:noProof/>
            <w:webHidden/>
          </w:rPr>
          <w:fldChar w:fldCharType="begin"/>
        </w:r>
        <w:r w:rsidR="00977487">
          <w:rPr>
            <w:noProof/>
            <w:webHidden/>
          </w:rPr>
          <w:instrText xml:space="preserve"> PAGEREF _Toc130245818 \h </w:instrText>
        </w:r>
        <w:r w:rsidR="00977487">
          <w:rPr>
            <w:noProof/>
            <w:webHidden/>
          </w:rPr>
        </w:r>
        <w:r w:rsidR="00977487">
          <w:rPr>
            <w:noProof/>
            <w:webHidden/>
          </w:rPr>
          <w:fldChar w:fldCharType="separate"/>
        </w:r>
        <w:r w:rsidR="00977487">
          <w:rPr>
            <w:noProof/>
            <w:webHidden/>
          </w:rPr>
          <w:t>59</w:t>
        </w:r>
        <w:r w:rsidR="00977487">
          <w:rPr>
            <w:noProof/>
            <w:webHidden/>
          </w:rPr>
          <w:fldChar w:fldCharType="end"/>
        </w:r>
      </w:hyperlink>
    </w:p>
    <w:p w14:paraId="1A28ABA0" w14:textId="56D05431" w:rsidR="00977487" w:rsidRDefault="00000000">
      <w:pPr>
        <w:pStyle w:val="Spistreci1"/>
        <w:rPr>
          <w:rFonts w:asciiTheme="minorHAnsi" w:eastAsiaTheme="minorEastAsia" w:hAnsiTheme="minorHAnsi" w:cstheme="minorBidi"/>
          <w:b w:val="0"/>
          <w:noProof/>
          <w:sz w:val="22"/>
          <w:szCs w:val="22"/>
        </w:rPr>
      </w:pPr>
      <w:hyperlink w:anchor="_Toc130245819" w:history="1">
        <w:r w:rsidR="00977487" w:rsidRPr="0099050F">
          <w:rPr>
            <w:rStyle w:val="Hipercze"/>
            <w:noProof/>
            <w:lang w:val="en-US"/>
          </w:rPr>
          <w:t>Zakończenie</w:t>
        </w:r>
        <w:r w:rsidR="00977487">
          <w:rPr>
            <w:noProof/>
            <w:webHidden/>
          </w:rPr>
          <w:tab/>
        </w:r>
        <w:r w:rsidR="00977487">
          <w:rPr>
            <w:noProof/>
            <w:webHidden/>
          </w:rPr>
          <w:fldChar w:fldCharType="begin"/>
        </w:r>
        <w:r w:rsidR="00977487">
          <w:rPr>
            <w:noProof/>
            <w:webHidden/>
          </w:rPr>
          <w:instrText xml:space="preserve"> PAGEREF _Toc130245819 \h </w:instrText>
        </w:r>
        <w:r w:rsidR="00977487">
          <w:rPr>
            <w:noProof/>
            <w:webHidden/>
          </w:rPr>
        </w:r>
        <w:r w:rsidR="00977487">
          <w:rPr>
            <w:noProof/>
            <w:webHidden/>
          </w:rPr>
          <w:fldChar w:fldCharType="separate"/>
        </w:r>
        <w:r w:rsidR="00977487">
          <w:rPr>
            <w:noProof/>
            <w:webHidden/>
          </w:rPr>
          <w:t>61</w:t>
        </w:r>
        <w:r w:rsidR="00977487">
          <w:rPr>
            <w:noProof/>
            <w:webHidden/>
          </w:rPr>
          <w:fldChar w:fldCharType="end"/>
        </w:r>
      </w:hyperlink>
    </w:p>
    <w:p w14:paraId="254CCB7B" w14:textId="2F75CDC8" w:rsidR="00977487" w:rsidRDefault="00000000">
      <w:pPr>
        <w:pStyle w:val="Spistreci1"/>
        <w:rPr>
          <w:rFonts w:asciiTheme="minorHAnsi" w:eastAsiaTheme="minorEastAsia" w:hAnsiTheme="minorHAnsi" w:cstheme="minorBidi"/>
          <w:b w:val="0"/>
          <w:noProof/>
          <w:sz w:val="22"/>
          <w:szCs w:val="22"/>
        </w:rPr>
      </w:pPr>
      <w:hyperlink w:anchor="_Toc130245820" w:history="1">
        <w:r w:rsidR="00977487" w:rsidRPr="0099050F">
          <w:rPr>
            <w:rStyle w:val="Hipercze"/>
            <w:noProof/>
            <w:lang w:val="en-GB"/>
          </w:rPr>
          <w:t>LITERATURA</w:t>
        </w:r>
        <w:r w:rsidR="00977487">
          <w:rPr>
            <w:noProof/>
            <w:webHidden/>
          </w:rPr>
          <w:tab/>
        </w:r>
        <w:r w:rsidR="00977487">
          <w:rPr>
            <w:noProof/>
            <w:webHidden/>
          </w:rPr>
          <w:fldChar w:fldCharType="begin"/>
        </w:r>
        <w:r w:rsidR="00977487">
          <w:rPr>
            <w:noProof/>
            <w:webHidden/>
          </w:rPr>
          <w:instrText xml:space="preserve"> PAGEREF _Toc130245820 \h </w:instrText>
        </w:r>
        <w:r w:rsidR="00977487">
          <w:rPr>
            <w:noProof/>
            <w:webHidden/>
          </w:rPr>
        </w:r>
        <w:r w:rsidR="00977487">
          <w:rPr>
            <w:noProof/>
            <w:webHidden/>
          </w:rPr>
          <w:fldChar w:fldCharType="separate"/>
        </w:r>
        <w:r w:rsidR="00977487">
          <w:rPr>
            <w:noProof/>
            <w:webHidden/>
          </w:rPr>
          <w:t>62</w:t>
        </w:r>
        <w:r w:rsidR="00977487">
          <w:rPr>
            <w:noProof/>
            <w:webHidden/>
          </w:rPr>
          <w:fldChar w:fldCharType="end"/>
        </w:r>
      </w:hyperlink>
    </w:p>
    <w:p w14:paraId="0E26E38F" w14:textId="3CCC453B" w:rsidR="00977487" w:rsidRDefault="00000000">
      <w:pPr>
        <w:pStyle w:val="Spistreci1"/>
        <w:rPr>
          <w:rFonts w:asciiTheme="minorHAnsi" w:eastAsiaTheme="minorEastAsia" w:hAnsiTheme="minorHAnsi" w:cstheme="minorBidi"/>
          <w:b w:val="0"/>
          <w:noProof/>
          <w:sz w:val="22"/>
          <w:szCs w:val="22"/>
        </w:rPr>
      </w:pPr>
      <w:hyperlink w:anchor="_Toc130245821" w:history="1">
        <w:r w:rsidR="00977487" w:rsidRPr="0099050F">
          <w:rPr>
            <w:rStyle w:val="Hipercze"/>
            <w:noProof/>
          </w:rPr>
          <w:t>Spis tabel</w:t>
        </w:r>
        <w:r w:rsidR="00977487">
          <w:rPr>
            <w:noProof/>
            <w:webHidden/>
          </w:rPr>
          <w:tab/>
        </w:r>
        <w:r w:rsidR="00977487">
          <w:rPr>
            <w:noProof/>
            <w:webHidden/>
          </w:rPr>
          <w:fldChar w:fldCharType="begin"/>
        </w:r>
        <w:r w:rsidR="00977487">
          <w:rPr>
            <w:noProof/>
            <w:webHidden/>
          </w:rPr>
          <w:instrText xml:space="preserve"> PAGEREF _Toc130245821 \h </w:instrText>
        </w:r>
        <w:r w:rsidR="00977487">
          <w:rPr>
            <w:noProof/>
            <w:webHidden/>
          </w:rPr>
        </w:r>
        <w:r w:rsidR="00977487">
          <w:rPr>
            <w:noProof/>
            <w:webHidden/>
          </w:rPr>
          <w:fldChar w:fldCharType="separate"/>
        </w:r>
        <w:r w:rsidR="00977487">
          <w:rPr>
            <w:noProof/>
            <w:webHidden/>
          </w:rPr>
          <w:t>65</w:t>
        </w:r>
        <w:r w:rsidR="00977487">
          <w:rPr>
            <w:noProof/>
            <w:webHidden/>
          </w:rPr>
          <w:fldChar w:fldCharType="end"/>
        </w:r>
      </w:hyperlink>
    </w:p>
    <w:p w14:paraId="04F4AF6F" w14:textId="447599F5" w:rsidR="00977487" w:rsidRDefault="00000000">
      <w:pPr>
        <w:pStyle w:val="Spistreci1"/>
        <w:rPr>
          <w:rFonts w:asciiTheme="minorHAnsi" w:eastAsiaTheme="minorEastAsia" w:hAnsiTheme="minorHAnsi" w:cstheme="minorBidi"/>
          <w:b w:val="0"/>
          <w:noProof/>
          <w:sz w:val="22"/>
          <w:szCs w:val="22"/>
        </w:rPr>
      </w:pPr>
      <w:hyperlink w:anchor="_Toc130245822" w:history="1">
        <w:r w:rsidR="00977487" w:rsidRPr="0099050F">
          <w:rPr>
            <w:rStyle w:val="Hipercze"/>
            <w:noProof/>
          </w:rPr>
          <w:t>Spis rysunków</w:t>
        </w:r>
        <w:r w:rsidR="00977487">
          <w:rPr>
            <w:noProof/>
            <w:webHidden/>
          </w:rPr>
          <w:tab/>
        </w:r>
        <w:r w:rsidR="00977487">
          <w:rPr>
            <w:noProof/>
            <w:webHidden/>
          </w:rPr>
          <w:fldChar w:fldCharType="begin"/>
        </w:r>
        <w:r w:rsidR="00977487">
          <w:rPr>
            <w:noProof/>
            <w:webHidden/>
          </w:rPr>
          <w:instrText xml:space="preserve"> PAGEREF _Toc130245822 \h </w:instrText>
        </w:r>
        <w:r w:rsidR="00977487">
          <w:rPr>
            <w:noProof/>
            <w:webHidden/>
          </w:rPr>
        </w:r>
        <w:r w:rsidR="00977487">
          <w:rPr>
            <w:noProof/>
            <w:webHidden/>
          </w:rPr>
          <w:fldChar w:fldCharType="separate"/>
        </w:r>
        <w:r w:rsidR="00977487">
          <w:rPr>
            <w:noProof/>
            <w:webHidden/>
          </w:rPr>
          <w:t>65</w:t>
        </w:r>
        <w:r w:rsidR="00977487">
          <w:rPr>
            <w:noProof/>
            <w:webHidden/>
          </w:rPr>
          <w:fldChar w:fldCharType="end"/>
        </w:r>
      </w:hyperlink>
    </w:p>
    <w:p w14:paraId="39FAD791" w14:textId="0CD89521" w:rsidR="00977487" w:rsidRDefault="00000000">
      <w:pPr>
        <w:pStyle w:val="Spistreci1"/>
        <w:rPr>
          <w:rFonts w:asciiTheme="minorHAnsi" w:eastAsiaTheme="minorEastAsia" w:hAnsiTheme="minorHAnsi" w:cstheme="minorBidi"/>
          <w:b w:val="0"/>
          <w:noProof/>
          <w:sz w:val="22"/>
          <w:szCs w:val="22"/>
        </w:rPr>
      </w:pPr>
      <w:hyperlink w:anchor="_Toc130245823" w:history="1">
        <w:r w:rsidR="00977487" w:rsidRPr="0099050F">
          <w:rPr>
            <w:rStyle w:val="Hipercze"/>
            <w:noProof/>
            <w:lang w:val="en-US"/>
          </w:rPr>
          <w:t>Streszczenie</w:t>
        </w:r>
        <w:r w:rsidR="00977487">
          <w:rPr>
            <w:noProof/>
            <w:webHidden/>
          </w:rPr>
          <w:tab/>
        </w:r>
        <w:r w:rsidR="00977487">
          <w:rPr>
            <w:noProof/>
            <w:webHidden/>
          </w:rPr>
          <w:fldChar w:fldCharType="begin"/>
        </w:r>
        <w:r w:rsidR="00977487">
          <w:rPr>
            <w:noProof/>
            <w:webHidden/>
          </w:rPr>
          <w:instrText xml:space="preserve"> PAGEREF _Toc130245823 \h </w:instrText>
        </w:r>
        <w:r w:rsidR="00977487">
          <w:rPr>
            <w:noProof/>
            <w:webHidden/>
          </w:rPr>
        </w:r>
        <w:r w:rsidR="00977487">
          <w:rPr>
            <w:noProof/>
            <w:webHidden/>
          </w:rPr>
          <w:fldChar w:fldCharType="separate"/>
        </w:r>
        <w:r w:rsidR="00977487">
          <w:rPr>
            <w:noProof/>
            <w:webHidden/>
          </w:rPr>
          <w:t>66</w:t>
        </w:r>
        <w:r w:rsidR="00977487">
          <w:rPr>
            <w:noProof/>
            <w:webHidden/>
          </w:rPr>
          <w:fldChar w:fldCharType="end"/>
        </w:r>
      </w:hyperlink>
    </w:p>
    <w:p w14:paraId="672CAFE3" w14:textId="3E480E0C" w:rsidR="00977487" w:rsidRDefault="00000000">
      <w:pPr>
        <w:pStyle w:val="Spistreci1"/>
        <w:rPr>
          <w:rFonts w:asciiTheme="minorHAnsi" w:eastAsiaTheme="minorEastAsia" w:hAnsiTheme="minorHAnsi" w:cstheme="minorBidi"/>
          <w:b w:val="0"/>
          <w:noProof/>
          <w:sz w:val="22"/>
          <w:szCs w:val="22"/>
        </w:rPr>
      </w:pPr>
      <w:hyperlink w:anchor="_Toc130245824" w:history="1">
        <w:r w:rsidR="00977487" w:rsidRPr="0099050F">
          <w:rPr>
            <w:rStyle w:val="Hipercze"/>
            <w:noProof/>
            <w:lang w:val="en-US"/>
          </w:rPr>
          <w:t>Summary</w:t>
        </w:r>
        <w:r w:rsidR="00977487">
          <w:rPr>
            <w:noProof/>
            <w:webHidden/>
          </w:rPr>
          <w:tab/>
        </w:r>
        <w:r w:rsidR="00977487">
          <w:rPr>
            <w:noProof/>
            <w:webHidden/>
          </w:rPr>
          <w:fldChar w:fldCharType="begin"/>
        </w:r>
        <w:r w:rsidR="00977487">
          <w:rPr>
            <w:noProof/>
            <w:webHidden/>
          </w:rPr>
          <w:instrText xml:space="preserve"> PAGEREF _Toc130245824 \h </w:instrText>
        </w:r>
        <w:r w:rsidR="00977487">
          <w:rPr>
            <w:noProof/>
            <w:webHidden/>
          </w:rPr>
        </w:r>
        <w:r w:rsidR="00977487">
          <w:rPr>
            <w:noProof/>
            <w:webHidden/>
          </w:rPr>
          <w:fldChar w:fldCharType="separate"/>
        </w:r>
        <w:r w:rsidR="00977487">
          <w:rPr>
            <w:noProof/>
            <w:webHidden/>
          </w:rPr>
          <w:t>66</w:t>
        </w:r>
        <w:r w:rsidR="00977487">
          <w:rPr>
            <w:noProof/>
            <w:webHidden/>
          </w:rPr>
          <w:fldChar w:fldCharType="end"/>
        </w:r>
      </w:hyperlink>
    </w:p>
    <w:p w14:paraId="7F28CCFB" w14:textId="38648BFB"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30245780"/>
      <w:r w:rsidRPr="00F659F1">
        <w:lastRenderedPageBreak/>
        <w:t>Wstęp</w:t>
      </w:r>
      <w:bookmarkEnd w:id="0"/>
    </w:p>
    <w:p w14:paraId="5FA4C335" w14:textId="16074D56"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proofErr w:type="spellStart"/>
      <w:r w:rsidR="00F659F1">
        <w:rPr>
          <w:i/>
          <w:iCs/>
        </w:rPr>
        <w:t>Physics</w:t>
      </w:r>
      <w:proofErr w:type="spellEnd"/>
      <w:r w:rsidR="00F659F1">
        <w:rPr>
          <w:i/>
          <w:iCs/>
        </w:rPr>
        <w:t xml:space="preserve"> of </w:t>
      </w:r>
      <w:proofErr w:type="spellStart"/>
      <w:r w:rsidR="00F659F1">
        <w:rPr>
          <w:i/>
          <w:iCs/>
        </w:rPr>
        <w:t>Computation</w:t>
      </w:r>
      <w:proofErr w:type="spellEnd"/>
      <w:r w:rsidR="00F659F1">
        <w:t>. W czasie swojego przemówienia podniósł</w:t>
      </w:r>
      <w:r w:rsidR="008B3499">
        <w:t xml:space="preserve"> on</w:t>
      </w:r>
      <w:r>
        <w:t> </w:t>
      </w:r>
      <w:r w:rsidR="00F659F1">
        <w:t>m.in.</w:t>
      </w:r>
      <w:r>
        <w:t> </w:t>
      </w:r>
      <w:r w:rsidR="008B3499">
        <w:t>konieczność</w:t>
      </w:r>
      <w:r w:rsidR="00F659F1">
        <w:t xml:space="preserve"> symulowania prędkości światła oraz fal czy reprezentację rozkładu gęstości dla zjawisk ciągłych</w:t>
      </w:r>
      <w:r w:rsidR="001E3D2A">
        <w:t>, w tym rozkładów prawdopodobieństwa. Są to</w:t>
      </w:r>
      <w:r w:rsidR="00F659F1">
        <w:t xml:space="preserve"> problemy </w:t>
      </w:r>
      <w:commentRangeStart w:id="2"/>
      <w:r w:rsidR="00F659F1">
        <w:t>z</w:t>
      </w:r>
      <w:commentRangeEnd w:id="2"/>
      <w:r>
        <w:rPr>
          <w:rStyle w:val="Odwoaniedokomentarza"/>
          <w:lang w:val="x-none" w:eastAsia="x-none"/>
        </w:rPr>
        <w:commentReference w:id="2"/>
      </w:r>
      <w:r w:rsidR="00F659F1">
        <w:t xml:space="preserve"> którymi ówczesne (klasyczne) komputery nie były sobie w stanie poradzić efektywnie i dokładnie mimo rosnących mocy obliczeniowych. Feynman zaproponował pomysł utworzenia komputera nowego typu – komputera </w:t>
      </w:r>
      <w:r w:rsidR="001E3D2A">
        <w:t>kwantowego</w:t>
      </w:r>
      <w:r w:rsidR="00F659F1">
        <w:t>.</w:t>
      </w:r>
      <w:r w:rsidR="00F659F1">
        <w:rPr>
          <w:rStyle w:val="Odwoanieprzypisudolnego"/>
          <w:rFonts w:eastAsia="Calibri"/>
        </w:rPr>
        <w:footnoteReference w:id="1"/>
      </w:r>
      <w:r w:rsidR="00F659F1">
        <w:t xml:space="preserve"> </w:t>
      </w:r>
      <w:r w:rsidR="00D70F58">
        <w:t>Chociaż przed Feynmanem było już kilku naukowców, którzy postulowali i proponowali utworzenie takiej maszyny</w:t>
      </w:r>
      <w:r w:rsidR="00143B50">
        <w:t xml:space="preserve"> (jednym z pionierów przed Feynmanem był Paul </w:t>
      </w:r>
      <w:proofErr w:type="spellStart"/>
      <w:r w:rsidR="00143B50">
        <w:t>Benioff</w:t>
      </w:r>
      <w:proofErr w:type="spellEnd"/>
      <w:r w:rsidR="00143B50">
        <w:t>,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 poziomie kwantowym.</w:t>
      </w:r>
      <w:r w:rsidR="0027117A">
        <w:rPr>
          <w:rStyle w:val="Odwoanieprzypisudolnego"/>
        </w:rPr>
        <w:footnoteReference w:id="3"/>
      </w:r>
    </w:p>
    <w:p w14:paraId="53785338" w14:textId="28EC54C5"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xml:space="preserve">, lecz także polityków, organy publiczne, sektor bezpieczeństwa, sektor komercyjny i w końcu media. Zważywszy jednak na 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w:t>
      </w:r>
      <w:proofErr w:type="spellStart"/>
      <w:r w:rsidR="00731733">
        <w:t>Aspecta</w:t>
      </w:r>
      <w:proofErr w:type="spellEnd"/>
      <w:r w:rsidR="00731733">
        <w:t xml:space="preserve">, Johna F. </w:t>
      </w:r>
      <w:proofErr w:type="spellStart"/>
      <w:r w:rsidR="00731733">
        <w:t>Clausera</w:t>
      </w:r>
      <w:proofErr w:type="spellEnd"/>
      <w:r w:rsidR="00731733">
        <w:t xml:space="preserve"> i Antona </w:t>
      </w:r>
      <w:proofErr w:type="spellStart"/>
      <w:r w:rsidR="00731733">
        <w:t>Zeilingera</w:t>
      </w:r>
      <w:proofErr w:type="spellEnd"/>
      <w:r w:rsidR="00731733">
        <w:t xml:space="preserve"> za „eksperymenty ze splątanymi fotonami, potwierdzeni</w:t>
      </w:r>
      <w:r w:rsidR="00571B0D">
        <w:t>e</w:t>
      </w:r>
      <w:r w:rsidR="00731733">
        <w:t xml:space="preserve"> </w:t>
      </w:r>
      <w:r w:rsidR="00731733">
        <w:lastRenderedPageBreak/>
        <w:t xml:space="preserve">naruszenia nierówności Bella i pionierski wkład w teorię </w:t>
      </w:r>
      <w:r w:rsidR="00571B0D">
        <w:t>informacji</w:t>
      </w:r>
      <w:r w:rsidR="00731733">
        <w:t xml:space="preserve"> kwantowej</w:t>
      </w:r>
      <w:r w:rsidR="0057485A">
        <w:t>”</w:t>
      </w:r>
      <w:r w:rsidR="00731733">
        <w:t xml:space="preserve"> (</w:t>
      </w:r>
      <w:r w:rsidR="00731733">
        <w:rPr>
          <w:i/>
          <w:iCs/>
        </w:rPr>
        <w:t xml:space="preserve">quantum </w:t>
      </w:r>
      <w:proofErr w:type="spellStart"/>
      <w:r w:rsidR="00731733">
        <w:rPr>
          <w:i/>
          <w:iCs/>
        </w:rPr>
        <w:t>information</w:t>
      </w:r>
      <w:proofErr w:type="spellEnd"/>
      <w:r w:rsidR="00731733">
        <w:rPr>
          <w:i/>
          <w:iCs/>
        </w:rPr>
        <w:t xml:space="preserve"> science</w:t>
      </w:r>
      <w:r w:rsidR="00731733">
        <w:t>).</w:t>
      </w:r>
      <w:r w:rsidR="00731733">
        <w:rPr>
          <w:rStyle w:val="Odwoanieprzypisudolnego"/>
        </w:rPr>
        <w:footnoteReference w:id="4"/>
      </w:r>
    </w:p>
    <w:p w14:paraId="4B4CBE04" w14:textId="0BD449CE" w:rsidR="00B532D7" w:rsidRPr="00731733" w:rsidRDefault="00B532D7" w:rsidP="00F659F1">
      <w:pPr>
        <w:pStyle w:val="Tekstpodstawowy"/>
      </w:pPr>
      <w:r>
        <w:tab/>
        <w:t>Obecne lub niedalekie zastosowania komputerów kwantowych obejmują m.in. kryptografię, uczenie maszynowe i optymalizację, symulacje w obszarze fizyki i chemii. Należy jednak zwrócić uwagę, że obecnie są to wszystko przede wszystkim obszary badań, a nie praktycznych zastosowań – do tego są potrzebne silniejsze maszyny kwantowe – dlatego też fragment tej pracy zostanie poświęcony krótkiemu przeglądowi rynku</w:t>
      </w:r>
      <w:r w:rsidR="00EC564B">
        <w:t xml:space="preserve"> i inwestycji w sektorze </w:t>
      </w:r>
      <w:r>
        <w:t>informatyk</w:t>
      </w:r>
      <w:r w:rsidR="00EC564B">
        <w:t xml:space="preserve">i </w:t>
      </w:r>
      <w:r>
        <w:t>kwantow</w:t>
      </w:r>
      <w:r w:rsidR="00EC564B">
        <w:t>ej</w:t>
      </w:r>
      <w:r>
        <w:t xml:space="preserve"> – algorytmy bowiem wymagają odpowiedniego sprzętu do ich wykorzystania.</w:t>
      </w:r>
    </w:p>
    <w:p w14:paraId="2F5A7F2F" w14:textId="007EDAFE" w:rsidR="00F659F1" w:rsidRPr="00B532D7" w:rsidRDefault="00F659F1" w:rsidP="00F659F1">
      <w:pPr>
        <w:pStyle w:val="Tekstpodstawowy"/>
      </w:pPr>
      <w:r>
        <w:tab/>
        <w:t>Celem poniższej pracy jest ukazani</w:t>
      </w:r>
      <w:r w:rsidR="008B3499">
        <w:t>e</w:t>
      </w:r>
      <w:r>
        <w:t xml:space="preserve"> komputerów kwantowych jako </w:t>
      </w:r>
      <w:r w:rsidR="00571B0D">
        <w:t>praktycznego narzędzia w obszarze uczenia maszynowego i optymalizacji</w:t>
      </w:r>
      <w:r>
        <w:t xml:space="preserve">. Jako przykład zastosowania komputerów kwantowych zostanie podany </w:t>
      </w:r>
      <w:r w:rsidR="00B532D7">
        <w:t>problem optymalizacyjny, zwany</w:t>
      </w:r>
      <w:r>
        <w:t xml:space="preserve"> </w:t>
      </w:r>
      <w:r w:rsidR="00B532D7">
        <w:t>problemem</w:t>
      </w:r>
      <w:r>
        <w:t xml:space="preserve"> marszrutyzacji,</w:t>
      </w:r>
      <w:r w:rsidR="00EC564B">
        <w:t xml:space="preserve"> jako problem znany i często wykorzystywany do sprawdzania możliwości algorytmów optymalizacyjnych. W szczególności zostanie opisany i przetestowany algorytm QAOA, jako kwantowy algorytm optymalizacyjny wykorzystujący bramkowy model obliczeń charakterystyczny dla większości maszyn kwantowych ogólnego zastosowania, tzn. niedostosowanych specjalnie do wykonywania nielicznych i ściśle określonych typów działań</w:t>
      </w:r>
      <w:r w:rsidR="00B532D7">
        <w:t>.</w:t>
      </w:r>
      <w:r>
        <w:tab/>
      </w:r>
      <w:commentRangeStart w:id="3"/>
      <w:r>
        <w:t xml:space="preserve">Struktura tej pracy umożliwi czytelnikowi zapoznanie się z podstawowymi pojęciami i zjawiskami w </w:t>
      </w:r>
      <w:r w:rsidR="00B532D7">
        <w:t>Rozdziale I</w:t>
      </w:r>
      <w:r>
        <w:t>, co umożliwi przeprowadzenie logicznego i spójnego wywodu w dalszych rozdziałach bez popadania w dygresję.</w:t>
      </w:r>
      <w:r w:rsidR="00B532D7">
        <w:t xml:space="preserve"> W</w:t>
      </w:r>
      <w:r w:rsidR="001A35F4">
        <w:t> </w:t>
      </w:r>
      <w:r w:rsidR="00B532D7">
        <w:t>Rozdziale</w:t>
      </w:r>
      <w:r w:rsidR="001A35F4">
        <w:t> </w:t>
      </w:r>
      <w:r w:rsidR="00B532D7">
        <w:t>II przedstawion</w:t>
      </w:r>
      <w:r w:rsidR="001A35F4">
        <w:t>o</w:t>
      </w:r>
      <w:r w:rsidR="00B532D7">
        <w:t xml:space="preserve"> zaawansowane odmiany omawianego algorytmu i proponowane przez różnych autorów jego modyfikacje, w szczególności Bayesowska optymalizacja hiperparametrów algorytmu QAOA. Rozdział III stanowi przedstawienie procesu budowy algorytmu z wykorzystaniem języka </w:t>
      </w:r>
      <w:r w:rsidR="00B532D7" w:rsidRPr="00B532D7">
        <w:rPr>
          <w:b/>
          <w:bCs/>
        </w:rPr>
        <w:t>Python / Julia</w:t>
      </w:r>
      <w:r w:rsidR="00B532D7">
        <w:rPr>
          <w:b/>
          <w:bCs/>
        </w:rPr>
        <w:t xml:space="preserve"> </w:t>
      </w:r>
      <w:r w:rsidR="00B532D7">
        <w:t>wraz z przedstawieniem wyników.</w:t>
      </w:r>
      <w:commentRangeEnd w:id="3"/>
      <w:r w:rsidR="00EC564B">
        <w:rPr>
          <w:rStyle w:val="Odwoaniedokomentarza"/>
          <w:lang w:val="x-none" w:eastAsia="x-none"/>
        </w:rPr>
        <w:commentReference w:id="3"/>
      </w:r>
    </w:p>
    <w:p w14:paraId="3DCDEAFE" w14:textId="5D9E58EA" w:rsidR="00F659F1" w:rsidRDefault="00F659F1" w:rsidP="00F659F1">
      <w:pPr>
        <w:pStyle w:val="Nagwek1"/>
      </w:pPr>
      <w:r w:rsidRPr="00F50884">
        <w:br w:type="column"/>
      </w:r>
      <w:bookmarkStart w:id="4" w:name="_Toc130245781"/>
      <w:r w:rsidR="00D42E46">
        <w:lastRenderedPageBreak/>
        <w:t>Podstawowe pojęcia</w:t>
      </w:r>
      <w:bookmarkEnd w:id="4"/>
    </w:p>
    <w:p w14:paraId="1FBCDF9A" w14:textId="7998D963" w:rsidR="00F659F1" w:rsidRDefault="00F659F1" w:rsidP="00F659F1">
      <w:pPr>
        <w:pStyle w:val="Tekstpodstawowy"/>
      </w:pPr>
      <w:commentRangeStart w:id="5"/>
      <w:r w:rsidRPr="006E33F5">
        <w:t xml:space="preserve">Poniższy rozdział stanowi wprowadzenie </w:t>
      </w:r>
      <w:r w:rsidR="00A33085">
        <w:t>do pojęć zawartych w tyt</w:t>
      </w:r>
      <w:r w:rsidR="00426C0D">
        <w:t>ule</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 xml:space="preserve">marszrutyzacji (ang. </w:t>
      </w:r>
      <w:proofErr w:type="spellStart"/>
      <w:r w:rsidR="00701D14">
        <w:t>Vehicle</w:t>
      </w:r>
      <w:proofErr w:type="spellEnd"/>
      <w:r w:rsidR="00701D14">
        <w:t xml:space="preserve"> Routing Problem – VRP)</w:t>
      </w:r>
      <w:r w:rsidR="00DF719A">
        <w:t xml:space="preserve"> oraz </w:t>
      </w:r>
      <w:r w:rsidR="00701D14">
        <w:t xml:space="preserve">kwantowy </w:t>
      </w:r>
      <w:r w:rsidR="00DF719A">
        <w:t>algorytm</w:t>
      </w:r>
      <w:r w:rsidR="00701D14">
        <w:t xml:space="preserve"> przybliżonej optymalizacji (ang. Quantum </w:t>
      </w:r>
      <w:proofErr w:type="spellStart"/>
      <w:r w:rsidR="00701D14">
        <w:t>Approximate</w:t>
      </w:r>
      <w:proofErr w:type="spellEnd"/>
      <w:r w:rsidR="00701D14">
        <w:t xml:space="preserve"> Optimization </w:t>
      </w:r>
      <w:proofErr w:type="spellStart"/>
      <w:r w:rsidR="00701D14">
        <w:t>Algorithm</w:t>
      </w:r>
      <w:proofErr w:type="spellEnd"/>
      <w:r w:rsidR="00701D14">
        <w:t xml:space="preserve"> – QAOA)</w:t>
      </w:r>
      <w:r w:rsidR="00DF719A">
        <w:t xml:space="preserve"> </w:t>
      </w:r>
      <w:r w:rsidR="00EC564B">
        <w:t>w podstawowej formie</w:t>
      </w:r>
      <w:r w:rsidR="00DF719A">
        <w:t>.</w:t>
      </w:r>
    </w:p>
    <w:p w14:paraId="2BDADBCE" w14:textId="47BA87E1" w:rsidR="00F659F1" w:rsidRPr="006E33F5" w:rsidRDefault="00F659F1" w:rsidP="00F659F1">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 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t xml:space="preserve"> </w:t>
      </w:r>
      <w:r w:rsidR="00A33085">
        <w:t>W ostatniej części przedstawiono podstawowe założenia oraz pochodzenie kwantowego algorytmu QAOA, sygnalizując możliwe kierunki jego rozwoju,</w:t>
      </w:r>
      <w:commentRangeEnd w:id="5"/>
      <w:r w:rsidR="00EC564B">
        <w:rPr>
          <w:rStyle w:val="Odwoaniedokomentarza"/>
          <w:lang w:val="x-none" w:eastAsia="x-none"/>
        </w:rPr>
        <w:commentReference w:id="5"/>
      </w:r>
    </w:p>
    <w:p w14:paraId="062F44E8" w14:textId="0B9C9F10" w:rsidR="00F659F1" w:rsidRDefault="0082365D" w:rsidP="00325B73">
      <w:pPr>
        <w:pStyle w:val="Nagwek2"/>
      </w:pPr>
      <w:bookmarkStart w:id="6" w:name="_Toc130245782"/>
      <w:r>
        <w:t>Podstawowe cechy obliczeń kwantowych</w:t>
      </w:r>
      <w:bookmarkEnd w:id="6"/>
    </w:p>
    <w:p w14:paraId="334767B3" w14:textId="7F27FF2F" w:rsidR="0082365D" w:rsidRPr="0082365D" w:rsidRDefault="0082365D" w:rsidP="00B612C7">
      <w:pPr>
        <w:pStyle w:val="Nagwek3"/>
      </w:pPr>
      <w:bookmarkStart w:id="7" w:name="_Toc130245783"/>
      <w:r>
        <w:t>Kubit jako podstawowa jednostka informacji</w:t>
      </w:r>
      <w:bookmarkEnd w:id="7"/>
    </w:p>
    <w:p w14:paraId="5E732E4E" w14:textId="77777777" w:rsidR="00F659F1" w:rsidRDefault="00F659F1" w:rsidP="00F659F1">
      <w:pPr>
        <w:pStyle w:val="Tekstpodstawowy"/>
      </w:pPr>
    </w:p>
    <w:p w14:paraId="22FBA972" w14:textId="1E2470FF"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705316">
        <w:t>.</w:t>
      </w:r>
      <w:r w:rsidR="00484074">
        <w:rPr>
          <w:rStyle w:val="Odwoanieprzypisudolnego"/>
        </w:rPr>
        <w:footnoteReference w:id="5"/>
      </w:r>
      <w:r w:rsidR="00705316">
        <w:t xml:space="preserve"> Warto zauważyć, że </w:t>
      </w:r>
      <w:r w:rsidR="00211A76">
        <w:t xml:space="preserve">moc </w:t>
      </w:r>
      <w:r w:rsidR="00705316">
        <w:t>zbi</w:t>
      </w:r>
      <w:r w:rsidR="00211A76">
        <w:t>oru</w:t>
      </w:r>
      <w:r w:rsidR="00705316">
        <w:t xml:space="preserve"> możliwych stanów systemu</w:t>
      </w:r>
      <w:r w:rsidR="00211A76">
        <w:t xml:space="preserve"> jest równa mocy</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moc zbioru możliwych stanów </w:t>
      </w:r>
      <w:r w:rsidR="00211A76">
        <w:lastRenderedPageBreak/>
        <w:t xml:space="preserve">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mocy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2A0D2D97" w:rsidR="005447B1" w:rsidRDefault="00484074" w:rsidP="00F659F1">
      <w:pPr>
        <w:pStyle w:val="Tekstpodstawowy"/>
      </w:pPr>
      <w:r>
        <w:tab/>
        <w:t xml:space="preserve">W komputerze kwantowym </w:t>
      </w:r>
      <w:r w:rsidR="00F9031F">
        <w:t>podstawową jednostką informacji jest bit kwantowy zwany też kubitem.</w:t>
      </w:r>
      <w:r w:rsidR="00C94C04">
        <w:rPr>
          <w:rStyle w:val="Odwoanieprzypisudolnego"/>
        </w:rPr>
        <w:footnoteReference w:id="6"/>
      </w:r>
      <w:r w:rsidR="00431CFB">
        <w:t xml:space="preserve"> </w:t>
      </w:r>
      <w:r w:rsidR="00A6138E">
        <w:t>Fizycznie, może być on realizowany na wiele sposobów, w zależności od architektury maszyny kwantowej, np. poprzez fotony, uwięzione jony, elektrony lub inne cząsteczki kwantowe.</w:t>
      </w:r>
      <w:r w:rsidR="00A6138E">
        <w:rPr>
          <w:rStyle w:val="Odwoanieprzypisudolnego"/>
        </w:rPr>
        <w:footnoteReference w:id="7"/>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Pr>
          <w:rStyle w:val="Odwoanieprzypisudolnego"/>
        </w:rPr>
        <w:footnoteReference w:id="8"/>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E765F3">
        <w:t>,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F9031F">
        <w:t>.</w:t>
      </w:r>
    </w:p>
    <w:p w14:paraId="1C506094" w14:textId="1C375811" w:rsidR="000120DE" w:rsidRDefault="00057D63" w:rsidP="00F659F1">
      <w:pPr>
        <w:pStyle w:val="Tekstpodstawowy"/>
      </w:pPr>
      <w:r>
        <w:tab/>
      </w:r>
      <w:commentRangeStart w:id="8"/>
      <w:commentRangeStart w:id="9"/>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 postaci kombinacji liniowej wektorów własnych.</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commentRangeEnd w:id="8"/>
      <w:r w:rsidR="00114FBC">
        <w:rPr>
          <w:rStyle w:val="Odwoaniedokomentarza"/>
          <w:lang w:val="x-none" w:eastAsia="x-none"/>
        </w:rPr>
        <w:commentReference w:id="8"/>
      </w:r>
      <w:commentRangeEnd w:id="9"/>
      <w:r w:rsidR="00240E99">
        <w:rPr>
          <w:rStyle w:val="Odwoaniedokomentarza"/>
          <w:lang w:val="x-none" w:eastAsia="x-none"/>
        </w:rPr>
        <w:commentReference w:id="9"/>
      </w:r>
    </w:p>
    <w:p w14:paraId="569ABDAA" w14:textId="66F2BD3A" w:rsidR="00057D63" w:rsidRPr="005447B1" w:rsidRDefault="000120DE" w:rsidP="00F659F1">
      <w:pPr>
        <w:pStyle w:val="Tekstpodstawowy"/>
      </w:pPr>
      <w:r>
        <w:tab/>
        <w:t>Stany bazowe są to dwa dowolne ortonormalne wektory.</w:t>
      </w:r>
      <w:r>
        <w:rPr>
          <w:rStyle w:val="Odwoanieprzypisudolnego"/>
        </w:rPr>
        <w:footnoteReference w:id="9"/>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Pr>
          <w:rStyle w:val="Odwoanieprzypisudolnego"/>
        </w:rPr>
        <w:footnoteReference w:id="10"/>
      </w:r>
      <m:oMath>
        <m:r>
          <w:rPr>
            <w:rFonts w:ascii="Cambria Math" w:hAnsi="Cambria Math"/>
          </w:rPr>
          <m:t>,</m:t>
        </m:r>
      </m:oMath>
      <w:r>
        <w:t xml:space="preserve"> tzn. będą one tworzyć obliczeniowy stan bazowy (</w:t>
      </w:r>
      <w:proofErr w:type="spellStart"/>
      <w:r w:rsidRPr="0003339F">
        <w:rPr>
          <w:i/>
          <w:iCs/>
        </w:rPr>
        <w:t>computational</w:t>
      </w:r>
      <w:proofErr w:type="spellEnd"/>
      <w:r w:rsidRPr="0003339F">
        <w:rPr>
          <w:i/>
          <w:iCs/>
        </w:rPr>
        <w:t xml:space="preserve"> </w:t>
      </w:r>
      <w:proofErr w:type="spellStart"/>
      <w:r w:rsidRPr="0003339F">
        <w:rPr>
          <w:i/>
          <w:iCs/>
        </w:rPr>
        <w:t>basis</w:t>
      </w:r>
      <w:proofErr w:type="spellEnd"/>
      <w:r w:rsidRPr="0003339F">
        <w:rPr>
          <w:i/>
          <w:iCs/>
        </w:rPr>
        <w:t xml:space="preserve"> </w:t>
      </w:r>
      <w:proofErr w:type="spellStart"/>
      <w:r w:rsidRPr="0003339F">
        <w:rPr>
          <w:i/>
          <w:iCs/>
        </w:rPr>
        <w:t>state</w:t>
      </w:r>
      <w:proofErr w:type="spellEnd"/>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1108D5CA" w14:textId="77777777" w:rsidR="006E36E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w:t>
      </w:r>
      <w:proofErr w:type="spellStart"/>
      <w:r w:rsidR="00785C1F">
        <w:t>bra</w:t>
      </w:r>
      <w:proofErr w:type="spellEnd"/>
      <w:r w:rsidR="00785C1F">
        <w:t>-ket</w:t>
      </w:r>
      <w:r w:rsidR="00DD61FD">
        <w:rPr>
          <w:rStyle w:val="Odwoanieprzypisudolnego"/>
        </w:rPr>
        <w:footnoteReference w:id="11"/>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AC75FA">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pPr>
              <w:pStyle w:val="Tekstpodstawowy"/>
              <w:numPr>
                <w:ilvl w:val="0"/>
                <w:numId w:val="10"/>
              </w:numPr>
              <w:tabs>
                <w:tab w:val="center" w:pos="4536"/>
                <w:tab w:val="right" w:pos="8505"/>
              </w:tabs>
              <w:jc w:val="right"/>
            </w:pPr>
          </w:p>
        </w:tc>
      </w:tr>
    </w:tbl>
    <w:p w14:paraId="55FA4B57" w14:textId="404A0DEB"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wygodne opisywanie zjawisk takich jak interferencja</w:t>
      </w:r>
      <w:r w:rsidR="000120DE">
        <w:t xml:space="preserve"> i spełniają warunek</w:t>
      </w:r>
      <w:r w:rsidR="007F61E5">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31FA3E52" w:rsidR="008A10F2" w:rsidRDefault="008A10F2" w:rsidP="00595AA8">
      <w:pPr>
        <w:pStyle w:val="Tekstpodstawowy"/>
      </w:pPr>
      <w:r>
        <w:tab/>
      </w:r>
      <w:r w:rsidR="00FD20E2">
        <w:t>Korzystając z równania Eulera, można zapisać stan kubitu jako:</w:t>
      </w:r>
      <w:r w:rsidR="00974214">
        <w:rPr>
          <w:rStyle w:val="Odwoanieprzypisudolnego"/>
        </w:rPr>
        <w:footnoteReference w:id="12"/>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4"/>
        <w:gridCol w:w="7229"/>
        <w:gridCol w:w="1133"/>
      </w:tblGrid>
      <w:tr w:rsidR="008A10F2" w14:paraId="20FAE8AB" w14:textId="77777777" w:rsidTr="008A10F2">
        <w:tc>
          <w:tcPr>
            <w:tcW w:w="704" w:type="dxa"/>
          </w:tcPr>
          <w:p w14:paraId="4B67A8C3" w14:textId="77777777" w:rsidR="008A10F2" w:rsidRDefault="008A10F2" w:rsidP="00595AA8">
            <w:pPr>
              <w:pStyle w:val="Tekstpodstawowy"/>
            </w:pPr>
          </w:p>
        </w:tc>
        <w:tc>
          <w:tcPr>
            <w:tcW w:w="7229"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26764FD5"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  λ, γ, ϕ ∈[0,2π],  θ</m:t>
                </m:r>
                <m:r>
                  <m:rPr>
                    <m:sty m:val="p"/>
                  </m:rPr>
                  <w:rPr>
                    <w:rFonts w:ascii="Cambria Math" w:hAnsi="Cambria Math"/>
                  </w:rPr>
                  <m:t>∈</m:t>
                </m:r>
                <m:r>
                  <w:rPr>
                    <w:rFonts w:ascii="Cambria Math" w:hAnsi="Cambria Math"/>
                  </w:rPr>
                  <m:t>[0,π]</m:t>
                </m:r>
              </m:oMath>
            </m:oMathPara>
          </w:p>
        </w:tc>
        <w:tc>
          <w:tcPr>
            <w:tcW w:w="1133" w:type="dxa"/>
            <w:vAlign w:val="bottom"/>
          </w:tcPr>
          <w:p w14:paraId="4CA2EA14" w14:textId="77777777" w:rsidR="008A10F2" w:rsidRDefault="008A10F2" w:rsidP="008A10F2">
            <w:pPr>
              <w:pStyle w:val="Tekstpodstawowy"/>
              <w:numPr>
                <w:ilvl w:val="0"/>
                <w:numId w:val="10"/>
              </w:numPr>
              <w:jc w:val="right"/>
            </w:pPr>
          </w:p>
        </w:tc>
      </w:tr>
    </w:tbl>
    <w:p w14:paraId="6E7771F0" w14:textId="17F5A7A0"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7FCFD1E5"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10"/>
      <w:r w:rsidR="00463B2C">
        <w:t>równoległe</w:t>
      </w:r>
      <w:commentRangeEnd w:id="10"/>
      <w:r w:rsidR="00463B2C">
        <w:rPr>
          <w:rStyle w:val="Odwoaniedokomentarza"/>
          <w:lang w:val="x-none" w:eastAsia="x-none"/>
        </w:rPr>
        <w:commentReference w:id="10"/>
      </w:r>
      <w:r w:rsidR="00463B2C">
        <w:t xml:space="preserve">, </w:t>
      </w:r>
      <w:r w:rsidR="00AC75FA">
        <w:t xml:space="preserve">są </w:t>
      </w:r>
      <w:r w:rsidR="007C0561">
        <w:t xml:space="preserve">z perspektywy fizyki </w:t>
      </w:r>
      <w:r w:rsidR="00AC75FA">
        <w:t xml:space="preserve">nierozróżnialne. Oznacza to, </w:t>
      </w:r>
      <w:r w:rsidR="00BF5C6B">
        <w:t>że 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proofErr w:type="spellStart"/>
      <w:r w:rsidR="00C83A27" w:rsidRPr="00C83A27">
        <w:t>Cauchy</w:t>
      </w:r>
      <w:proofErr w:type="spellEnd"/>
      <w:r w:rsidR="00C83A27" w:rsidRPr="00C83A27">
        <w:t>–</w:t>
      </w:r>
      <w:proofErr w:type="spellStart"/>
      <w:r w:rsidR="00C83A27" w:rsidRPr="00C83A27">
        <w:t>Bunyakovsky</w:t>
      </w:r>
      <w:proofErr w:type="spellEnd"/>
      <w:r w:rsidR="00C83A27" w:rsidRPr="00C83A27">
        <w:t>–Schwarz</w:t>
      </w:r>
      <w:r w:rsidR="007C0561">
        <w:t xml:space="preserve"> (CBS)</w:t>
      </w:r>
      <w:r w:rsidR="00C83A27">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7C0561" w14:paraId="49D9667A" w14:textId="77777777" w:rsidTr="007C0561">
        <w:tc>
          <w:tcPr>
            <w:tcW w:w="3020" w:type="dxa"/>
          </w:tcPr>
          <w:p w14:paraId="1A630D13" w14:textId="77777777" w:rsidR="007C0561" w:rsidRDefault="007C0561" w:rsidP="00AC75FA">
            <w:pPr>
              <w:pStyle w:val="Tekstpodstawowy"/>
            </w:pPr>
          </w:p>
        </w:tc>
        <w:tc>
          <w:tcPr>
            <w:tcW w:w="3020" w:type="dxa"/>
          </w:tcPr>
          <w:p w14:paraId="64F95376" w14:textId="57CF0004" w:rsidR="007C0561"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3020" w:type="dxa"/>
            <w:vAlign w:val="bottom"/>
          </w:tcPr>
          <w:p w14:paraId="4C03D399" w14:textId="77777777" w:rsidR="007C0561" w:rsidRDefault="007C0561" w:rsidP="007C0561">
            <w:pPr>
              <w:pStyle w:val="Tekstpodstawowy"/>
              <w:numPr>
                <w:ilvl w:val="0"/>
                <w:numId w:val="10"/>
              </w:numPr>
              <w:jc w:val="right"/>
            </w:pPr>
          </w:p>
        </w:tc>
      </w:tr>
    </w:tbl>
    <w:p w14:paraId="39390931" w14:textId="72617C7F"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 </w:t>
      </w:r>
      <w:r>
        <w:t>powyższego</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obserwowalnych zmian, </w:t>
      </w:r>
      <w:commentRangeStart w:id="11"/>
      <w:r w:rsidR="009A5CE2">
        <w:t>więc z perspektywy obliczeń kwantowych będzie on nieistotny</w:t>
      </w:r>
      <w:commentRangeEnd w:id="11"/>
      <w:r w:rsidR="00B97D03">
        <w:rPr>
          <w:rStyle w:val="Odwoaniedokomentarza"/>
          <w:lang w:val="x-none" w:eastAsia="x-none"/>
        </w:rPr>
        <w:commentReference w:id="11"/>
      </w:r>
      <w:r w:rsidR="009A5CE2">
        <w:t xml:space="preserve"> i</w:t>
      </w:r>
      <w:r w:rsidR="000F7FE5">
        <w:t> </w:t>
      </w:r>
      <w:r w:rsidR="009A5CE2">
        <w:t>w</w:t>
      </w:r>
      <w:r w:rsidR="000F7FE5">
        <w:t> </w:t>
      </w:r>
      <w:r w:rsidR="009A5CE2">
        <w:t>rezultacie otrzymamy</w:t>
      </w:r>
      <w:r w:rsidR="00DB1D52">
        <w:rPr>
          <w:rStyle w:val="Odwoanieprzypisudolnego"/>
        </w:rPr>
        <w:footnoteReference w:id="13"/>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7933"/>
        <w:gridCol w:w="567"/>
      </w:tblGrid>
      <w:tr w:rsidR="00B434C4" w14:paraId="3A3EEC79" w14:textId="77777777" w:rsidTr="004B5942">
        <w:tc>
          <w:tcPr>
            <w:tcW w:w="567" w:type="dxa"/>
          </w:tcPr>
          <w:p w14:paraId="38227F75" w14:textId="77777777" w:rsidR="00B434C4" w:rsidRDefault="00B434C4" w:rsidP="00914E21">
            <w:pPr>
              <w:pStyle w:val="Tekstpodstawowy"/>
              <w:tabs>
                <w:tab w:val="center" w:pos="4536"/>
                <w:tab w:val="right" w:pos="8931"/>
              </w:tabs>
            </w:pPr>
          </w:p>
        </w:tc>
        <w:tc>
          <w:tcPr>
            <w:tcW w:w="7938"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567"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0A524293" w:rsidR="008A1FCD" w:rsidRDefault="00884237" w:rsidP="00DB2156">
      <w:pPr>
        <w:pStyle w:val="Tekstpodstawowy"/>
      </w:pPr>
      <w:bookmarkStart w:id="12" w:name="_Toc116386948"/>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DB2156">
        <w:t xml:space="preserve"> oraz założyć,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p>
    <w:p w14:paraId="235A9C21" w14:textId="77777777" w:rsidR="00272EBF" w:rsidRDefault="00272EBF" w:rsidP="00272EBF">
      <w:pPr>
        <w:pStyle w:val="Tekstpodstawowy"/>
      </w:pPr>
      <w:r>
        <w:tab/>
        <w:t>Stan kubitu można reprezentować przy pomocy wektora w 3-wymiarowej sferze (rysunek 1), zwanej sferą Blocha.</w:t>
      </w:r>
      <w:r>
        <w:rPr>
          <w:rStyle w:val="Odwoanieprzypisudolnego"/>
        </w:rPr>
        <w:footnoteReference w:id="14"/>
      </w:r>
      <w:r>
        <w:t xml:space="preserve"> Warto zwrócić uwagę, że zgodnie z równaniem 1 i równaniem 2 reprezentacja graficzna powinna mieć charakter 4-wymiarowy, jednakże zgodnie z równaniem 7 możemy ograniczyć tę reprezentację do trzech wymiarów. Będzie to jednak skutkowało utratą ortogonalności stanów bazowych w wizualizacji. Stąd też w </w:t>
      </w:r>
      <w:r>
        <w:lastRenderedPageBreak/>
        <w:t xml:space="preserve">równaniu 7 kąty w funkcjach trygonometrycznych są dzielone przez dwa, ponieważ </w:t>
      </w:r>
      <m:oMath>
        <m:r>
          <w:rPr>
            <w:rFonts w:ascii="Cambria Math" w:hAnsi="Cambria Math"/>
          </w:rPr>
          <m:t>θ</m:t>
        </m:r>
      </m:oMath>
      <w:r>
        <w:t xml:space="preserve"> to kąt obrotu wokół osi Y w sferze Blocha. Stany bazowe znajdują się na krańcach osi Z 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444776AF" w:rsidR="00E84044" w:rsidRDefault="00E84044" w:rsidP="00E84044">
      <w:pPr>
        <w:pStyle w:val="Legenda"/>
        <w:keepNext/>
      </w:pPr>
      <w:r>
        <w:t xml:space="preserve">Rysunek </w:t>
      </w:r>
      <w:fldSimple w:instr=" SEQ Rysunek \* ARABIC ">
        <w:r w:rsidR="00EC3E01">
          <w:rPr>
            <w:noProof/>
          </w:rPr>
          <w:t>1</w:t>
        </w:r>
      </w:fldSimple>
      <w:r>
        <w:t>. Wizualizacja sfery Blocha</w:t>
      </w:r>
      <w:bookmarkEnd w:id="12"/>
      <w:r w:rsidR="00A70089">
        <w:t>.</w:t>
      </w:r>
    </w:p>
    <w:p w14:paraId="1B34806A" w14:textId="6D0E4551"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201BB5">
        <w:rPr>
          <w:noProof/>
        </w:rPr>
        <mc:AlternateContent>
          <mc:Choice Requires="wps">
            <w:drawing>
              <wp:inline distT="0" distB="0" distL="0" distR="0" wp14:anchorId="4F613306" wp14:editId="6D3770C1">
                <wp:extent cx="5715000" cy="388620"/>
                <wp:effectExtent l="0" t="0" r="0" b="0"/>
                <wp:docPr id="21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1C828DE" w14:textId="77777777" w:rsidR="00201BB5" w:rsidRPr="00A47977" w:rsidRDefault="00201BB5" w:rsidP="00A70089">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w:t>
                            </w:r>
                            <w:proofErr w:type="spellStart"/>
                            <w:r w:rsidRPr="00AF6CCE">
                              <w:rPr>
                                <w:sz w:val="20"/>
                                <w:szCs w:val="20"/>
                              </w:rPr>
                              <w:t>Chuang</w:t>
                            </w:r>
                            <w:proofErr w:type="spellEnd"/>
                            <w:r w:rsidRPr="00AF6CCE">
                              <w:rPr>
                                <w:sz w:val="20"/>
                                <w:szCs w:val="20"/>
                              </w:rPr>
                              <w:t xml:space="preserve"> </w:t>
                            </w:r>
                            <w:r w:rsidRPr="00AF6CCE">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wps:txbx>
                      <wps:bodyPr rot="0" vert="horz" wrap="square" lIns="91440" tIns="45720" rIns="91440" bIns="45720" anchor="t" anchorCtr="0">
                        <a:noAutofit/>
                      </wps:bodyPr>
                    </wps:wsp>
                  </a:graphicData>
                </a:graphic>
              </wp:inline>
            </w:drawing>
          </mc:Choice>
          <mc:Fallback>
            <w:pict>
              <v:shapetype w14:anchorId="4F613306" id="_x0000_t202" coordsize="21600,21600" o:spt="202" path="m,l,21600r21600,l21600,xe">
                <v:stroke joinstyle="miter"/>
                <v:path gradientshapeok="t" o:connecttype="rect"/>
              </v:shapetype>
              <v:shape id="Pole tekstowe 2" o:spid="_x0000_s1026"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zR6DgIAAPY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" stroked="f">
                <v:textbox>
                  <w:txbxContent>
                    <w:p w14:paraId="01C828DE" w14:textId="77777777" w:rsidR="00201BB5" w:rsidRPr="00A47977" w:rsidRDefault="00201BB5" w:rsidP="00A70089">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w:t>
                      </w:r>
                      <w:proofErr w:type="spellStart"/>
                      <w:r w:rsidRPr="00AF6CCE">
                        <w:rPr>
                          <w:sz w:val="20"/>
                          <w:szCs w:val="20"/>
                        </w:rPr>
                        <w:t>Chuang</w:t>
                      </w:r>
                      <w:proofErr w:type="spellEnd"/>
                      <w:r w:rsidRPr="00AF6CCE">
                        <w:rPr>
                          <w:sz w:val="20"/>
                          <w:szCs w:val="20"/>
                        </w:rPr>
                        <w:t xml:space="preserve"> </w:t>
                      </w:r>
                      <w:r w:rsidRPr="00AF6CCE">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v:textbox>
                <w10:anchorlock/>
              </v:shape>
            </w:pict>
          </mc:Fallback>
        </mc:AlternateContent>
      </w:r>
    </w:p>
    <w:p w14:paraId="2C0ACB2C" w14:textId="148DFA3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ynika z ich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xml:space="preserve">. Macierze te są też zwane macierzami Pauliego. Wyznaczniki tych macierzy są 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A86884F" w14:textId="5905D82E" w:rsidR="006E52F9"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Przemnożenie wektorów bazowych przez macierz Pauliego inną od tej, od której pochodzą te wektory, będzie skutkowało otrzymaniem wektora ortogonalnego, tj. drugiego wektora własnego macierzy Pauliego</w:t>
      </w:r>
      <w:r w:rsidR="006E52F9">
        <w:t xml:space="preserve">. </w:t>
      </w:r>
    </w:p>
    <w:p w14:paraId="08C9A566" w14:textId="1B4C7474" w:rsidR="00636E4C" w:rsidRPr="00D0307A" w:rsidRDefault="006E52F9" w:rsidP="00636E4C">
      <w:pPr>
        <w:pStyle w:val="Tekstpodstawowy"/>
      </w:pPr>
      <w:r>
        <w:tab/>
        <w:t>Macierze Pauliego są antykomutatorami, tzn. z</w:t>
      </w:r>
      <w:r w:rsidR="00C9471B">
        <w:t>a</w:t>
      </w:r>
      <w:r>
        <w:t xml:space="preserve">miana kolejności mnożenia </w:t>
      </w:r>
      <w:r w:rsidR="00C9471B">
        <w:t>dwóch</w:t>
      </w:r>
      <w:r w:rsidR="009E6C02">
        <w:t xml:space="preserve"> różnych</w:t>
      </w:r>
      <w:r w:rsidR="00C9471B">
        <w:t xml:space="preserve"> macierzy Pauliego skutkuje zmianą znaku wyniku na przeciwny</w:t>
      </w:r>
      <w:r w:rsidR="00904F7C">
        <w:t xml:space="preserve"> oraz</w:t>
      </w:r>
      <w:r w:rsidR="00A1362C">
        <w:t xml:space="preserve"> </w:t>
      </w:r>
      <m:oMath>
        <m:d>
          <m:dPr>
            <m:begChr m:val="["/>
            <m:endChr m:val="]"/>
            <m:ctrlPr>
              <w:rPr>
                <w:rFonts w:ascii="Cambria Math" w:hAnsi="Cambria Math"/>
                <w:i/>
              </w:rPr>
            </m:ctrlPr>
          </m:dPr>
          <m:e>
            <m:r>
              <m:rPr>
                <m:sty m:val="p"/>
              </m:rPr>
              <w:rPr>
                <w:rFonts w:ascii="Cambria Math" w:hAnsi="Cambria Math"/>
              </w:rPr>
              <m:t>A,B</m:t>
            </m:r>
          </m:e>
        </m:d>
        <m:r>
          <w:rPr>
            <w:rFonts w:ascii="Cambria Math" w:hAnsi="Cambria Math"/>
          </w:rPr>
          <m:t>= </m:t>
        </m:r>
        <m:r>
          <w:rPr>
            <w:rFonts w:ascii="Cambria Math" w:hAnsi="Cambria Math"/>
            <w:caps/>
          </w:rPr>
          <m:t>A</m:t>
        </m:r>
        <m:r>
          <w:rPr>
            <w:rFonts w:ascii="Cambria Math" w:hAnsi="Cambria Math"/>
          </w:rPr>
          <m:t>B - BA=C</m:t>
        </m:r>
      </m:oMath>
      <w:r w:rsidR="00904F7C">
        <w:t>,</w:t>
      </w:r>
      <w:r w:rsidR="00A1362C">
        <w:t xml:space="preserve"> </w:t>
      </w:r>
      <w:r w:rsidR="00904F7C">
        <w:t xml:space="preserve">gdzie </w:t>
      </w:r>
      <m:oMath>
        <m:d>
          <m:dPr>
            <m:begChr m:val="["/>
            <m:endChr m:val="]"/>
            <m:ctrlPr>
              <w:rPr>
                <w:rFonts w:ascii="Cambria Math" w:hAnsi="Cambria Math"/>
                <w:i/>
              </w:rPr>
            </m:ctrlPr>
          </m:dPr>
          <m:e>
            <m:r>
              <m:rPr>
                <m:sty m:val="p"/>
              </m:rPr>
              <w:rPr>
                <w:rFonts w:ascii="Cambria Math" w:hAnsi="Cambria Math"/>
              </w:rPr>
              <m:t>∙,∙</m:t>
            </m:r>
          </m:e>
        </m:d>
      </m:oMath>
      <w:r w:rsidR="00904F7C">
        <w:t xml:space="preserve"> to symbol komutacji, a A, B i C to różne macierze Pauliego</w:t>
      </w:r>
      <w:r w:rsidR="00C9471B">
        <w:t>.</w:t>
      </w:r>
      <w:r w:rsidR="009E6C02">
        <w:t xml:space="preserve"> Pomnożenie każdej macierzy Pauliego przez siebie daje macierz jednostkową </w:t>
      </w:r>
      <w:r w:rsidR="009E6C02" w:rsidRPr="009E6C02">
        <w:rPr>
          <w:i/>
          <w:iCs/>
        </w:rPr>
        <w:t>I</w:t>
      </w:r>
      <w:r w:rsidR="00D0307A">
        <w:t>.</w:t>
      </w:r>
    </w:p>
    <w:p w14:paraId="3B38AF7B" w14:textId="103234A6"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13"/>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13"/>
      <w:r w:rsidR="00EC564B">
        <w:rPr>
          <w:rStyle w:val="Odwoaniedokomentarza"/>
          <w:lang w:val="x-none" w:eastAsia="x-none"/>
        </w:rPr>
        <w:commentReference w:id="13"/>
      </w:r>
      <w:r>
        <w:t xml:space="preserve">Wektor określający stan systemu, w którym wszystkie </w:t>
      </w:r>
      <w:r>
        <w:rPr>
          <w:i/>
          <w:iCs/>
        </w:rPr>
        <w:t>n</w:t>
      </w:r>
      <w:r>
        <w:t xml:space="preserve"> 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 wykorzystaniem symbolu iloczynu tensorowego</w:t>
      </w:r>
      <w:r w:rsidR="00DE0C80">
        <w:t xml:space="preserve"> (tożsam</w:t>
      </w:r>
      <w:r w:rsidR="00D12FB5">
        <w:t>ego</w:t>
      </w:r>
      <w:r w:rsidR="00DE0C80">
        <w:t xml:space="preserve"> tutaj z iloczynem Kroneckera)</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xml:space="preserve">. </w:t>
      </w:r>
      <w:commentRangeStart w:id="14"/>
      <w:r w:rsidR="00EC564B">
        <w:t xml:space="preserve">Warto zwrócić uwagę, że symbol iloczynu Kroneckera może być zastąpiony (o ile stany nie są splątan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EC564B">
        <w:t>, co jest czynione w niektórych publikacjach.</w:t>
      </w:r>
      <w:commentRangeEnd w:id="14"/>
      <w:r w:rsidR="00EC564B">
        <w:rPr>
          <w:rStyle w:val="Odwoaniedokomentarza"/>
          <w:lang w:val="x-none" w:eastAsia="x-none"/>
        </w:rPr>
        <w:commentReference w:id="14"/>
      </w:r>
    </w:p>
    <w:p w14:paraId="1CFBB363" w14:textId="63EF463B" w:rsidR="0082365D" w:rsidRDefault="0082365D" w:rsidP="00B612C7">
      <w:pPr>
        <w:pStyle w:val="Nagwek3"/>
      </w:pPr>
      <w:bookmarkStart w:id="15" w:name="_Toc130245784"/>
      <w:r>
        <w:t>Kluczowe zjawiska</w:t>
      </w:r>
      <w:bookmarkEnd w:id="15"/>
    </w:p>
    <w:p w14:paraId="6E7F22DE" w14:textId="6CE1BB8D"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w:t>
      </w:r>
      <w:r w:rsidR="004C17DA">
        <w:lastRenderedPageBreak/>
        <w:t xml:space="preserve">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t>.</w:t>
      </w:r>
      <w:r w:rsidR="00F257C0">
        <w:rPr>
          <w:rStyle w:val="Odwoanieprzypisudolnego"/>
        </w:rPr>
        <w:footnoteReference w:id="15"/>
      </w:r>
    </w:p>
    <w:p w14:paraId="5993D3E9" w14:textId="4CB6236E"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proofErr w:type="spellStart"/>
      <w:r w:rsidR="0088398D">
        <w:rPr>
          <w:i/>
          <w:iCs/>
        </w:rPr>
        <w:t>collapse</w:t>
      </w:r>
      <w:proofErr w:type="spellEnd"/>
      <w:r>
        <w:t xml:space="preserve">) </w:t>
      </w:r>
      <w:r w:rsidR="00056854">
        <w:t>funkcji falowej. Dla obliczeń kwantowych oznacza to przejście</w:t>
      </w:r>
      <w:r>
        <w:t xml:space="preserve"> stanu superpozycji do jednego ze stanów bazowych. Znajdując się w 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nazywamy szumem kwantowym</w:t>
      </w:r>
      <w:r w:rsidR="0088398D">
        <w:t xml:space="preserve"> (</w:t>
      </w:r>
      <w:r w:rsidR="0088398D">
        <w:rPr>
          <w:i/>
          <w:iCs/>
        </w:rPr>
        <w:t xml:space="preserve">quantum </w:t>
      </w:r>
      <w:proofErr w:type="spellStart"/>
      <w:r w:rsidR="0088398D">
        <w:rPr>
          <w:i/>
          <w:iCs/>
        </w:rPr>
        <w:t>noise</w:t>
      </w:r>
      <w:proofErr w:type="spellEnd"/>
      <w:r w:rsidR="0088398D">
        <w:rPr>
          <w:i/>
          <w:iCs/>
        </w:rPr>
        <w:t>)</w:t>
      </w:r>
      <w:r w:rsidR="00F257C0">
        <w:t>.</w:t>
      </w:r>
      <w:r w:rsidR="00F257C0">
        <w:rPr>
          <w:rStyle w:val="Odwoanieprzypisudolnego"/>
        </w:rPr>
        <w:footnoteReference w:id="16"/>
      </w:r>
      <w:r w:rsidR="004B7E22">
        <w:t xml:space="preserve"> </w:t>
      </w:r>
      <w:r w:rsidR="00F257C0">
        <w:rPr>
          <w:rStyle w:val="Odwoanieprzypisudolnego"/>
        </w:rPr>
        <w:footnoteReference w:id="17"/>
      </w:r>
    </w:p>
    <w:p w14:paraId="04D7AD82" w14:textId="3A825C15"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xml:space="preserve">. Pomiar stanowi często jeden z końcowych elementów algorytmów kwantowych bądź też ich istotnych części. W jego wyniku kubit </w:t>
      </w:r>
      <w:r w:rsidR="00056854">
        <w:t>przechodzi</w:t>
      </w:r>
      <w:r>
        <w:t xml:space="preserve"> do jednego ze stanów bazowych</w:t>
      </w:r>
      <w:r w:rsidR="00475DC8">
        <w:t>.</w:t>
      </w:r>
      <w:r w:rsidR="00CC35D7">
        <w:rPr>
          <w:rStyle w:val="Odwoanieprzypisudolnego"/>
        </w:rPr>
        <w:footnoteReference w:id="18"/>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r w:rsidR="00475DC8">
        <w:t xml:space="preserve"> </w:t>
      </w:r>
    </w:p>
    <w:p w14:paraId="33AD7BAB" w14:textId="58F80051" w:rsidR="00B9486D" w:rsidRDefault="0068504B" w:rsidP="0025541B">
      <w:pPr>
        <w:pStyle w:val="Tekstpodstawowy"/>
      </w:pPr>
      <w:r>
        <w:tab/>
      </w:r>
      <w:r w:rsidR="00D0307A">
        <w:t xml:space="preserve">Ogólnie, zbiór możliwych do odczytania wartości w czasie pomiaru jest zdefiniowany przez wartości własne macierzy (dokładniej: operatora kwantowego lub 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B9486D" w14:paraId="44D8E1D1" w14:textId="77777777" w:rsidTr="00B9486D">
        <w:tc>
          <w:tcPr>
            <w:tcW w:w="3020" w:type="dxa"/>
          </w:tcPr>
          <w:p w14:paraId="5B59A6D8" w14:textId="77777777" w:rsidR="00B9486D" w:rsidRDefault="00B9486D" w:rsidP="0025541B">
            <w:pPr>
              <w:pStyle w:val="Tekstpodstawowy"/>
            </w:pPr>
          </w:p>
        </w:tc>
        <w:tc>
          <w:tcPr>
            <w:tcW w:w="3020" w:type="dxa"/>
            <w:vAlign w:val="center"/>
          </w:tcPr>
          <w:p w14:paraId="19629572" w14:textId="2E237707"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oMath>
            </m:oMathPara>
          </w:p>
        </w:tc>
        <w:tc>
          <w:tcPr>
            <w:tcW w:w="3020" w:type="dxa"/>
            <w:vAlign w:val="bottom"/>
          </w:tcPr>
          <w:p w14:paraId="760BFC3F" w14:textId="77777777" w:rsidR="00B9486D" w:rsidRDefault="00B9486D">
            <w:pPr>
              <w:pStyle w:val="Tekstpodstawowy"/>
              <w:numPr>
                <w:ilvl w:val="0"/>
                <w:numId w:val="10"/>
              </w:numPr>
              <w:jc w:val="right"/>
            </w:pPr>
          </w:p>
        </w:tc>
      </w:tr>
    </w:tbl>
    <w:p w14:paraId="5898B5EA" w14:textId="71D9C767" w:rsidR="00D0307A" w:rsidRDefault="001B3E1E" w:rsidP="0025541B">
      <w:pPr>
        <w:pStyle w:val="Tekstpodstawowy"/>
      </w:pPr>
      <w:r>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pewnym wektorem reprezentującym stan kwantowy, na którym dokon</w:t>
      </w:r>
      <w:r w:rsidR="0033236C">
        <w:t>ano</w:t>
      </w:r>
      <w:r w:rsidR="00B9486D">
        <w:t xml:space="preserve"> pomiaru.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t xml:space="preserve"> </w:t>
      </w:r>
      <w:commentRangeStart w:id="16"/>
      <w:r w:rsidR="009171C1">
        <w:t xml:space="preserve">W </w:t>
      </w:r>
      <w:r w:rsidR="00B612C7">
        <w:t>równan</w:t>
      </w:r>
      <w:r w:rsidR="009171C1">
        <w:t xml:space="preserve">iu 8 można też zauważyć, że faza </w:t>
      </w:r>
      <w:r w:rsidR="009171C1">
        <w:lastRenderedPageBreak/>
        <w:t xml:space="preserve">globalna nie będzie miała wpływu na wynik, podczas gdy faza relatywna będzie miała wpływ na wynik, ale różny w zależności od obserwabli. </w:t>
      </w:r>
      <w:commentRangeEnd w:id="16"/>
      <w:r w:rsidR="009171C1">
        <w:rPr>
          <w:rStyle w:val="Odwoaniedokomentarza"/>
          <w:lang w:val="x-none" w:eastAsia="x-none"/>
        </w:rPr>
        <w:commentReference w:id="16"/>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t xml:space="preserve"> (tj. dokonania pomiaru w bazie tworzonej przez wektory własne macierzy tej obserwabli</w:t>
      </w:r>
      <w:r w:rsidR="00E972BC">
        <w:t>, tutaj zwanego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2165C73A"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Pr>
          <w:rStyle w:val="Odwoanieprzypisudolnego"/>
        </w:rPr>
        <w:footnoteReference w:id="19"/>
      </w:r>
    </w:p>
    <w:p w14:paraId="1CEF465F" w14:textId="7DD5C9A8" w:rsidR="00C73AD3" w:rsidRDefault="00C73AD3" w:rsidP="00B612C7">
      <w:pPr>
        <w:pStyle w:val="Nagwek3"/>
      </w:pPr>
      <w:bookmarkStart w:id="17" w:name="_Toc130245785"/>
      <w:r>
        <w:t>Wykonywanie działań</w:t>
      </w:r>
      <w:bookmarkEnd w:id="17"/>
    </w:p>
    <w:p w14:paraId="65ADB37F" w14:textId="291E7E67"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Pr>
          <w:rStyle w:val="Odwoanieprzypisudolnego"/>
        </w:rPr>
        <w:footnoteReference w:id="20"/>
      </w:r>
      <w:r w:rsidR="000A2F48">
        <w:t xml:space="preserve"> </w:t>
      </w:r>
      <w:r>
        <w:t xml:space="preserve">Z kolei operacje na kubitach są konstruowane z wykorzystaniem macierzy i algebry liniowej. Macierze te, zwane też bramkami lub operatorami kwantowymi, są macierzami unitarnymi, tak więc, w przeciwieństwie do komputerów klasycznych, wszystkie </w:t>
      </w:r>
      <w:r w:rsidR="000A2F48">
        <w:t xml:space="preserve">pojedyncze </w:t>
      </w:r>
      <w:r>
        <w:t>operacje (tak samo jak reprezentujące je 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t>.</w:t>
      </w:r>
      <w:r w:rsidR="00E678D5">
        <w:rPr>
          <w:rStyle w:val="Odwoanieprzypisudolnego"/>
        </w:rPr>
        <w:footnoteReference w:id="21"/>
      </w:r>
    </w:p>
    <w:p w14:paraId="77DD1B87" w14:textId="41594550" w:rsidR="00D15F2B" w:rsidRDefault="00D15F2B" w:rsidP="00D15F2B">
      <w:pPr>
        <w:pStyle w:val="Tekstpodstawowy"/>
      </w:pPr>
      <w:r>
        <w:tab/>
        <w:t xml:space="preserve">Niektóre bramki kwantowe mają swoje nazwy oraz dedykowane oznaczenia. Mogą one mieć postać stałą lub parametryzowaną, działać zarówno na jednym jak i na wielu kubitach. </w:t>
      </w:r>
      <w:r w:rsidR="003F113F">
        <w:lastRenderedPageBreak/>
        <w:t xml:space="preserve">Mają one również swoje oznaczenia graficzne, które są </w:t>
      </w:r>
      <w:r w:rsidR="00410949">
        <w:t xml:space="preserve">używane w wizualizacjach obwodów kwantowych, przy pomocy których można graficznie opisać przebieg algorytmu kwantowego. </w:t>
      </w:r>
      <w:r>
        <w:t xml:space="preserve">Przegląd najważniejszych bramek wraz z ich oznaczeniami używanymi w dalszej części zawiera </w:t>
      </w:r>
      <w:r w:rsidR="002C15C2">
        <w:t>t</w:t>
      </w:r>
      <w:r w:rsidR="009E3745">
        <w:t xml:space="preserve">abela </w:t>
      </w:r>
      <w:r w:rsidR="009C46CC">
        <w:t>1</w:t>
      </w:r>
      <w:r w:rsidR="009E3745">
        <w:t>.</w:t>
      </w:r>
    </w:p>
    <w:p w14:paraId="7F2759E3" w14:textId="77777777" w:rsidR="009C46CC" w:rsidRDefault="009C46CC" w:rsidP="00D15F2B">
      <w:pPr>
        <w:pStyle w:val="Tekstpodstawowy"/>
      </w:pPr>
    </w:p>
    <w:p w14:paraId="1757AA95" w14:textId="4CE97B17" w:rsidR="009C46CC" w:rsidRDefault="009C46CC" w:rsidP="009C46CC">
      <w:pPr>
        <w:pStyle w:val="Legenda"/>
        <w:keepNext/>
      </w:pPr>
      <w:r>
        <w:t xml:space="preserve">Tabela </w:t>
      </w:r>
      <w:fldSimple w:instr=" SEQ Tabela \* ARABIC ">
        <w:r w:rsidR="00EC3E01">
          <w:rPr>
            <w:noProof/>
          </w:rPr>
          <w:t>1</w:t>
        </w:r>
      </w:fldSimple>
      <w:r>
        <w:t>. Podstawowe operacje kwantowe i ich oznaczenia.</w:t>
      </w:r>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7A1523">
        <w:tc>
          <w:tcPr>
            <w:tcW w:w="1838" w:type="dxa"/>
          </w:tcPr>
          <w:p w14:paraId="1937D73F" w14:textId="77777777" w:rsidR="009C46CC" w:rsidRDefault="009C46CC" w:rsidP="007A1523">
            <w:pPr>
              <w:pStyle w:val="Tekstpodstawowy"/>
            </w:pPr>
            <w:r>
              <w:t>Nazwa operatora</w:t>
            </w:r>
          </w:p>
        </w:tc>
        <w:tc>
          <w:tcPr>
            <w:tcW w:w="1344" w:type="dxa"/>
          </w:tcPr>
          <w:p w14:paraId="0E493972" w14:textId="77777777" w:rsidR="009C46CC" w:rsidRDefault="009C46CC" w:rsidP="007A1523">
            <w:pPr>
              <w:pStyle w:val="Tekstpodstawowy"/>
            </w:pPr>
            <w:r>
              <w:t>Skrót</w:t>
            </w:r>
          </w:p>
        </w:tc>
        <w:tc>
          <w:tcPr>
            <w:tcW w:w="3128" w:type="dxa"/>
            <w:vAlign w:val="center"/>
          </w:tcPr>
          <w:p w14:paraId="2A2D8EAD" w14:textId="77777777" w:rsidR="009C46CC" w:rsidRDefault="009C46CC" w:rsidP="007A1523">
            <w:pPr>
              <w:pStyle w:val="Tekstpodstawowy"/>
              <w:jc w:val="center"/>
            </w:pPr>
            <w:r>
              <w:t>Macierz</w:t>
            </w:r>
          </w:p>
        </w:tc>
        <w:tc>
          <w:tcPr>
            <w:tcW w:w="2685" w:type="dxa"/>
          </w:tcPr>
          <w:p w14:paraId="30C74888" w14:textId="77777777" w:rsidR="009C46CC" w:rsidRDefault="009C46CC" w:rsidP="007A1523">
            <w:pPr>
              <w:pStyle w:val="Tekstpodstawowy"/>
              <w:jc w:val="center"/>
            </w:pPr>
            <w:r>
              <w:t>Symbol graficzny</w:t>
            </w:r>
          </w:p>
        </w:tc>
      </w:tr>
      <w:tr w:rsidR="009C46CC" w14:paraId="7D3C2BE1" w14:textId="77777777" w:rsidTr="007A1523">
        <w:trPr>
          <w:trHeight w:val="680"/>
        </w:trPr>
        <w:tc>
          <w:tcPr>
            <w:tcW w:w="1838" w:type="dxa"/>
          </w:tcPr>
          <w:p w14:paraId="091CFE7A" w14:textId="77777777" w:rsidR="009C46CC" w:rsidRDefault="009C46CC" w:rsidP="007A1523">
            <w:pPr>
              <w:pStyle w:val="Tekstpodstawowy"/>
            </w:pPr>
            <w:r>
              <w:t>Identity</w:t>
            </w:r>
          </w:p>
        </w:tc>
        <w:tc>
          <w:tcPr>
            <w:tcW w:w="1344" w:type="dxa"/>
          </w:tcPr>
          <w:p w14:paraId="385B447F" w14:textId="77777777" w:rsidR="009C46CC" w:rsidRDefault="009C46CC" w:rsidP="007A1523">
            <w:pPr>
              <w:pStyle w:val="Tekstpodstawowy"/>
            </w:pPr>
            <w:r>
              <w:t>I</w:t>
            </w:r>
          </w:p>
        </w:tc>
        <w:tc>
          <w:tcPr>
            <w:tcW w:w="3128" w:type="dxa"/>
            <w:vAlign w:val="center"/>
          </w:tcPr>
          <w:p w14:paraId="205F7C21"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7A1523">
            <w:pPr>
              <w:pStyle w:val="Tekstpodstawowy"/>
              <w:jc w:val="center"/>
            </w:pPr>
            <w:r w:rsidRPr="00D3087A">
              <w:rPr>
                <w:noProof/>
              </w:rPr>
              <w:drawing>
                <wp:anchor distT="0" distB="0" distL="114300" distR="114300" simplePos="0" relativeHeight="251662336"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7A1523">
        <w:trPr>
          <w:trHeight w:val="651"/>
        </w:trPr>
        <w:tc>
          <w:tcPr>
            <w:tcW w:w="1838" w:type="dxa"/>
          </w:tcPr>
          <w:p w14:paraId="086C6388" w14:textId="77777777" w:rsidR="009C46CC" w:rsidRDefault="009C46CC" w:rsidP="007A1523">
            <w:pPr>
              <w:pStyle w:val="Tekstpodstawowy"/>
            </w:pPr>
            <w:r>
              <w:t>Pauli-X, NOT</w:t>
            </w:r>
          </w:p>
        </w:tc>
        <w:tc>
          <w:tcPr>
            <w:tcW w:w="1344" w:type="dxa"/>
          </w:tcPr>
          <w:p w14:paraId="41331792" w14:textId="6CCC8C0F" w:rsidR="009C46CC" w:rsidRDefault="009C46CC" w:rsidP="007A1523">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7A1523">
            <w:pPr>
              <w:pStyle w:val="Tekstpodstawowy"/>
              <w:jc w:val="center"/>
            </w:pPr>
            <w:r w:rsidRPr="00D3087A">
              <w:rPr>
                <w:noProof/>
              </w:rPr>
              <w:drawing>
                <wp:anchor distT="0" distB="0" distL="114300" distR="114300" simplePos="0" relativeHeight="251661312"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7A1523">
        <w:tc>
          <w:tcPr>
            <w:tcW w:w="1838" w:type="dxa"/>
          </w:tcPr>
          <w:p w14:paraId="0C0C2DC6" w14:textId="77777777" w:rsidR="009C46CC" w:rsidRDefault="009C46CC" w:rsidP="007A1523">
            <w:pPr>
              <w:pStyle w:val="Tekstpodstawowy"/>
            </w:pPr>
            <w:r>
              <w:t>Pauli-Y</w:t>
            </w:r>
          </w:p>
        </w:tc>
        <w:tc>
          <w:tcPr>
            <w:tcW w:w="1344" w:type="dxa"/>
          </w:tcPr>
          <w:p w14:paraId="4A44B2A3" w14:textId="2BB1BAAE" w:rsidR="009C46CC" w:rsidRDefault="009C46CC" w:rsidP="007A1523">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7A1523">
            <w:pPr>
              <w:pStyle w:val="Tekstpodstawowy"/>
              <w:jc w:val="center"/>
            </w:pPr>
            <w:r w:rsidRPr="008C042B">
              <w:rPr>
                <w:noProof/>
              </w:rPr>
              <w:drawing>
                <wp:anchor distT="0" distB="0" distL="114300" distR="114300" simplePos="0" relativeHeight="251660288"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7A1523">
        <w:trPr>
          <w:trHeight w:val="670"/>
        </w:trPr>
        <w:tc>
          <w:tcPr>
            <w:tcW w:w="1838" w:type="dxa"/>
          </w:tcPr>
          <w:p w14:paraId="6B3FEC30" w14:textId="77777777" w:rsidR="009C46CC" w:rsidRDefault="009C46CC" w:rsidP="007A1523">
            <w:pPr>
              <w:pStyle w:val="Tekstpodstawowy"/>
            </w:pPr>
            <w:r>
              <w:t>Pauli-Z</w:t>
            </w:r>
          </w:p>
        </w:tc>
        <w:tc>
          <w:tcPr>
            <w:tcW w:w="1344" w:type="dxa"/>
          </w:tcPr>
          <w:p w14:paraId="0E54ED7E" w14:textId="023AD588" w:rsidR="009C46CC" w:rsidRDefault="009C46CC" w:rsidP="007A1523">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7A1523">
            <w:pPr>
              <w:pStyle w:val="Tekstpodstawowy"/>
              <w:jc w:val="center"/>
            </w:pPr>
            <w:r w:rsidRPr="008C042B">
              <w:rPr>
                <w:noProof/>
              </w:rPr>
              <w:drawing>
                <wp:anchor distT="0" distB="0" distL="114300" distR="114300" simplePos="0" relativeHeight="251659264"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7A1523">
        <w:trPr>
          <w:trHeight w:val="1124"/>
        </w:trPr>
        <w:tc>
          <w:tcPr>
            <w:tcW w:w="1838" w:type="dxa"/>
          </w:tcPr>
          <w:p w14:paraId="5BD1EF20" w14:textId="77777777" w:rsidR="009C46CC" w:rsidRDefault="009C46CC" w:rsidP="007A1523">
            <w:pPr>
              <w:pStyle w:val="Tekstpodstawowy"/>
            </w:pPr>
            <w:r>
              <w:t>Hadamard</w:t>
            </w:r>
          </w:p>
        </w:tc>
        <w:tc>
          <w:tcPr>
            <w:tcW w:w="1344" w:type="dxa"/>
          </w:tcPr>
          <w:p w14:paraId="1FCF9756" w14:textId="77777777" w:rsidR="009C46CC" w:rsidRDefault="009C46CC" w:rsidP="007A1523">
            <w:pPr>
              <w:pStyle w:val="Tekstpodstawowy"/>
            </w:pPr>
            <w:r>
              <w:t>H</w:t>
            </w:r>
          </w:p>
        </w:tc>
        <w:tc>
          <w:tcPr>
            <w:tcW w:w="3128" w:type="dxa"/>
            <w:vAlign w:val="center"/>
          </w:tcPr>
          <w:p w14:paraId="79ED899E"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7A1523">
            <w:pPr>
              <w:pStyle w:val="Tekstpodstawowy"/>
            </w:pPr>
            <w:r w:rsidRPr="00D3087A">
              <w:rPr>
                <w:noProof/>
              </w:rPr>
              <w:drawing>
                <wp:anchor distT="0" distB="0" distL="114300" distR="114300" simplePos="0" relativeHeight="251663360"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7A1523">
        <w:trPr>
          <w:trHeight w:val="869"/>
        </w:trPr>
        <w:tc>
          <w:tcPr>
            <w:tcW w:w="1838" w:type="dxa"/>
          </w:tcPr>
          <w:p w14:paraId="2F6B04C0" w14:textId="77777777" w:rsidR="009C46CC" w:rsidRPr="001048D1" w:rsidRDefault="009C46CC" w:rsidP="007A1523">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7A1523">
            <w:pPr>
              <w:pStyle w:val="Tekstpodstawowy"/>
            </w:pPr>
            <w:r>
              <w:t>T</w:t>
            </w:r>
          </w:p>
        </w:tc>
        <w:tc>
          <w:tcPr>
            <w:tcW w:w="3128" w:type="dxa"/>
            <w:vAlign w:val="center"/>
          </w:tcPr>
          <w:p w14:paraId="5B7B0BB4"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7A1523">
            <w:pPr>
              <w:pStyle w:val="Tekstpodstawowy"/>
              <w:jc w:val="center"/>
            </w:pPr>
            <w:r w:rsidRPr="008C042B">
              <w:rPr>
                <w:noProof/>
              </w:rPr>
              <w:drawing>
                <wp:anchor distT="0" distB="0" distL="114300" distR="114300" simplePos="0" relativeHeight="251664384" behindDoc="0" locked="0" layoutInCell="1" allowOverlap="1" wp14:anchorId="40870828" wp14:editId="1750C578">
                  <wp:simplePos x="0" y="0"/>
                  <wp:positionH relativeFrom="column">
                    <wp:posOffset>477520</wp:posOffset>
                  </wp:positionH>
                  <wp:positionV relativeFrom="paragraph">
                    <wp:posOffset>-68580</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7A1523">
        <w:tc>
          <w:tcPr>
            <w:tcW w:w="1838" w:type="dxa"/>
          </w:tcPr>
          <w:p w14:paraId="1C21A2CF" w14:textId="77777777" w:rsidR="009C46CC" w:rsidRDefault="009C46CC" w:rsidP="007A1523">
            <w:pPr>
              <w:pStyle w:val="Tekstpodstawowy"/>
            </w:pPr>
            <w:proofErr w:type="spellStart"/>
            <w:r>
              <w:t>Phase</w:t>
            </w:r>
            <w:proofErr w:type="spellEnd"/>
          </w:p>
        </w:tc>
        <w:tc>
          <w:tcPr>
            <w:tcW w:w="1344" w:type="dxa"/>
          </w:tcPr>
          <w:p w14:paraId="516F9419" w14:textId="77777777" w:rsidR="009C46CC" w:rsidRDefault="009C46CC" w:rsidP="007A1523">
            <w:pPr>
              <w:pStyle w:val="Tekstpodstawowy"/>
            </w:pPr>
            <w:r>
              <w:t>S, P</w:t>
            </w:r>
          </w:p>
        </w:tc>
        <w:tc>
          <w:tcPr>
            <w:tcW w:w="3128" w:type="dxa"/>
            <w:vAlign w:val="center"/>
          </w:tcPr>
          <w:p w14:paraId="40916610"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7A1523">
            <w:pPr>
              <w:pStyle w:val="Tekstpodstawowy"/>
              <w:jc w:val="center"/>
            </w:pPr>
            <w:r w:rsidRPr="008C042B">
              <w:rPr>
                <w:noProof/>
              </w:rPr>
              <w:drawing>
                <wp:anchor distT="0" distB="0" distL="114300" distR="114300" simplePos="0" relativeHeight="251665408"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7A1523">
        <w:trPr>
          <w:trHeight w:val="1050"/>
        </w:trPr>
        <w:tc>
          <w:tcPr>
            <w:tcW w:w="1838" w:type="dxa"/>
          </w:tcPr>
          <w:p w14:paraId="627EA4F2" w14:textId="35D81354" w:rsidR="009C46CC" w:rsidRDefault="009C46CC" w:rsidP="007A1523">
            <w:pPr>
              <w:pStyle w:val="Tekstpodstawowy"/>
            </w:pPr>
            <w:r>
              <w:t>S-</w:t>
            </w:r>
            <w:proofErr w:type="spellStart"/>
            <w:r>
              <w:t>dagger</w:t>
            </w:r>
            <w:proofErr w:type="spellEnd"/>
            <w:r>
              <w:t xml:space="preserve">, sprzężenie </w:t>
            </w:r>
            <w:r w:rsidR="00953526">
              <w:t>h</w:t>
            </w:r>
            <w:r>
              <w:t>ermitowskie S</w:t>
            </w:r>
          </w:p>
        </w:tc>
        <w:tc>
          <w:tcPr>
            <w:tcW w:w="1344" w:type="dxa"/>
          </w:tcPr>
          <w:p w14:paraId="2F8AC263" w14:textId="77777777" w:rsidR="009C46CC" w:rsidRPr="0039192C" w:rsidRDefault="00000000" w:rsidP="007A1523">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7A1523">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7A1523">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9C46CC" w14:paraId="6E4DF0D3" w14:textId="77777777" w:rsidTr="007A1523">
        <w:tc>
          <w:tcPr>
            <w:tcW w:w="1838" w:type="dxa"/>
          </w:tcPr>
          <w:p w14:paraId="2E31B80E" w14:textId="77777777" w:rsidR="009C46CC" w:rsidRDefault="009C46CC" w:rsidP="007A1523">
            <w:pPr>
              <w:pStyle w:val="Tekstpodstawowy"/>
            </w:pPr>
            <w:r>
              <w:t>SWAP</w:t>
            </w:r>
          </w:p>
        </w:tc>
        <w:tc>
          <w:tcPr>
            <w:tcW w:w="1344" w:type="dxa"/>
          </w:tcPr>
          <w:p w14:paraId="446EAFCD" w14:textId="77777777" w:rsidR="009C46CC" w:rsidRDefault="009C46CC" w:rsidP="007A1523">
            <w:pPr>
              <w:pStyle w:val="Tekstpodstawowy"/>
            </w:pPr>
            <w:r>
              <w:t>SWAP</w:t>
            </w:r>
          </w:p>
        </w:tc>
        <w:tc>
          <w:tcPr>
            <w:tcW w:w="3128" w:type="dxa"/>
            <w:vAlign w:val="center"/>
          </w:tcPr>
          <w:p w14:paraId="655B2695" w14:textId="77777777" w:rsidR="009C46CC"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7A1523">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9.2pt;height:44.4pt" o:ole="">
                  <v:imagedata r:id="rId24" o:title=""/>
                </v:shape>
                <o:OLEObject Type="Embed" ProgID="PBrush" ShapeID="_x0000_i1025" DrawAspect="Content" ObjectID="_1740994807" r:id="rId25"/>
              </w:object>
            </w:r>
          </w:p>
        </w:tc>
      </w:tr>
      <w:tr w:rsidR="009C46CC" w14:paraId="4F8667AD" w14:textId="77777777" w:rsidTr="007A1523">
        <w:trPr>
          <w:trHeight w:val="1425"/>
        </w:trPr>
        <w:tc>
          <w:tcPr>
            <w:tcW w:w="1838" w:type="dxa"/>
          </w:tcPr>
          <w:p w14:paraId="3F1CC9C3" w14:textId="77777777" w:rsidR="009C46CC" w:rsidRDefault="009C46CC" w:rsidP="007A1523">
            <w:pPr>
              <w:pStyle w:val="Tekstpodstawowy"/>
            </w:pPr>
            <w:proofErr w:type="spellStart"/>
            <w:r>
              <w:t>Controlled</w:t>
            </w:r>
            <w:proofErr w:type="spellEnd"/>
            <w:r>
              <w:t xml:space="preserve"> NOT</w:t>
            </w:r>
          </w:p>
        </w:tc>
        <w:tc>
          <w:tcPr>
            <w:tcW w:w="1344" w:type="dxa"/>
          </w:tcPr>
          <w:p w14:paraId="4E750219" w14:textId="77777777" w:rsidR="009C46CC" w:rsidRPr="00905291" w:rsidRDefault="009C46CC" w:rsidP="007A1523">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7A1523">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7A1523">
        <w:tc>
          <w:tcPr>
            <w:tcW w:w="1838" w:type="dxa"/>
          </w:tcPr>
          <w:p w14:paraId="72443B5A" w14:textId="77777777" w:rsidR="009C46CC" w:rsidRDefault="009C46CC" w:rsidP="007A1523">
            <w:pPr>
              <w:pStyle w:val="Tekstpodstawowy"/>
            </w:pPr>
            <w:proofErr w:type="spellStart"/>
            <w:r>
              <w:lastRenderedPageBreak/>
              <w:t>Controlled</w:t>
            </w:r>
            <w:proofErr w:type="spellEnd"/>
            <w:r>
              <w:t xml:space="preserve"> Z</w:t>
            </w:r>
          </w:p>
        </w:tc>
        <w:tc>
          <w:tcPr>
            <w:tcW w:w="1344" w:type="dxa"/>
          </w:tcPr>
          <w:p w14:paraId="3EA5CDED" w14:textId="77777777" w:rsidR="009C46CC" w:rsidRDefault="009C46CC" w:rsidP="007A1523">
            <w:pPr>
              <w:pStyle w:val="Tekstpodstawowy"/>
            </w:pPr>
            <w:r>
              <w:t>CZ</w:t>
            </w:r>
          </w:p>
        </w:tc>
        <w:tc>
          <w:tcPr>
            <w:tcW w:w="3128" w:type="dxa"/>
            <w:vAlign w:val="center"/>
          </w:tcPr>
          <w:p w14:paraId="79D9DC07" w14:textId="77777777" w:rsidR="009C46CC" w:rsidRPr="00A57FDA" w:rsidRDefault="00000000" w:rsidP="007A1523">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7A1523">
            <w:pPr>
              <w:pStyle w:val="Tekstpodstawowy"/>
              <w:jc w:val="center"/>
            </w:pPr>
            <w:r w:rsidRPr="002C2D0C">
              <w:rPr>
                <w:noProof/>
              </w:rPr>
              <w:drawing>
                <wp:anchor distT="0" distB="0" distL="114300" distR="114300" simplePos="0" relativeHeight="251667456"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6432"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7A1523">
        <w:tc>
          <w:tcPr>
            <w:tcW w:w="1838" w:type="dxa"/>
          </w:tcPr>
          <w:p w14:paraId="2F74FBD2" w14:textId="77777777" w:rsidR="009C46CC" w:rsidRDefault="009C46CC" w:rsidP="007A1523">
            <w:pPr>
              <w:pStyle w:val="Tekstpodstawowy"/>
            </w:pPr>
            <w:proofErr w:type="spellStart"/>
            <w:r>
              <w:t>Toffoli</w:t>
            </w:r>
            <w:proofErr w:type="spellEnd"/>
          </w:p>
        </w:tc>
        <w:tc>
          <w:tcPr>
            <w:tcW w:w="1344" w:type="dxa"/>
          </w:tcPr>
          <w:p w14:paraId="35ED6182" w14:textId="77777777" w:rsidR="009C46CC" w:rsidRPr="00905291" w:rsidRDefault="009C46CC" w:rsidP="007A1523">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7A1523">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7A1523">
            <w:pPr>
              <w:pStyle w:val="Tekstpodstawowy"/>
              <w:jc w:val="center"/>
              <w:rPr>
                <w:lang w:val="en-GB"/>
              </w:rPr>
            </w:pPr>
            <w:r w:rsidRPr="00344290">
              <w:rPr>
                <w:noProof/>
                <w:lang w:val="en-GB"/>
              </w:rPr>
              <w:drawing>
                <wp:anchor distT="0" distB="0" distL="114300" distR="114300" simplePos="0" relativeHeight="251668480"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9504"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7A1523">
            <w:pPr>
              <w:pStyle w:val="Tekstpodstawowy"/>
              <w:jc w:val="center"/>
              <w:rPr>
                <w:lang w:val="en-GB"/>
              </w:rPr>
            </w:pPr>
          </w:p>
          <w:p w14:paraId="15AEDBCC" w14:textId="77777777" w:rsidR="009C46CC" w:rsidRPr="00905291" w:rsidRDefault="009C46CC" w:rsidP="007A1523">
            <w:pPr>
              <w:pStyle w:val="Tekstpodstawowy"/>
              <w:jc w:val="center"/>
              <w:rPr>
                <w:lang w:val="en-GB"/>
              </w:rPr>
            </w:pPr>
            <w:proofErr w:type="spellStart"/>
            <w:r>
              <w:rPr>
                <w:lang w:val="en-GB"/>
              </w:rPr>
              <w:t>lub</w:t>
            </w:r>
            <w:proofErr w:type="spellEnd"/>
          </w:p>
        </w:tc>
      </w:tr>
      <w:tr w:rsidR="009C46CC" w:rsidRPr="00905291" w14:paraId="7307AEEB" w14:textId="77777777" w:rsidTr="007A1523">
        <w:tc>
          <w:tcPr>
            <w:tcW w:w="1838" w:type="dxa"/>
          </w:tcPr>
          <w:p w14:paraId="6A31C33B" w14:textId="77777777" w:rsidR="009C46CC" w:rsidRDefault="009C46CC" w:rsidP="007A1523">
            <w:pPr>
              <w:pStyle w:val="Tekstpodstawowy"/>
            </w:pPr>
            <w:r>
              <w:t>Ry</w:t>
            </w:r>
          </w:p>
        </w:tc>
        <w:tc>
          <w:tcPr>
            <w:tcW w:w="1344" w:type="dxa"/>
          </w:tcPr>
          <w:p w14:paraId="121B91DE" w14:textId="77777777" w:rsidR="009C46CC" w:rsidRPr="00905291" w:rsidRDefault="009C46CC" w:rsidP="007A1523">
            <w:pPr>
              <w:pStyle w:val="Tekstpodstawowy"/>
              <w:rPr>
                <w:lang w:val="en-GB"/>
              </w:rPr>
            </w:pPr>
            <w:r>
              <w:rPr>
                <w:lang w:val="en-GB"/>
              </w:rPr>
              <w:t>Ry</w:t>
            </w:r>
          </w:p>
        </w:tc>
        <w:tc>
          <w:tcPr>
            <w:tcW w:w="3128" w:type="dxa"/>
            <w:vAlign w:val="center"/>
          </w:tcPr>
          <w:p w14:paraId="46B7A68C" w14:textId="77777777" w:rsidR="009C46CC" w:rsidRPr="006C1270" w:rsidRDefault="00000000" w:rsidP="007A1523">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7A1523">
        <w:tc>
          <w:tcPr>
            <w:tcW w:w="1838" w:type="dxa"/>
          </w:tcPr>
          <w:p w14:paraId="08CE6915" w14:textId="77777777" w:rsidR="009C46CC" w:rsidRDefault="009C46CC" w:rsidP="007A1523">
            <w:pPr>
              <w:pStyle w:val="Tekstpodstawowy"/>
            </w:pPr>
            <w:r>
              <w:t>Rz</w:t>
            </w:r>
          </w:p>
        </w:tc>
        <w:tc>
          <w:tcPr>
            <w:tcW w:w="1344" w:type="dxa"/>
          </w:tcPr>
          <w:p w14:paraId="71A1F9E8" w14:textId="77777777" w:rsidR="009C46CC" w:rsidRPr="00905291" w:rsidRDefault="009C46CC" w:rsidP="007A1523">
            <w:pPr>
              <w:pStyle w:val="Tekstpodstawowy"/>
              <w:rPr>
                <w:lang w:val="en-GB"/>
              </w:rPr>
            </w:pPr>
            <w:r>
              <w:t>Rz</w:t>
            </w:r>
          </w:p>
        </w:tc>
        <w:tc>
          <w:tcPr>
            <w:tcW w:w="3128" w:type="dxa"/>
            <w:vAlign w:val="center"/>
          </w:tcPr>
          <w:p w14:paraId="6DFD2AB8" w14:textId="2C69EE0B" w:rsidR="009C46CC" w:rsidRDefault="00000000" w:rsidP="007A1523">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7A1523">
        <w:tc>
          <w:tcPr>
            <w:tcW w:w="1838" w:type="dxa"/>
          </w:tcPr>
          <w:p w14:paraId="551236BA" w14:textId="77777777" w:rsidR="009C46CC" w:rsidRDefault="009C46CC" w:rsidP="007A1523">
            <w:pPr>
              <w:pStyle w:val="Tekstpodstawowy"/>
            </w:pPr>
            <w:r>
              <w:t>Rx</w:t>
            </w:r>
          </w:p>
        </w:tc>
        <w:tc>
          <w:tcPr>
            <w:tcW w:w="1344" w:type="dxa"/>
          </w:tcPr>
          <w:p w14:paraId="36CA6F8A" w14:textId="77777777" w:rsidR="009C46CC" w:rsidRPr="00905291" w:rsidRDefault="009C46CC" w:rsidP="007A1523">
            <w:pPr>
              <w:pStyle w:val="Tekstpodstawowy"/>
              <w:rPr>
                <w:lang w:val="en-GB"/>
              </w:rPr>
            </w:pPr>
            <w:r>
              <w:rPr>
                <w:lang w:val="en-GB"/>
              </w:rPr>
              <w:t>Rx</w:t>
            </w:r>
          </w:p>
        </w:tc>
        <w:tc>
          <w:tcPr>
            <w:tcW w:w="3128" w:type="dxa"/>
            <w:vAlign w:val="center"/>
          </w:tcPr>
          <w:p w14:paraId="0F25BF2D" w14:textId="77777777" w:rsidR="009C46CC" w:rsidRPr="006C1270" w:rsidRDefault="00000000" w:rsidP="007A1523">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7A1523">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7A1523">
        <w:tc>
          <w:tcPr>
            <w:tcW w:w="1838" w:type="dxa"/>
          </w:tcPr>
          <w:p w14:paraId="149FCF3D" w14:textId="77777777" w:rsidR="009C46CC" w:rsidRDefault="009C46CC" w:rsidP="007A1523">
            <w:pPr>
              <w:pStyle w:val="Tekstpodstawowy"/>
            </w:pPr>
            <w:r>
              <w:t>Pomiar (</w:t>
            </w:r>
            <w:proofErr w:type="spellStart"/>
            <w:r>
              <w:t>Measurement</w:t>
            </w:r>
            <w:proofErr w:type="spellEnd"/>
            <w:r>
              <w:t>)</w:t>
            </w:r>
          </w:p>
        </w:tc>
        <w:tc>
          <w:tcPr>
            <w:tcW w:w="1344" w:type="dxa"/>
          </w:tcPr>
          <w:p w14:paraId="51DE2516" w14:textId="77777777" w:rsidR="009C46CC" w:rsidRDefault="009C46CC" w:rsidP="007A1523">
            <w:pPr>
              <w:pStyle w:val="Tekstpodstawowy"/>
              <w:rPr>
                <w:lang w:val="en-GB"/>
              </w:rPr>
            </w:pPr>
            <w:r>
              <w:rPr>
                <w:lang w:val="en-GB"/>
              </w:rPr>
              <w:t>M</w:t>
            </w:r>
          </w:p>
        </w:tc>
        <w:tc>
          <w:tcPr>
            <w:tcW w:w="3128" w:type="dxa"/>
            <w:vAlign w:val="center"/>
          </w:tcPr>
          <w:p w14:paraId="5241933C" w14:textId="77777777" w:rsidR="009C46CC" w:rsidRDefault="009C46CC" w:rsidP="007A1523">
            <w:pPr>
              <w:pStyle w:val="Tekstpodstawowy"/>
              <w:jc w:val="center"/>
            </w:pPr>
            <w:r>
              <w:t>-</w:t>
            </w:r>
          </w:p>
        </w:tc>
        <w:tc>
          <w:tcPr>
            <w:tcW w:w="2685" w:type="dxa"/>
            <w:vAlign w:val="center"/>
          </w:tcPr>
          <w:p w14:paraId="38BA4142" w14:textId="77777777" w:rsidR="009C46CC" w:rsidRDefault="009C46CC" w:rsidP="007A1523">
            <w:pPr>
              <w:pStyle w:val="Tekstpodstawowy"/>
              <w:jc w:val="center"/>
              <w:rPr>
                <w:noProof/>
                <w:lang w:val="en-GB"/>
              </w:rPr>
            </w:pPr>
            <w:r w:rsidRPr="00685DEE">
              <w:rPr>
                <w:noProof/>
                <w:lang w:val="en-GB"/>
              </w:rPr>
              <w:drawing>
                <wp:anchor distT="0" distB="0" distL="114300" distR="114300" simplePos="0" relativeHeight="251671552"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70528"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7A1523">
            <w:pPr>
              <w:pStyle w:val="Tekstpodstawowy"/>
              <w:jc w:val="center"/>
              <w:rPr>
                <w:noProof/>
                <w:lang w:val="en-GB"/>
              </w:rPr>
            </w:pPr>
            <w:r>
              <w:rPr>
                <w:noProof/>
                <w:lang w:val="en-GB"/>
              </w:rPr>
              <w:t xml:space="preserve"> lub </w:t>
            </w:r>
          </w:p>
          <w:p w14:paraId="5E8B8C07" w14:textId="77777777" w:rsidR="009C46CC" w:rsidRPr="000272BF" w:rsidRDefault="009C46CC" w:rsidP="007A1523">
            <w:pPr>
              <w:pStyle w:val="Tekstpodstawowy"/>
              <w:rPr>
                <w:noProof/>
                <w:lang w:val="en-GB"/>
              </w:rPr>
            </w:pPr>
          </w:p>
        </w:tc>
      </w:tr>
    </w:tbl>
    <w:p w14:paraId="357278B0" w14:textId="77777777" w:rsidR="009C46CC" w:rsidRPr="00A70089" w:rsidRDefault="009C46CC" w:rsidP="009C46CC">
      <w:pPr>
        <w:pStyle w:val="Tekstpodstawowy"/>
        <w:rPr>
          <w:lang w:val="en-GB"/>
        </w:rPr>
      </w:pPr>
      <w:r>
        <w:rPr>
          <w:noProof/>
        </w:rPr>
        <mc:AlternateContent>
          <mc:Choice Requires="wps">
            <w:drawing>
              <wp:inline distT="0" distB="0" distL="0" distR="0" wp14:anchorId="6D4B39DD" wp14:editId="79F7B417">
                <wp:extent cx="5718175" cy="411480"/>
                <wp:effectExtent l="0" t="0" r="0" b="7620"/>
                <wp:docPr id="5"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11480"/>
                        </a:xfrm>
                        <a:prstGeom prst="rect">
                          <a:avLst/>
                        </a:prstGeom>
                        <a:solidFill>
                          <a:srgbClr val="FFFFFF"/>
                        </a:solidFill>
                        <a:ln w="9525">
                          <a:noFill/>
                          <a:miter lim="800000"/>
                          <a:headEnd/>
                          <a:tailEnd/>
                        </a:ln>
                      </wps:spPr>
                      <wps:txbx>
                        <w:txbxContent>
                          <w:p w14:paraId="3F96CD88" w14:textId="77777777" w:rsidR="009C46CC" w:rsidRPr="00A70089" w:rsidRDefault="009C46CC" w:rsidP="009C46CC">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w:t>
                            </w:r>
                            <w:proofErr w:type="spellStart"/>
                            <w:r w:rsidRPr="00AF6CCE">
                              <w:rPr>
                                <w:sz w:val="20"/>
                                <w:szCs w:val="20"/>
                              </w:rPr>
                              <w:t>Chuang</w:t>
                            </w:r>
                            <w:proofErr w:type="spellEnd"/>
                            <w:r w:rsidRPr="00AF6CCE">
                              <w:rPr>
                                <w:sz w:val="20"/>
                                <w:szCs w:val="20"/>
                              </w:rPr>
                              <w:t xml:space="preserve"> </w:t>
                            </w:r>
                            <w:r w:rsidRPr="00AF6CCE">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6D4B39DD" id="_x0000_s1027" type="#_x0000_t202" style="width:450.25pt;height:3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" stroked="f">
                <v:textbox>
                  <w:txbxContent>
                    <w:p w14:paraId="3F96CD88" w14:textId="77777777" w:rsidR="009C46CC" w:rsidRPr="00A70089" w:rsidRDefault="009C46CC" w:rsidP="009C46CC">
                      <w:pPr>
                        <w:jc w:val="both"/>
                        <w:rPr>
                          <w:i/>
                          <w:iCs/>
                          <w:sz w:val="20"/>
                          <w:szCs w:val="20"/>
                          <w:lang w:val="en-GB"/>
                        </w:rPr>
                      </w:pPr>
                      <w:r w:rsidRPr="00AF6CCE">
                        <w:rPr>
                          <w:b/>
                          <w:bCs/>
                          <w:sz w:val="20"/>
                          <w:szCs w:val="20"/>
                        </w:rPr>
                        <w:t>Źródło:</w:t>
                      </w:r>
                      <w:r w:rsidRPr="00AF6CCE">
                        <w:rPr>
                          <w:sz w:val="20"/>
                          <w:szCs w:val="20"/>
                        </w:rPr>
                        <w:t xml:space="preserve"> opracowanie własne na podstawie M. A. Nielsen, I.I. </w:t>
                      </w:r>
                      <w:proofErr w:type="spellStart"/>
                      <w:r w:rsidRPr="00AF6CCE">
                        <w:rPr>
                          <w:sz w:val="20"/>
                          <w:szCs w:val="20"/>
                        </w:rPr>
                        <w:t>Chuang</w:t>
                      </w:r>
                      <w:proofErr w:type="spellEnd"/>
                      <w:r w:rsidRPr="00AF6CCE">
                        <w:rPr>
                          <w:sz w:val="20"/>
                          <w:szCs w:val="20"/>
                        </w:rPr>
                        <w:t xml:space="preserve"> </w:t>
                      </w:r>
                      <w:r w:rsidRPr="00AF6CCE">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v:textbox>
                <w10:anchorlock/>
              </v:shape>
            </w:pict>
          </mc:Fallback>
        </mc:AlternateContent>
      </w:r>
    </w:p>
    <w:p w14:paraId="7470D5F2" w14:textId="77777777" w:rsidR="009C46CC" w:rsidRDefault="009C46CC" w:rsidP="00D15F2B">
      <w:pPr>
        <w:pStyle w:val="Tekstpodstawowy"/>
      </w:pP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Pr>
          <w:rStyle w:val="Odwoanieprzypisudolnego"/>
        </w:rPr>
        <w:footnoteReference w:id="22"/>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lastRenderedPageBreak/>
        <w:t xml:space="preserve">gdyż obie postaci są identyczne co do fazy globalnej, </w:t>
      </w:r>
      <w:r w:rsidR="00AF1EA3">
        <w:t>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585E20BA"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Pr>
          <w:rStyle w:val="Odwoanieprzypisudolnego"/>
        </w:rPr>
        <w:footnoteReference w:id="2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D932CF" w14:paraId="3A5BC6CE" w14:textId="77777777" w:rsidTr="00D932CF">
        <w:tc>
          <w:tcPr>
            <w:tcW w:w="1888" w:type="dxa"/>
          </w:tcPr>
          <w:p w14:paraId="78DF87EE" w14:textId="77777777" w:rsidR="00D932CF" w:rsidRDefault="00D932CF" w:rsidP="00A47977">
            <w:pPr>
              <w:pStyle w:val="Tekstpodstawowy"/>
            </w:pPr>
          </w:p>
        </w:tc>
        <w:tc>
          <w:tcPr>
            <w:tcW w:w="529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888" w:type="dxa"/>
            <w:vAlign w:val="bottom"/>
          </w:tcPr>
          <w:p w14:paraId="599B6AC4" w14:textId="77777777" w:rsidR="00D932CF" w:rsidRDefault="00D932CF">
            <w:pPr>
              <w:pStyle w:val="Tekstpodstawowy"/>
              <w:numPr>
                <w:ilvl w:val="0"/>
                <w:numId w:val="10"/>
              </w:numPr>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D932CF" w14:paraId="52488247" w14:textId="77777777" w:rsidTr="004D617D">
        <w:tc>
          <w:tcPr>
            <w:tcW w:w="754" w:type="dxa"/>
          </w:tcPr>
          <w:p w14:paraId="341D7EED" w14:textId="77777777" w:rsidR="00D932CF" w:rsidRDefault="00D932CF" w:rsidP="00A70089">
            <w:pPr>
              <w:pStyle w:val="Tekstpodstawowy"/>
              <w:jc w:val="center"/>
            </w:pPr>
          </w:p>
        </w:tc>
        <w:tc>
          <w:tcPr>
            <w:tcW w:w="7558"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754" w:type="dxa"/>
            <w:vAlign w:val="bottom"/>
          </w:tcPr>
          <w:p w14:paraId="5C8AC230" w14:textId="77777777" w:rsidR="00D932CF" w:rsidRDefault="00D932CF">
            <w:pPr>
              <w:pStyle w:val="Tekstpodstawowy"/>
              <w:numPr>
                <w:ilvl w:val="0"/>
                <w:numId w:val="10"/>
              </w:numPr>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Pr>
          <w:rStyle w:val="Odwoanieprzypisudolnego"/>
        </w:rPr>
        <w:footnoteReference w:id="24"/>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6ABFEC10" w14:textId="77777777" w:rsidTr="001612E9">
        <w:tc>
          <w:tcPr>
            <w:tcW w:w="754" w:type="dxa"/>
          </w:tcPr>
          <w:p w14:paraId="7083FE04" w14:textId="77777777" w:rsidR="001612E9" w:rsidRDefault="001612E9" w:rsidP="00A70089">
            <w:pPr>
              <w:pStyle w:val="Tekstpodstawowy"/>
            </w:pPr>
          </w:p>
        </w:tc>
        <w:tc>
          <w:tcPr>
            <w:tcW w:w="7558" w:type="dxa"/>
          </w:tcPr>
          <w:p w14:paraId="12B4D5B1" w14:textId="13F64345"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754"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612E9" w14:paraId="5070B7BB" w14:textId="77777777" w:rsidTr="001612E9">
        <w:tc>
          <w:tcPr>
            <w:tcW w:w="754" w:type="dxa"/>
          </w:tcPr>
          <w:p w14:paraId="021111B2" w14:textId="77777777" w:rsidR="001612E9" w:rsidRDefault="001612E9" w:rsidP="00A70089">
            <w:pPr>
              <w:pStyle w:val="Tekstpodstawowy"/>
            </w:pPr>
          </w:p>
        </w:tc>
        <w:tc>
          <w:tcPr>
            <w:tcW w:w="7558" w:type="dxa"/>
          </w:tcPr>
          <w:p w14:paraId="63E08066" w14:textId="7BB3528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754" w:type="dxa"/>
            <w:vAlign w:val="bottom"/>
          </w:tcPr>
          <w:p w14:paraId="36AAC5BD" w14:textId="77777777" w:rsidR="001612E9" w:rsidRDefault="001612E9" w:rsidP="001612E9">
            <w:pPr>
              <w:pStyle w:val="Tekstpodstawowy"/>
              <w:numPr>
                <w:ilvl w:val="0"/>
                <w:numId w:val="10"/>
              </w:numPr>
              <w:jc w:val="right"/>
            </w:pPr>
          </w:p>
        </w:tc>
      </w:tr>
    </w:tbl>
    <w:p w14:paraId="794F4813" w14:textId="03490177" w:rsidR="006A529E" w:rsidRDefault="001612E9" w:rsidP="00A70089">
      <w:pPr>
        <w:pStyle w:val="Tekstpodstawowy"/>
      </w:pPr>
      <w:r>
        <w:t>Analogicznie,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04C08" w14:paraId="429BBF46" w14:textId="77777777" w:rsidTr="007365D0">
        <w:tc>
          <w:tcPr>
            <w:tcW w:w="754" w:type="dxa"/>
          </w:tcPr>
          <w:p w14:paraId="2A3334A9" w14:textId="77777777" w:rsidR="00E04C08" w:rsidRDefault="00E04C08" w:rsidP="00A70089">
            <w:pPr>
              <w:pStyle w:val="Tekstpodstawowy"/>
            </w:pPr>
          </w:p>
        </w:tc>
        <w:tc>
          <w:tcPr>
            <w:tcW w:w="7558"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754" w:type="dxa"/>
            <w:vAlign w:val="bottom"/>
          </w:tcPr>
          <w:p w14:paraId="5C8DAFBD" w14:textId="77777777" w:rsidR="00E04C08" w:rsidRDefault="00E04C08" w:rsidP="00E04C08">
            <w:pPr>
              <w:pStyle w:val="Tekstpodstawowy"/>
              <w:numPr>
                <w:ilvl w:val="0"/>
                <w:numId w:val="10"/>
              </w:numPr>
              <w:jc w:val="right"/>
            </w:pPr>
          </w:p>
        </w:tc>
      </w:tr>
    </w:tbl>
    <w:p w14:paraId="679AFF76" w14:textId="35505002" w:rsidR="004B5942" w:rsidRDefault="001612E9" w:rsidP="00A70089">
      <w:pPr>
        <w:pStyle w:val="Tekstpodstawowy"/>
      </w:pPr>
      <w:r>
        <w:t xml:space="preserve">co zgodnie z </w:t>
      </w:r>
      <w:r w:rsidR="00B612C7">
        <w:t>równan</w:t>
      </w:r>
      <w:r>
        <w:t xml:space="preserve">iem 14 odpowiada </w:t>
      </w:r>
      <w:r w:rsidR="006A529E">
        <w:t xml:space="preserve">obrotowi </w:t>
      </w:r>
      <w:r>
        <w:t>na sferze jednostkowej – przestrzeni rozpinanej przez macierze Pauliego.</w:t>
      </w:r>
    </w:p>
    <w:p w14:paraId="34D29416" w14:textId="570447DF" w:rsidR="00A70089" w:rsidRDefault="00A70089" w:rsidP="00D15F2B">
      <w:pPr>
        <w:pStyle w:val="Tekstpodstawowy"/>
      </w:pPr>
      <w:r>
        <w:tab/>
        <w:t>Bramki kwantowe dzięki swojej postaci, powodują, że wektor (reprezentujący system kwantowy) na którym są stosowane, zachowuje swoją długość (</w:t>
      </w:r>
      <w:proofErr w:type="spellStart"/>
      <w:r>
        <w:rPr>
          <w:i/>
          <w:iCs/>
        </w:rPr>
        <w:t>length-preserving</w:t>
      </w:r>
      <w:proofErr w:type="spellEnd"/>
      <w:r>
        <w:rPr>
          <w:i/>
          <w:iCs/>
        </w:rPr>
        <w:t xml:space="preserve">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 niezmienionej długości.</w:t>
      </w:r>
    </w:p>
    <w:p w14:paraId="0EF899C9" w14:textId="1244A87A" w:rsidR="00714B9C" w:rsidRPr="00714B9C" w:rsidRDefault="00FF380F" w:rsidP="00325B73">
      <w:pPr>
        <w:pStyle w:val="Nagwek2"/>
      </w:pPr>
      <w:bookmarkStart w:id="18" w:name="_Toc130245786"/>
      <w:r>
        <w:lastRenderedPageBreak/>
        <w:t>Postać ogólna problemu marszrutyzacji</w:t>
      </w:r>
      <w:bookmarkEnd w:id="18"/>
    </w:p>
    <w:p w14:paraId="44A37475" w14:textId="38C821D5" w:rsidR="00F659F1" w:rsidRDefault="00FF2631" w:rsidP="00B612C7">
      <w:pPr>
        <w:pStyle w:val="Nagwek3"/>
      </w:pPr>
      <w:bookmarkStart w:id="19" w:name="_Toc130245787"/>
      <w:r>
        <w:t>Postać ogólna problemu VRP</w:t>
      </w:r>
      <w:bookmarkEnd w:id="19"/>
    </w:p>
    <w:p w14:paraId="00162A39" w14:textId="7D233FE9" w:rsidR="00714B9C" w:rsidRDefault="00714B9C" w:rsidP="00714B9C">
      <w:pPr>
        <w:pStyle w:val="Tekstpodstawowy"/>
      </w:pPr>
      <w:r>
        <w:tab/>
      </w:r>
      <w:r w:rsidRPr="00505668">
        <w:t xml:space="preserve">Problem komiwojażera (Travelling </w:t>
      </w:r>
      <w:proofErr w:type="spellStart"/>
      <w:r w:rsidRPr="00505668">
        <w:t>Salesman</w:t>
      </w:r>
      <w:proofErr w:type="spellEnd"/>
      <w:r w:rsidRPr="00505668">
        <w:t xml:space="preserve"> Problem – TSP) jest</w:t>
      </w:r>
      <w:r w:rsidR="00505668" w:rsidRPr="00505668">
        <w:t xml:space="preserve"> jednym z</w:t>
      </w:r>
      <w:r w:rsidR="000F7FE5">
        <w:t> </w:t>
      </w:r>
      <w:r w:rsidR="00505668">
        <w:t>najbardziej znanych problemów optymalizacyjnych. Polega on na znalezieniu jak 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w:t>
      </w:r>
      <w:proofErr w:type="spellStart"/>
      <w:r w:rsidR="00324844">
        <w:t>Hasslera</w:t>
      </w:r>
      <w:proofErr w:type="spellEnd"/>
      <w:r w:rsidR="00324844">
        <w:t xml:space="preserve"> </w:t>
      </w:r>
      <w:proofErr w:type="spellStart"/>
      <w:r w:rsidR="00324844">
        <w:t>Whitneya</w:t>
      </w:r>
      <w:proofErr w:type="spellEnd"/>
      <w:r w:rsidR="00324844">
        <w:t>,</w:t>
      </w:r>
      <w:r w:rsidR="00324844">
        <w:rPr>
          <w:rStyle w:val="Odwoanieprzypisudolnego"/>
        </w:rPr>
        <w:footnoteReference w:id="25"/>
      </w:r>
      <w:r w:rsidR="00324844">
        <w:t xml:space="preserve"> ujęty matematycznie przez</w:t>
      </w:r>
      <w:r w:rsidR="00DD72B9">
        <w:t xml:space="preserve"> </w:t>
      </w:r>
      <w:proofErr w:type="spellStart"/>
      <w:r w:rsidR="00DD72B9">
        <w:t>Merilla</w:t>
      </w:r>
      <w:proofErr w:type="spellEnd"/>
      <w:r w:rsidR="00DD72B9">
        <w:t xml:space="preserve"> </w:t>
      </w:r>
      <w:proofErr w:type="spellStart"/>
      <w:r w:rsidR="00DD72B9">
        <w:t>Flooda</w:t>
      </w:r>
      <w:proofErr w:type="spellEnd"/>
      <w:r w:rsidR="00324844">
        <w:t xml:space="preserve"> w 1955</w:t>
      </w:r>
      <w:r w:rsidR="00505668">
        <w:t xml:space="preserve"> roku</w:t>
      </w:r>
      <w:r w:rsidR="000F7FE5">
        <w:t>,</w:t>
      </w:r>
      <w:r w:rsidR="00EF1591">
        <w:rPr>
          <w:rStyle w:val="Odwoanieprzypisudolnego"/>
        </w:rPr>
        <w:footnoteReference w:id="26"/>
      </w:r>
      <w:r w:rsidR="00B64B33">
        <w:t xml:space="preserve"> </w:t>
      </w:r>
      <w:r w:rsidR="00A94E54">
        <w:rPr>
          <w:rStyle w:val="Odwoanieprzypisudolnego"/>
        </w:rPr>
        <w:footnoteReference w:id="27"/>
      </w:r>
      <w:r w:rsidR="000F7FE5">
        <w:t xml:space="preserve"> </w:t>
      </w:r>
      <w:r w:rsidR="00FD3531">
        <w:t>a</w:t>
      </w:r>
      <w:r w:rsidR="000F7FE5">
        <w:t> </w:t>
      </w:r>
      <w:r w:rsidR="00FD3531">
        <w:t>następnie uogólniony</w:t>
      </w:r>
      <w:r w:rsidR="00505668">
        <w:t xml:space="preserve"> pod nazwą Truck </w:t>
      </w:r>
      <w:proofErr w:type="spellStart"/>
      <w:r w:rsidR="00505668">
        <w:t>Dispatching</w:t>
      </w:r>
      <w:proofErr w:type="spellEnd"/>
      <w:r w:rsidR="00505668">
        <w:t xml:space="preserve"> Problem</w:t>
      </w:r>
      <w:r w:rsidR="00E065B7">
        <w:t xml:space="preserve"> przez Georga </w:t>
      </w:r>
      <w:proofErr w:type="spellStart"/>
      <w:r w:rsidR="00E065B7">
        <w:t>Dantziga</w:t>
      </w:r>
      <w:proofErr w:type="spellEnd"/>
      <w:r w:rsidR="00E065B7">
        <w:t xml:space="preserve"> i Johna </w:t>
      </w:r>
      <w:proofErr w:type="spellStart"/>
      <w:r w:rsidR="00E065B7">
        <w:t>Ramser</w:t>
      </w:r>
      <w:r w:rsidR="00B64B33">
        <w:t>a</w:t>
      </w:r>
      <w:proofErr w:type="spellEnd"/>
      <w:r w:rsidR="00621B38">
        <w:t xml:space="preserve"> poprzez dodanie wymogu </w:t>
      </w:r>
      <w:r w:rsidR="00F03AA0">
        <w:t xml:space="preserve">powrotu </w:t>
      </w:r>
      <w:r w:rsidR="00621B38">
        <w:t>do pozycji startowej po odwiedzeniu określonej liczby lokacji</w:t>
      </w:r>
      <w:r w:rsidR="00B64B33">
        <w:t>.</w:t>
      </w:r>
      <w:r w:rsidR="00B64B33">
        <w:rPr>
          <w:rStyle w:val="Odwoanieprzypisudolnego"/>
        </w:rPr>
        <w:footnoteReference w:id="28"/>
      </w:r>
      <w:r w:rsidR="005A696F">
        <w:t xml:space="preserve"> Udowodniono, że problem TSP jest NP-trudny,</w:t>
      </w:r>
      <w:r w:rsidR="008B427C">
        <w:rPr>
          <w:rStyle w:val="Odwoanieprzypisudolnego"/>
        </w:rPr>
        <w:footnoteReference w:id="29"/>
      </w:r>
      <w:r w:rsidR="005A696F">
        <w:t xml:space="preserve"> przy czym wykazano także, że jego decyzyjna wersja jest także NP-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D119AE">
        <w:t>.</w:t>
      </w:r>
      <w:r w:rsidR="008B427C">
        <w:rPr>
          <w:rStyle w:val="Odwoanieprzypisudolnego"/>
        </w:rPr>
        <w:footnoteReference w:id="30"/>
      </w:r>
    </w:p>
    <w:p w14:paraId="5A0984C8" w14:textId="7F37AD34" w:rsidR="0088114A" w:rsidRDefault="008B1840" w:rsidP="00714B9C">
      <w:pPr>
        <w:pStyle w:val="Tekstpodstawowy"/>
      </w:pPr>
      <w:r>
        <w:tab/>
        <w:t xml:space="preserve">Już </w:t>
      </w:r>
      <w:proofErr w:type="spellStart"/>
      <w:r>
        <w:t>Dantzig</w:t>
      </w:r>
      <w:proofErr w:type="spellEnd"/>
      <w:r>
        <w:t xml:space="preserve"> i </w:t>
      </w:r>
      <w:proofErr w:type="spellStart"/>
      <w:r>
        <w:t>Ramser</w:t>
      </w:r>
      <w:proofErr w:type="spellEnd"/>
      <w:r>
        <w:t xml:space="preserve"> we wspomnianym wcześniej artykule zauważyli, że problem opisany przez </w:t>
      </w:r>
      <w:proofErr w:type="spellStart"/>
      <w:r>
        <w:t>Flooda</w:t>
      </w:r>
      <w:proofErr w:type="spellEnd"/>
      <w:r>
        <w:t xml:space="preserve"> można rozszerzyć.</w:t>
      </w:r>
      <w:r>
        <w:rPr>
          <w:rStyle w:val="Odwoanieprzypisudolnego"/>
        </w:rPr>
        <w:footnoteReference w:id="31"/>
      </w:r>
      <w:r w:rsidR="000146DE">
        <w:t xml:space="preserve"> Z czasem rzeczywiście pojawiało się coraz więcej rozszerzeń, rozmyło się również nazewnictwo.</w:t>
      </w:r>
      <w:r w:rsidR="00EC3E8A">
        <w:rPr>
          <w:rStyle w:val="Odwoanieprzypisudolnego"/>
        </w:rPr>
        <w:footnoteReference w:id="32"/>
      </w:r>
      <w:r w:rsidR="000146DE">
        <w:t xml:space="preserve"> Uogólnienie problemu TSP zaczęło nosić nazwę problemu marszrutyzacji (</w:t>
      </w:r>
      <w:proofErr w:type="spellStart"/>
      <w:r w:rsidR="000146DE">
        <w:t>Vehicle</w:t>
      </w:r>
      <w:proofErr w:type="spellEnd"/>
      <w:r w:rsidR="000146DE">
        <w:t xml:space="preserve"> Routing Problem – VRP</w:t>
      </w:r>
      <w:r w:rsidR="00EC3E8A">
        <w:rPr>
          <w:rStyle w:val="Odwoanieprzypisudolnego"/>
        </w:rPr>
        <w:footnoteReference w:id="33"/>
      </w:r>
      <w:r w:rsidR="00621B38">
        <w:t xml:space="preserve"> lub General Routing Problem - GRP</w:t>
      </w:r>
      <w:r w:rsidR="00EC3E8A">
        <w:rPr>
          <w:rStyle w:val="Odwoanieprzypisudolnego"/>
        </w:rPr>
        <w:footnoteReference w:id="34"/>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w:t>
      </w:r>
      <w:r w:rsidR="00E24B4F">
        <w:lastRenderedPageBreak/>
        <w:t>są</w:t>
      </w:r>
      <w:r w:rsidR="000F7FE5">
        <w:t> </w:t>
      </w:r>
      <w:r w:rsidR="00E24B4F">
        <w:t>problemami NP-trudnymi z wersjami decyzyjnymi NP-zupełnymi.</w:t>
      </w:r>
      <w:r w:rsidR="005B6EE7">
        <w:rPr>
          <w:rStyle w:val="Odwoanieprzypisudolnego"/>
        </w:rPr>
        <w:footnoteReference w:id="35"/>
      </w:r>
      <w:r w:rsidR="005B6EE7">
        <w:t xml:space="preserve"> </w:t>
      </w:r>
      <w:r w:rsidR="005B6EE7">
        <w:rPr>
          <w:rStyle w:val="Odwoanieprzypisudolnego"/>
        </w:rPr>
        <w:footnoteReference w:id="36"/>
      </w:r>
      <w:r w:rsidR="00BD30BE">
        <w:t xml:space="preserve"> Niezależnie 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57D7A051" w:rsidR="0088114A" w:rsidRDefault="0088114A">
      <w:pPr>
        <w:pStyle w:val="Tekstpodstawowy"/>
        <w:numPr>
          <w:ilvl w:val="0"/>
          <w:numId w:val="7"/>
        </w:numPr>
      </w:pPr>
      <w:r>
        <w:t xml:space="preserve">problem VRP z </w:t>
      </w:r>
      <w:r>
        <w:rPr>
          <w:i/>
          <w:iCs/>
        </w:rPr>
        <w:t>m</w:t>
      </w:r>
      <w:r>
        <w:t xml:space="preserve"> pojazdami,</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1B01FA0E" w:rsidR="0088114A" w:rsidRDefault="00731DB5" w:rsidP="00731DB5">
      <w:pPr>
        <w:pStyle w:val="Tekstpodstawowy"/>
      </w:pPr>
      <w:r>
        <w:tab/>
      </w:r>
      <w:r w:rsidR="00CC6F11">
        <w:t>Powyższa lista nie wyczerpuje listy możliwych modyfikacji problemu VRP</w:t>
      </w:r>
      <w:r w:rsidR="00256599">
        <w:t>. Możliwe jest również łączenie tychże modyfikacji.</w:t>
      </w:r>
      <w:r w:rsidR="00200760">
        <w:t xml:space="preserve"> Jak zauważył M. </w:t>
      </w:r>
      <w:proofErr w:type="spellStart"/>
      <w:r w:rsidR="00200760">
        <w:t>Drexl</w:t>
      </w:r>
      <w:proofErr w:type="spellEnd"/>
      <w:r w:rsidR="00200760">
        <w:t>, mnogość publikacji na</w:t>
      </w:r>
      <w:r w:rsidR="000F7FE5">
        <w:t> </w:t>
      </w:r>
      <w:r w:rsidR="00200760">
        <w:t>temat problemu VRP wynika z kilka powodów: pierwszy to jego znaczenie dla logistyki (chociaż warto zauważyć, że problemy logistyczne nie dotyczą wyłącznie transportu</w:t>
      </w:r>
      <w:r w:rsidR="00955302">
        <w:t xml:space="preserve">, co pokazano w </w:t>
      </w:r>
      <w:commentRangeStart w:id="20"/>
      <w:r w:rsidR="00955302">
        <w:t>Rozdziale II.3.2</w:t>
      </w:r>
      <w:commentRangeEnd w:id="20"/>
      <w:r w:rsidR="00955302">
        <w:rPr>
          <w:rStyle w:val="Odwoaniedokomentarza"/>
          <w:lang w:val="x-none" w:eastAsia="x-none"/>
        </w:rPr>
        <w:commentReference w:id="20"/>
      </w:r>
      <w:r w:rsidR="00200760">
        <w:t>), drugi to wyzwanie intelektualne, jakie stanowi ten problem.</w:t>
      </w:r>
      <w:r w:rsidR="00200760">
        <w:rPr>
          <w:rStyle w:val="Odwoanieprzypisudolnego"/>
        </w:rPr>
        <w:footnoteReference w:id="37"/>
      </w:r>
      <w:r w:rsidR="00CD130D">
        <w:t xml:space="preserve"> Na </w:t>
      </w:r>
      <w:r w:rsidR="004B6267">
        <w:t>r</w:t>
      </w:r>
      <w:r w:rsidR="0012130C">
        <w:t xml:space="preserve">ysunku </w:t>
      </w:r>
      <w:r w:rsidR="00CD130D">
        <w:t xml:space="preserve">2 przedstawiono przykładowy podział problemów VRP zaproponowany przez </w:t>
      </w:r>
      <w:proofErr w:type="spellStart"/>
      <w:r w:rsidR="00CD130D">
        <w:t>Drexla</w:t>
      </w:r>
      <w:proofErr w:type="spellEnd"/>
      <w:r w:rsidR="00CD130D">
        <w:t>, ukazując tym samym mnogość możliwych modyfikacji.</w:t>
      </w:r>
    </w:p>
    <w:p w14:paraId="155BA2D4" w14:textId="302B9001" w:rsidR="00EB6FFE" w:rsidRPr="00EB6FFE" w:rsidRDefault="00EB6FFE" w:rsidP="00EB6FFE">
      <w:pPr>
        <w:pStyle w:val="Legenda"/>
        <w:keepNext/>
        <w:jc w:val="both"/>
        <w:rPr>
          <w:sz w:val="24"/>
          <w:szCs w:val="24"/>
        </w:rPr>
      </w:pPr>
      <w:r w:rsidRPr="00EB6FFE">
        <w:rPr>
          <w:sz w:val="24"/>
          <w:szCs w:val="24"/>
        </w:rPr>
        <w:lastRenderedPageBreak/>
        <w:t xml:space="preserve">Rysunek </w:t>
      </w:r>
      <w:r w:rsidR="005B6F53">
        <w:rPr>
          <w:sz w:val="24"/>
          <w:szCs w:val="24"/>
        </w:rPr>
        <w:fldChar w:fldCharType="begin"/>
      </w:r>
      <w:r w:rsidR="005B6F53">
        <w:rPr>
          <w:sz w:val="24"/>
          <w:szCs w:val="24"/>
        </w:rPr>
        <w:instrText xml:space="preserve"> SEQ Rysunek \* ARABIC </w:instrText>
      </w:r>
      <w:r w:rsidR="005B6F53">
        <w:rPr>
          <w:sz w:val="24"/>
          <w:szCs w:val="24"/>
        </w:rPr>
        <w:fldChar w:fldCharType="separate"/>
      </w:r>
      <w:r w:rsidR="00EC3E01">
        <w:rPr>
          <w:noProof/>
          <w:sz w:val="24"/>
          <w:szCs w:val="24"/>
        </w:rPr>
        <w:t>2</w:t>
      </w:r>
      <w:r w:rsidR="005B6F53">
        <w:rPr>
          <w:sz w:val="24"/>
          <w:szCs w:val="24"/>
        </w:rPr>
        <w:fldChar w:fldCharType="end"/>
      </w:r>
      <w:r w:rsidR="001144FE">
        <w:rPr>
          <w:sz w:val="24"/>
          <w:szCs w:val="24"/>
        </w:rPr>
        <w:t>:</w:t>
      </w:r>
      <w:r w:rsidRPr="00EB6FFE">
        <w:rPr>
          <w:sz w:val="24"/>
          <w:szCs w:val="24"/>
        </w:rPr>
        <w:t xml:space="preserve"> Odmiany problemu VRP.</w:t>
      </w:r>
    </w:p>
    <w:p w14:paraId="2F198BBA" w14:textId="3358B95D" w:rsidR="00557AA4" w:rsidRDefault="00557AA4" w:rsidP="00557AA4">
      <w:pPr>
        <w:pStyle w:val="Tekstpodstawowy"/>
        <w:keepNext/>
      </w:pPr>
      <w:r w:rsidRPr="00557AA4">
        <w:rPr>
          <w:noProof/>
        </w:rPr>
        <w:drawing>
          <wp:inline distT="0" distB="0" distL="0" distR="0" wp14:anchorId="4F4E3AC9" wp14:editId="2CDB9F30">
            <wp:extent cx="5677508" cy="375329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21612" cy="3782449"/>
                    </a:xfrm>
                    <a:prstGeom prst="rect">
                      <a:avLst/>
                    </a:prstGeom>
                  </pic:spPr>
                </pic:pic>
              </a:graphicData>
            </a:graphic>
          </wp:inline>
        </w:drawing>
      </w:r>
    </w:p>
    <w:p w14:paraId="1D744E47" w14:textId="576179E2" w:rsidR="00256599" w:rsidRPr="00505668" w:rsidRDefault="00EB6FFE" w:rsidP="00D12FB5">
      <w:pPr>
        <w:pStyle w:val="Tekstpodstawowy"/>
        <w:keepNext/>
      </w:pPr>
      <w:r>
        <w:rPr>
          <w:noProof/>
        </w:rPr>
        <mc:AlternateContent>
          <mc:Choice Requires="wps">
            <w:drawing>
              <wp:inline distT="0" distB="0" distL="0" distR="0" wp14:anchorId="2A7514B1" wp14:editId="00FDCF7E">
                <wp:extent cx="5718175" cy="289560"/>
                <wp:effectExtent l="0" t="0" r="0" b="0"/>
                <wp:docPr id="8"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289560"/>
                        </a:xfrm>
                        <a:prstGeom prst="rect">
                          <a:avLst/>
                        </a:prstGeom>
                        <a:solidFill>
                          <a:srgbClr val="FFFFFF"/>
                        </a:solidFill>
                        <a:ln w="9525">
                          <a:noFill/>
                          <a:miter lim="800000"/>
                          <a:headEnd/>
                          <a:tailEnd/>
                        </a:ln>
                      </wps:spPr>
                      <wps:txbx>
                        <w:txbxContent>
                          <w:p w14:paraId="43DD69DA" w14:textId="6213F6B9"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proofErr w:type="spellStart"/>
                            <w:r w:rsidRPr="00EB6FFE">
                              <w:rPr>
                                <w:sz w:val="20"/>
                                <w:szCs w:val="20"/>
                                <w:lang w:val="en-GB"/>
                              </w:rPr>
                              <w:t>M.Drexl</w:t>
                            </w:r>
                            <w:proofErr w:type="spellEnd"/>
                            <w:r w:rsidRPr="00EB6FFE">
                              <w:rPr>
                                <w:sz w:val="20"/>
                                <w:szCs w:val="20"/>
                                <w:lang w:val="en-GB"/>
                              </w:rPr>
                              <w:t xml:space="preserve">,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wps:txbx>
                      <wps:bodyPr rot="0" vert="horz" wrap="square" lIns="91440" tIns="45720" rIns="91440" bIns="45720" anchor="t" anchorCtr="0">
                        <a:noAutofit/>
                      </wps:bodyPr>
                    </wps:wsp>
                  </a:graphicData>
                </a:graphic>
              </wp:inline>
            </w:drawing>
          </mc:Choice>
          <mc:Fallback>
            <w:pict>
              <v:shape w14:anchorId="2A7514B1" id="_x0000_s1028" type="#_x0000_t202" style="width:450.25pt;height:2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" stroked="f">
                <v:textbox>
                  <w:txbxContent>
                    <w:p w14:paraId="43DD69DA" w14:textId="6213F6B9" w:rsidR="00EB6FFE" w:rsidRPr="00410949" w:rsidRDefault="00EB6FFE" w:rsidP="00EB6FFE">
                      <w:pPr>
                        <w:jc w:val="both"/>
                        <w:rPr>
                          <w:i/>
                          <w:iCs/>
                          <w:sz w:val="20"/>
                          <w:szCs w:val="20"/>
                          <w:lang w:val="en-GB"/>
                        </w:rPr>
                      </w:pPr>
                      <w:proofErr w:type="spellStart"/>
                      <w:r w:rsidRPr="00EB6FFE">
                        <w:rPr>
                          <w:b/>
                          <w:bCs/>
                          <w:sz w:val="20"/>
                          <w:szCs w:val="20"/>
                          <w:lang w:val="en-GB"/>
                        </w:rPr>
                        <w:t>Źródło</w:t>
                      </w:r>
                      <w:proofErr w:type="spellEnd"/>
                      <w:r w:rsidRPr="00EB6FFE">
                        <w:rPr>
                          <w:b/>
                          <w:bCs/>
                          <w:sz w:val="20"/>
                          <w:szCs w:val="20"/>
                          <w:lang w:val="en-GB"/>
                        </w:rPr>
                        <w:t>:</w:t>
                      </w:r>
                      <w:r w:rsidRPr="00EB6FFE">
                        <w:rPr>
                          <w:sz w:val="20"/>
                          <w:szCs w:val="20"/>
                          <w:lang w:val="en-GB"/>
                        </w:rPr>
                        <w:t xml:space="preserve"> </w:t>
                      </w:r>
                      <w:proofErr w:type="spellStart"/>
                      <w:r w:rsidRPr="00EB6FFE">
                        <w:rPr>
                          <w:sz w:val="20"/>
                          <w:szCs w:val="20"/>
                          <w:lang w:val="en-GB"/>
                        </w:rPr>
                        <w:t>M.Drexl</w:t>
                      </w:r>
                      <w:proofErr w:type="spellEnd"/>
                      <w:r w:rsidRPr="00EB6FFE">
                        <w:rPr>
                          <w:sz w:val="20"/>
                          <w:szCs w:val="20"/>
                          <w:lang w:val="en-GB"/>
                        </w:rPr>
                        <w:t xml:space="preserve">,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v:textbox>
                <w10:anchorlock/>
              </v:shape>
            </w:pict>
          </mc:Fallback>
        </mc:AlternateContent>
      </w:r>
    </w:p>
    <w:p w14:paraId="396192E5" w14:textId="04D072CF" w:rsidR="00D70CA2" w:rsidRPr="00AF1EA3" w:rsidRDefault="00591796" w:rsidP="00B612C7">
      <w:pPr>
        <w:pStyle w:val="Nagwek3"/>
      </w:pPr>
      <w:bookmarkStart w:id="21" w:name="_Toc130245788"/>
      <w:r w:rsidRPr="00AF1EA3">
        <w:t xml:space="preserve">Postać </w:t>
      </w:r>
      <w:r w:rsidR="0072744E" w:rsidRPr="00AF1EA3">
        <w:t>matematyczna VRP</w:t>
      </w:r>
      <w:bookmarkEnd w:id="21"/>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w:t>
      </w:r>
      <w:proofErr w:type="spellStart"/>
      <w:r w:rsidR="0072744E">
        <w:t>Raff</w:t>
      </w:r>
      <w:proofErr w:type="spellEnd"/>
      <w:r w:rsidR="0072744E">
        <w:t xml:space="preserve"> zaproponował ogólne ujęcie matematyczne problemu</w:t>
      </w:r>
      <w:r w:rsidR="0072744E">
        <w:rPr>
          <w:rStyle w:val="Odwoanieprzypisudolnego"/>
        </w:rPr>
        <w:footnoteReference w:id="38"/>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52FAA7F9"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V wierzchołków (</w:t>
      </w:r>
      <w:proofErr w:type="spellStart"/>
      <w:r w:rsidR="0066673C" w:rsidRPr="00955302">
        <w:rPr>
          <w:i/>
          <w:iCs/>
        </w:rPr>
        <w:t>vertices</w:t>
      </w:r>
      <w:proofErr w:type="spellEnd"/>
      <w:r w:rsidR="0066673C">
        <w:t>), A krawędzi</w:t>
      </w:r>
      <w:r w:rsidR="00955302">
        <w:t xml:space="preserve"> (</w:t>
      </w:r>
      <w:proofErr w:type="spellStart"/>
      <w:r w:rsidR="00955302">
        <w:rPr>
          <w:i/>
          <w:iCs/>
        </w:rPr>
        <w:t>edges</w:t>
      </w:r>
      <w:proofErr w:type="spellEnd"/>
      <w:r w:rsidR="00955302">
        <w:rPr>
          <w:i/>
          <w:iCs/>
        </w:rPr>
        <w:t>)</w:t>
      </w:r>
      <w:r w:rsidR="0066673C">
        <w:t xml:space="preserve"> oraz macierzy kosztów 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3020"/>
        <w:gridCol w:w="3020"/>
        <w:gridCol w:w="3020"/>
      </w:tblGrid>
      <w:tr w:rsidR="00831B9F" w14:paraId="399ECBF5" w14:textId="77777777" w:rsidTr="00F7327E">
        <w:tc>
          <w:tcPr>
            <w:tcW w:w="3020" w:type="dxa"/>
            <w:tcBorders>
              <w:top w:val="nil"/>
              <w:left w:val="nil"/>
              <w:bottom w:val="nil"/>
              <w:right w:val="nil"/>
            </w:tcBorders>
          </w:tcPr>
          <w:p w14:paraId="21D73FC3" w14:textId="77777777" w:rsidR="00831B9F" w:rsidRDefault="00831B9F" w:rsidP="0022249F">
            <w:pPr>
              <w:pStyle w:val="Tekstpodstawowy"/>
            </w:pPr>
          </w:p>
        </w:tc>
        <w:tc>
          <w:tcPr>
            <w:tcW w:w="302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3020"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pPr w:leftFromText="141" w:rightFromText="141" w:vertAnchor="text" w:horzAnchor="margin" w:tblpXSpec="center" w:tblpY="128"/>
        <w:tblW w:w="89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4"/>
        <w:gridCol w:w="5321"/>
        <w:gridCol w:w="1800"/>
      </w:tblGrid>
      <w:tr w:rsidR="00F7327E" w14:paraId="14334C32" w14:textId="77777777" w:rsidTr="00F7327E">
        <w:tc>
          <w:tcPr>
            <w:tcW w:w="1874" w:type="dxa"/>
          </w:tcPr>
          <w:p w14:paraId="4D0D87A4" w14:textId="77777777" w:rsidR="00F7327E" w:rsidRDefault="00F7327E" w:rsidP="00F7327E">
            <w:pPr>
              <w:pStyle w:val="Tekstpodstawowy"/>
            </w:pPr>
          </w:p>
        </w:tc>
        <w:tc>
          <w:tcPr>
            <w:tcW w:w="5321" w:type="dxa"/>
          </w:tcPr>
          <w:p w14:paraId="1B198A07" w14:textId="277F4135" w:rsidR="00F7327E" w:rsidRPr="008832A4" w:rsidRDefault="00000000" w:rsidP="00F7327E">
            <w:pPr>
              <w:pStyle w:val="Tekstpodstawowy"/>
              <w:jc w:val="center"/>
            </w:pPr>
            <m:oMathPara>
              <m:oMathParaPr>
                <m:jc m:val="center"/>
              </m:oMathParaPr>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800" w:type="dxa"/>
            <w:vAlign w:val="bottom"/>
          </w:tcPr>
          <w:p w14:paraId="3DD0F427" w14:textId="77777777" w:rsidR="00F7327E" w:rsidRDefault="00F7327E">
            <w:pPr>
              <w:pStyle w:val="Tekstpodstawowy"/>
              <w:numPr>
                <w:ilvl w:val="0"/>
                <w:numId w:val="10"/>
              </w:numPr>
              <w:jc w:val="right"/>
            </w:pPr>
          </w:p>
        </w:tc>
      </w:tr>
    </w:tbl>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71"/>
      </w:tblGrid>
      <w:tr w:rsidR="00F7327E" w14:paraId="36A9F5F7" w14:textId="77777777" w:rsidTr="00F7327E">
        <w:tc>
          <w:tcPr>
            <w:tcW w:w="1888" w:type="dxa"/>
          </w:tcPr>
          <w:p w14:paraId="63333CDA" w14:textId="77777777" w:rsidR="00F7327E" w:rsidRDefault="00F7327E" w:rsidP="00F93653">
            <w:pPr>
              <w:pStyle w:val="Tekstpodstawowy"/>
            </w:pPr>
          </w:p>
        </w:tc>
        <w:tc>
          <w:tcPr>
            <w:tcW w:w="5290" w:type="dxa"/>
          </w:tcPr>
          <w:p w14:paraId="3FB26018" w14:textId="52AFE68E" w:rsidR="00F7327E" w:rsidRDefault="00000000" w:rsidP="00F7327E">
            <w:pPr>
              <w:pStyle w:val="Tekstpodstawowy"/>
              <w:jc w:val="center"/>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871" w:type="dxa"/>
            <w:vAlign w:val="bottom"/>
          </w:tcPr>
          <w:p w14:paraId="391D5DF3" w14:textId="77777777" w:rsidR="00F7327E" w:rsidRDefault="00F7327E">
            <w:pPr>
              <w:pStyle w:val="Tekstpodstawowy"/>
              <w:numPr>
                <w:ilvl w:val="0"/>
                <w:numId w:val="10"/>
              </w:numPr>
              <w:jc w:val="right"/>
            </w:pPr>
          </w:p>
        </w:tc>
      </w:tr>
    </w:tbl>
    <w:p w14:paraId="6A899FF2" w14:textId="310703C0" w:rsidR="00632F5C" w:rsidRPr="00B14F82" w:rsidRDefault="00632F5C" w:rsidP="00632F5C">
      <w:pPr>
        <w:pStyle w:val="Tekstpodstawowy"/>
        <w:ind w:left="708"/>
        <w:jc w:val="center"/>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p w14:paraId="462ECBBE" w14:textId="0BA95DAA" w:rsidR="00AC3471" w:rsidRDefault="00000000" w:rsidP="00A47977">
      <w:pPr>
        <w:pStyle w:val="Tekstpodstawowy"/>
        <w:ind w:left="708"/>
        <w:jc w:val="cente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krawędź łącząca wierzchołki i oraz j należy do rozwiązania</m:t>
                    </m:r>
                  </m:e>
                </m:mr>
                <m:mr>
                  <m:e>
                    <m:r>
                      <w:rPr>
                        <w:rFonts w:ascii="Cambria Math" w:hAnsi="Cambria Math"/>
                      </w:rPr>
                      <m:t xml:space="preserve">     w przeciwnym przypadku</m:t>
                    </m:r>
                  </m:e>
                </m:mr>
              </m:m>
            </m:e>
          </m:d>
          <m:r>
            <w:rPr>
              <w:rFonts w:ascii="Cambria Math" w:hAnsi="Cambria Math"/>
            </w:rPr>
            <m:t>,</m:t>
          </m:r>
        </m:oMath>
      </m:oMathPara>
    </w:p>
    <w:p w14:paraId="375AD890" w14:textId="739A4FD7" w:rsidR="00AC3471" w:rsidRDefault="00425AC6" w:rsidP="00D70CA2">
      <w:pPr>
        <w:pStyle w:val="Tekstpodstawowy"/>
      </w:pPr>
      <w:r>
        <w:t>g</w:t>
      </w:r>
      <w:r w:rsidR="00AC3471">
        <w:t>dzie:</w:t>
      </w:r>
    </w:p>
    <w:p w14:paraId="76A14C14" w14:textId="35055E51"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 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7491A1FC"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 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0BEBC33" w14:textId="06C36353" w:rsidR="00A82E11"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449014E9" w14:textId="58110C99" w:rsidR="00B37648" w:rsidRDefault="00D70CA2" w:rsidP="00D70CA2">
      <w:pPr>
        <w:pStyle w:val="Tekstpodstawowy"/>
        <w:rPr>
          <w:iCs/>
        </w:rPr>
      </w:pPr>
      <w:r>
        <w:rPr>
          <w:iCs/>
        </w:rPr>
        <w:tab/>
      </w:r>
      <w:r w:rsidR="00A82E11">
        <w:rPr>
          <w:iCs/>
        </w:rPr>
        <w:t xml:space="preserve">Warunek narzucony na zbiór </w:t>
      </w:r>
      <m:oMath>
        <m:r>
          <w:rPr>
            <w:rFonts w:ascii="Cambria Math" w:hAnsi="Cambria Math"/>
          </w:rPr>
          <m:t>S</m:t>
        </m:r>
      </m:oMath>
      <w:r w:rsidR="00A82E11">
        <w:rPr>
          <w:iCs/>
        </w:rPr>
        <w:t xml:space="preserve"> </w:t>
      </w:r>
      <w:r w:rsidR="008E01E7">
        <w:rPr>
          <w:iCs/>
        </w:rPr>
        <w:t>dotyczy powstawania zamkniętych cykli niepołączonych z punktem startowym. Można go również interpretować jako nakaz wykonania kolejnego kroku startując z miejsca, w którym zakończono poprzedni krok. W zależności od</w:t>
      </w:r>
      <w:r w:rsidR="000F7FE5">
        <w:rPr>
          <w:iCs/>
        </w:rPr>
        <w:t> </w:t>
      </w:r>
      <w:r w:rsidR="008E01E7">
        <w:rPr>
          <w:iCs/>
        </w:rPr>
        <w:t>konkretnego problemu VRP może on ulegać istotnym modyfikacjom.</w:t>
      </w:r>
      <w:r w:rsidR="00B37648">
        <w:rPr>
          <w:iCs/>
        </w:rPr>
        <w:t xml:space="preserve"> Poniżej zostanie przedstawionych kilka najważniejszych metod i podejść do sformułowania tego ograniczenia</w:t>
      </w:r>
      <w:r w:rsidR="00C23EED">
        <w:rPr>
          <w:iCs/>
        </w:rPr>
        <w:t>, które daje się zastosować w większości problemów VRP (założono optymalizację na grafie nieskierowanym)</w:t>
      </w:r>
      <w:r w:rsidR="00B37648">
        <w:rPr>
          <w:iCs/>
        </w:rPr>
        <w:t>.</w:t>
      </w:r>
    </w:p>
    <w:p w14:paraId="359C8658" w14:textId="710F4051" w:rsidR="008E01E7" w:rsidRDefault="00B37648" w:rsidP="00D70CA2">
      <w:pPr>
        <w:pStyle w:val="Tekstpodstawowy"/>
        <w:rPr>
          <w:iCs/>
        </w:rPr>
      </w:pPr>
      <w:r>
        <w:rPr>
          <w:iCs/>
        </w:rPr>
        <w:tab/>
      </w:r>
      <w:proofErr w:type="spellStart"/>
      <w:r w:rsidR="008E01E7">
        <w:rPr>
          <w:iCs/>
        </w:rPr>
        <w:t>Bektas</w:t>
      </w:r>
      <w:proofErr w:type="spellEnd"/>
      <w:r w:rsidR="008E01E7">
        <w:rPr>
          <w:iCs/>
        </w:rPr>
        <w:t xml:space="preserve"> zaproponował następującą formułę</w:t>
      </w:r>
      <w:r w:rsidR="004B404F">
        <w:rPr>
          <w:rStyle w:val="Odwoanieprzypisudolnego"/>
          <w:iCs/>
        </w:rPr>
        <w:footnoteReference w:id="39"/>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05CB07AF"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63172F9A" w:rsidR="00A16536" w:rsidRDefault="005B2FB3" w:rsidP="00D70CA2">
      <w:pPr>
        <w:pStyle w:val="Tekstpodstawowy"/>
        <w:rPr>
          <w:iCs/>
        </w:rPr>
      </w:pPr>
      <w:r>
        <w:rPr>
          <w:iCs/>
        </w:rPr>
        <w:lastRenderedPageBreak/>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proofErr w:type="spellStart"/>
      <w:r w:rsidR="00AA05F5">
        <w:rPr>
          <w:iCs/>
        </w:rPr>
        <w:t>pod</w:t>
      </w:r>
      <w:r w:rsidR="006B65C6">
        <w:rPr>
          <w:iCs/>
        </w:rPr>
        <w:t>tras</w:t>
      </w:r>
      <w:proofErr w:type="spellEnd"/>
      <w:r w:rsidR="00AA05F5">
        <w:rPr>
          <w:iCs/>
        </w:rPr>
        <w:t xml:space="preserve"> będących częścią opracowanej trasy. </w:t>
      </w:r>
      <w:r w:rsidR="00A033CE">
        <w:rPr>
          <w:iCs/>
        </w:rPr>
        <w:t xml:space="preserve">Takie ujęcie warunku nazywa się też jawnym ograniczeniem </w:t>
      </w:r>
      <w:proofErr w:type="spellStart"/>
      <w:r w:rsidR="00A033CE">
        <w:rPr>
          <w:iCs/>
        </w:rPr>
        <w:t>Dantziga</w:t>
      </w:r>
      <w:proofErr w:type="spellEnd"/>
      <w:r w:rsidR="00A033CE">
        <w:rPr>
          <w:iCs/>
        </w:rPr>
        <w:t>-</w:t>
      </w:r>
      <w:proofErr w:type="spellStart"/>
      <w:r w:rsidR="00A033CE">
        <w:rPr>
          <w:iCs/>
        </w:rPr>
        <w:t>Fulkersona</w:t>
      </w:r>
      <w:proofErr w:type="spellEnd"/>
      <w:r w:rsidR="00A033CE">
        <w:rPr>
          <w:iCs/>
        </w:rPr>
        <w:t>-Johnsona</w:t>
      </w:r>
      <w:r w:rsidR="00D02149">
        <w:rPr>
          <w:iCs/>
        </w:rPr>
        <w:t xml:space="preserve"> (chociaż nie</w:t>
      </w:r>
      <w:r w:rsidR="000F7FE5">
        <w:rPr>
          <w:iCs/>
        </w:rPr>
        <w:t> </w:t>
      </w:r>
      <w:r w:rsidR="00D02149">
        <w:rPr>
          <w:iCs/>
        </w:rPr>
        <w:t>zostało przez nich opracowane)</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Pr>
          <w:rStyle w:val="Odwoanieprzypisudolnego"/>
          <w:iCs/>
        </w:rPr>
        <w:footnoteReference w:id="40"/>
      </w:r>
      <w:r w:rsidR="00AA05F5">
        <w:rPr>
          <w:iCs/>
        </w:rPr>
        <w:t xml:space="preserve"> Wynika to z tego, że zbiór </w:t>
      </w:r>
      <m:oMath>
        <m:r>
          <w:rPr>
            <w:rFonts w:ascii="Cambria Math" w:hAnsi="Cambria Math"/>
          </w:rPr>
          <m:t>S</m:t>
        </m:r>
      </m:oMath>
      <w:r w:rsidR="00AA05F5">
        <w:rPr>
          <w:iCs/>
        </w:rPr>
        <w:t>,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0</w:t>
      </w:r>
      <w:r w:rsidR="00D15788" w:rsidRPr="00D15788">
        <w:rPr>
          <w:iCs/>
        </w:rPr>
        <w:t xml:space="preserve"> </w:t>
      </w:r>
      <w:r w:rsidR="00B37648">
        <w:rPr>
          <w:iCs/>
        </w:rPr>
        <w:t xml:space="preserve">jest to, że liczba </w:t>
      </w:r>
      <w:r w:rsidR="00AE542F">
        <w:rPr>
          <w:iCs/>
        </w:rPr>
        <w:t xml:space="preserve">krawędzi w każdym </w:t>
      </w:r>
      <w:r w:rsidR="001A4815">
        <w:rPr>
          <w:iCs/>
        </w:rPr>
        <w:t xml:space="preserve">z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1</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647E0CE2" w:rsidR="00A16536" w:rsidRDefault="00A16536" w:rsidP="00D70CA2">
      <w:pPr>
        <w:pStyle w:val="Tekstpodstawowy"/>
        <w:rPr>
          <w:iCs/>
        </w:rPr>
      </w:pPr>
      <w:r>
        <w:rPr>
          <w:iCs/>
        </w:rPr>
        <w:tab/>
      </w:r>
      <w:r w:rsidR="00B37648">
        <w:rPr>
          <w:iCs/>
        </w:rPr>
        <w:t>Innym</w:t>
      </w:r>
      <w:r>
        <w:rPr>
          <w:iCs/>
        </w:rPr>
        <w:t xml:space="preserve"> z </w:t>
      </w:r>
      <w:r w:rsidR="00D92CCE">
        <w:rPr>
          <w:iCs/>
        </w:rPr>
        <w:t xml:space="preserve">podejść jest zastosowanie niejawnych ograniczeń </w:t>
      </w:r>
      <w:proofErr w:type="spellStart"/>
      <w:r w:rsidR="00D92CCE">
        <w:rPr>
          <w:iCs/>
        </w:rPr>
        <w:t>Dantziga</w:t>
      </w:r>
      <w:proofErr w:type="spellEnd"/>
      <w:r w:rsidR="00D92CCE">
        <w:rPr>
          <w:iCs/>
        </w:rPr>
        <w:t>-</w:t>
      </w:r>
      <w:proofErr w:type="spellStart"/>
      <w:r w:rsidR="00D92CCE">
        <w:rPr>
          <w:iCs/>
        </w:rPr>
        <w:t>Fulkersona</w:t>
      </w:r>
      <w:proofErr w:type="spellEnd"/>
      <w:r w:rsidR="00D92CCE">
        <w:rPr>
          <w:iCs/>
        </w:rPr>
        <w:t>-Johnsona (</w:t>
      </w:r>
      <w:proofErr w:type="spellStart"/>
      <w:r w:rsidR="00D92CCE" w:rsidRPr="00D92CCE">
        <w:rPr>
          <w:iCs/>
        </w:rPr>
        <w:t>Implicit</w:t>
      </w:r>
      <w:proofErr w:type="spellEnd"/>
      <w:r w:rsidR="00D92CCE" w:rsidRPr="00D92CCE">
        <w:rPr>
          <w:iCs/>
        </w:rPr>
        <w:t xml:space="preserve"> </w:t>
      </w:r>
      <w:proofErr w:type="spellStart"/>
      <w:r w:rsidR="00D92CCE" w:rsidRPr="00D92CCE">
        <w:rPr>
          <w:iCs/>
        </w:rPr>
        <w:t>Dantzig</w:t>
      </w:r>
      <w:proofErr w:type="spellEnd"/>
      <w:r w:rsidR="00D92CCE" w:rsidRPr="00D92CCE">
        <w:rPr>
          <w:iCs/>
        </w:rPr>
        <w:t>-</w:t>
      </w:r>
      <w:proofErr w:type="spellStart"/>
      <w:r w:rsidR="00D92CCE" w:rsidRPr="00D92CCE">
        <w:rPr>
          <w:iCs/>
        </w:rPr>
        <w:t>Fulkerson</w:t>
      </w:r>
      <w:proofErr w:type="spellEnd"/>
      <w:r w:rsidR="00D92CCE" w:rsidRPr="00D92CCE">
        <w:rPr>
          <w:iCs/>
        </w:rPr>
        <w:t xml:space="preserve">-Johnson </w:t>
      </w:r>
      <w:proofErr w:type="spellStart"/>
      <w:r w:rsidR="00D92CCE" w:rsidRPr="00D92CCE">
        <w:rPr>
          <w:iCs/>
        </w:rPr>
        <w:t>formulation</w:t>
      </w:r>
      <w:proofErr w:type="spellEnd"/>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posiadania zamkniętych cykli. Jeśli rozwiązanie okaże się niedopuszczalne, wówczas do zestawu ograniczeń zostaje dodany warunek, który nie zezwala na ponowne powstanie otrzymanego</w:t>
      </w:r>
      <w:r w:rsidR="00B37648">
        <w:rPr>
          <w:iCs/>
        </w:rPr>
        <w:t xml:space="preserve"> w danej iteracji</w:t>
      </w:r>
      <w:r w:rsidR="00D92CCE">
        <w:rPr>
          <w:iCs/>
        </w:rPr>
        <w:t xml:space="preserve"> zamkniętego cyklu.</w:t>
      </w:r>
      <w:r w:rsidR="00D35D7A">
        <w:rPr>
          <w:iCs/>
        </w:rPr>
        <w:t xml:space="preserve"> Metoda ta pozostawia dowolność w kwestii definiowania warunku ograniczającego. Takie ujęcie pozwala zmniejszyć liczbę warunków ograniczających i okazało się </w:t>
      </w:r>
      <w:r w:rsidR="00C70C04">
        <w:rPr>
          <w:iCs/>
        </w:rPr>
        <w:t>efektywne,</w:t>
      </w:r>
      <w:r w:rsidR="00D35D7A">
        <w:rPr>
          <w:iCs/>
        </w:rPr>
        <w:t xml:space="preserve"> dopóki nie wynaleziono kolejnych metod.</w:t>
      </w:r>
      <w:r w:rsidR="00184CE4">
        <w:rPr>
          <w:rStyle w:val="Odwoanieprzypisudolnego"/>
          <w:iCs/>
        </w:rPr>
        <w:footnoteReference w:id="41"/>
      </w:r>
    </w:p>
    <w:p w14:paraId="5DF83C16" w14:textId="101FBCFE"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proofErr w:type="spellStart"/>
      <w:r w:rsidR="00CF0EC6">
        <w:t>Applegate</w:t>
      </w:r>
      <w:proofErr w:type="spellEnd"/>
      <w:r w:rsidR="00CF0EC6">
        <w:t xml:space="preserve"> </w:t>
      </w:r>
      <w:r w:rsidR="003604F5">
        <w:t>et al</w:t>
      </w:r>
      <w:r w:rsidR="00CF0EC6">
        <w:t xml:space="preserve">. Omawiana tam tzw. </w:t>
      </w:r>
      <w:commentRangeStart w:id="22"/>
      <w:r w:rsidR="00CF0EC6">
        <w:t>metoda cięcia płaszczyzny</w:t>
      </w:r>
      <w:commentRangeEnd w:id="22"/>
      <w:r w:rsidR="00CF0EC6">
        <w:rPr>
          <w:rStyle w:val="Odwoaniedokomentarza"/>
          <w:lang w:val="x-none" w:eastAsia="x-none"/>
        </w:rPr>
        <w:commentReference w:id="22"/>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 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84CE4">
        <w:t>.</w:t>
      </w:r>
      <w:r w:rsidR="00153031">
        <w:rPr>
          <w:rStyle w:val="Odwoanieprzypisudolnego"/>
        </w:rPr>
        <w:footnoteReference w:id="42"/>
      </w:r>
      <w:r w:rsidR="00153031">
        <w:t xml:space="preserve"> Efektywność </w:t>
      </w:r>
      <w:r w:rsidR="00153031">
        <w:lastRenderedPageBreak/>
        <w:t xml:space="preserve">czasowa tego podejścia </w:t>
      </w:r>
      <w:r w:rsidR="00A60D12">
        <w:t>opiera się</w:t>
      </w:r>
      <w:r w:rsidR="00153031">
        <w:t xml:space="preserve"> na tym, że suma zbiorów potęgowych zbiorów rozłącznych jest mniejszym zbiorem niż zbiór potęgowy sumy tych zbiorów.</w:t>
      </w:r>
    </w:p>
    <w:p w14:paraId="02B0D9CF" w14:textId="0EBF568B" w:rsidR="0022249F" w:rsidRDefault="00502F3A" w:rsidP="00D70CA2">
      <w:pPr>
        <w:pStyle w:val="Tekstpodstawowy"/>
        <w:rPr>
          <w:iCs/>
        </w:rPr>
      </w:pPr>
      <w:r>
        <w:rPr>
          <w:iCs/>
        </w:rPr>
        <w:tab/>
      </w:r>
      <w:r w:rsidR="00E15B6A">
        <w:rPr>
          <w:iCs/>
        </w:rPr>
        <w:t>Miller</w:t>
      </w:r>
      <w:r w:rsidR="0043276D">
        <w:rPr>
          <w:iCs/>
        </w:rPr>
        <w:t xml:space="preserve">, </w:t>
      </w:r>
      <w:proofErr w:type="spellStart"/>
      <w:r w:rsidR="0043276D">
        <w:rPr>
          <w:iCs/>
        </w:rPr>
        <w:t>Tucker</w:t>
      </w:r>
      <w:proofErr w:type="spellEnd"/>
      <w:r w:rsidR="0043276D">
        <w:rPr>
          <w:iCs/>
        </w:rPr>
        <w:t xml:space="preserve"> i </w:t>
      </w:r>
      <w:proofErr w:type="spellStart"/>
      <w:r w:rsidR="0043276D">
        <w:rPr>
          <w:iCs/>
        </w:rPr>
        <w:t>Zemlin</w:t>
      </w:r>
      <w:proofErr w:type="spellEnd"/>
      <w:r w:rsidR="0043276D">
        <w:rPr>
          <w:iCs/>
        </w:rPr>
        <w:t xml:space="preserve">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w:t>
      </w:r>
      <w:proofErr w:type="spellStart"/>
      <w:r w:rsidR="00590441">
        <w:rPr>
          <w:iCs/>
        </w:rPr>
        <w:t>Capacit</w:t>
      </w:r>
      <w:r w:rsidR="00E60358">
        <w:rPr>
          <w:iCs/>
        </w:rPr>
        <w:t>at</w:t>
      </w:r>
      <w:r w:rsidR="00590441">
        <w:rPr>
          <w:iCs/>
        </w:rPr>
        <w:t>ed</w:t>
      </w:r>
      <w:proofErr w:type="spellEnd"/>
      <w:r w:rsidR="00590441">
        <w:rPr>
          <w:iCs/>
        </w:rPr>
        <w:t xml:space="preserve"> VRP – problem VRP z ograniczoną pojemnością pojazdu – po</w:t>
      </w:r>
      <w:r w:rsidR="000F7FE5">
        <w:rPr>
          <w:iCs/>
        </w:rPr>
        <w:t> </w:t>
      </w:r>
      <w:r w:rsidR="00590441">
        <w:rPr>
          <w:iCs/>
        </w:rPr>
        <w:t>odwiedzeniu określonej liczby miejsc, agent musi wrócić do punktu startowego uzupełnić zapas)</w:t>
      </w:r>
      <w:r w:rsidR="0043276D">
        <w:rPr>
          <w:iCs/>
        </w:rPr>
        <w:t xml:space="preserve">, dla którego liczba ograniczeń </w:t>
      </w:r>
      <w:r w:rsidR="00482877">
        <w:rPr>
          <w:iCs/>
        </w:rPr>
        <w:t xml:space="preserve">związanych z </w:t>
      </w:r>
      <w:r w:rsidR="00CD130D">
        <w:rPr>
          <w:iCs/>
        </w:rPr>
        <w:t xml:space="preserve">zamkniętymi cyklami </w:t>
      </w:r>
      <w:r w:rsidR="0043276D">
        <w:rPr>
          <w:iCs/>
        </w:rPr>
        <w:t xml:space="preserve">rośnie w 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454366">
        <w:rPr>
          <w:iCs/>
        </w:rPr>
        <w:t>.</w:t>
      </w:r>
      <w:r w:rsidR="00255060">
        <w:rPr>
          <w:rStyle w:val="Odwoanieprzypisudolnego"/>
          <w:iCs/>
        </w:rPr>
        <w:footnoteReference w:id="43"/>
      </w:r>
      <w:r w:rsidR="00255060">
        <w:rPr>
          <w:rStyle w:val="Nagwek3Znak"/>
          <w:rFonts w:ascii="Cambria Math" w:hAnsi="Cambria Math"/>
          <w:b w:val="0"/>
          <w:bCs w:val="0"/>
          <w:i/>
          <w:iCs/>
        </w:rPr>
        <w:t xml:space="preserve"> </w:t>
      </w:r>
      <w:proofErr w:type="spellStart"/>
      <w:r w:rsidR="003449EA">
        <w:rPr>
          <w:iCs/>
        </w:rPr>
        <w:t>Kulkarni</w:t>
      </w:r>
      <w:proofErr w:type="spellEnd"/>
      <w:r w:rsidR="003449EA">
        <w:rPr>
          <w:iCs/>
        </w:rPr>
        <w:t xml:space="preserve"> </w:t>
      </w:r>
      <w:r w:rsidR="00E87100">
        <w:rPr>
          <w:iCs/>
        </w:rPr>
        <w:t>et al</w:t>
      </w:r>
      <w:r w:rsidR="003449EA">
        <w:rPr>
          <w:iCs/>
        </w:rPr>
        <w:t xml:space="preserve">. </w:t>
      </w:r>
      <w:r w:rsidR="00454366">
        <w:rPr>
          <w:iCs/>
        </w:rPr>
        <w:t>te ograniczenia uogólnił</w:t>
      </w:r>
      <w:r w:rsidR="003449EA">
        <w:rPr>
          <w:iCs/>
        </w:rPr>
        <w:t>,</w:t>
      </w:r>
      <w:r w:rsidR="003449EA">
        <w:rPr>
          <w:rStyle w:val="Odwoanieprzypisudolnego"/>
          <w:iCs/>
        </w:rPr>
        <w:footnoteReference w:id="44"/>
      </w:r>
      <w:r w:rsidR="003449EA">
        <w:rPr>
          <w:iCs/>
        </w:rPr>
        <w:t xml:space="preserve"> </w:t>
      </w:r>
      <w:r w:rsidR="00590441">
        <w:rPr>
          <w:iCs/>
        </w:rPr>
        <w:t xml:space="preserve">a Kara </w:t>
      </w:r>
      <w:r w:rsidR="003604F5">
        <w:rPr>
          <w:iCs/>
        </w:rPr>
        <w:t>et 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Pr>
          <w:rStyle w:val="Odwoanieprzypisudolnego"/>
          <w:iCs/>
        </w:rPr>
        <w:footnoteReference w:id="45"/>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4D437787" w:rsidR="00F430BB" w:rsidRDefault="00ED53BB" w:rsidP="00D70CA2">
      <w:pPr>
        <w:pStyle w:val="Tekstpodstawowy"/>
        <w:rPr>
          <w:iCs/>
        </w:rPr>
      </w:pPr>
      <w:r>
        <w:rPr>
          <w:iCs/>
        </w:rPr>
        <w:tab/>
      </w:r>
      <w:r w:rsidR="00F430BB">
        <w:rPr>
          <w:iCs/>
        </w:rPr>
        <w:t xml:space="preserve">Warto zauważyć, że warunki </w:t>
      </w:r>
      <w:r w:rsidR="00A60D12">
        <w:rPr>
          <w:iCs/>
        </w:rPr>
        <w:t xml:space="preserve">opisane przez </w:t>
      </w:r>
      <w:r w:rsidR="00B612C7">
        <w:rPr>
          <w:iCs/>
        </w:rPr>
        <w:t>równan</w:t>
      </w:r>
      <w:commentRangeStart w:id="23"/>
      <w:r w:rsidR="00A60D12">
        <w:rPr>
          <w:iCs/>
        </w:rPr>
        <w:t xml:space="preserve">ia </w:t>
      </w:r>
      <w:r>
        <w:rPr>
          <w:iCs/>
        </w:rPr>
        <w:t>22</w:t>
      </w:r>
      <w:r w:rsidR="00A60D12">
        <w:rPr>
          <w:iCs/>
        </w:rPr>
        <w:t xml:space="preserve"> i </w:t>
      </w:r>
      <w:r>
        <w:rPr>
          <w:iCs/>
        </w:rPr>
        <w:t>23</w:t>
      </w:r>
      <w:r w:rsidR="00F430BB">
        <w:rPr>
          <w:iCs/>
        </w:rPr>
        <w:t xml:space="preserve"> </w:t>
      </w:r>
      <w:commentRangeEnd w:id="23"/>
      <w:r w:rsidR="00A60D12">
        <w:rPr>
          <w:rStyle w:val="Odwoaniedokomentarza"/>
          <w:lang w:val="x-none" w:eastAsia="x-none"/>
        </w:rPr>
        <w:commentReference w:id="23"/>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5DCEA1F5" w14:textId="645E9DA7"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w:t>
      </w:r>
      <w:proofErr w:type="spellStart"/>
      <w:r w:rsidR="00B4642A">
        <w:rPr>
          <w:iCs/>
        </w:rPr>
        <w:t>Salehi</w:t>
      </w:r>
      <w:proofErr w:type="spellEnd"/>
      <w:r w:rsidR="00B4642A">
        <w:rPr>
          <w:iCs/>
        </w:rPr>
        <w:t>,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24"/>
      <w:r w:rsidR="00B92E5D">
        <w:rPr>
          <w:iCs/>
        </w:rPr>
        <w:t>następującego sformułowania</w:t>
      </w:r>
      <w:commentRangeEnd w:id="24"/>
      <w:r w:rsidR="00A60D12">
        <w:rPr>
          <w:rStyle w:val="Odwoaniedokomentarza"/>
          <w:lang w:val="x-none" w:eastAsia="x-none"/>
        </w:rPr>
        <w:commentReference w:id="24"/>
      </w:r>
      <w:r w:rsidR="00B92E5D">
        <w:rPr>
          <w:iCs/>
        </w:rPr>
        <w:t>:</w:t>
      </w:r>
      <w:r w:rsidR="00681AE1">
        <w:rPr>
          <w:rStyle w:val="Odwoanieprzypisudolnego"/>
          <w:iCs/>
        </w:rPr>
        <w:footnoteReference w:id="46"/>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25"/>
      <w:r w:rsidR="00EF060F">
        <w:rPr>
          <w:iCs/>
        </w:rPr>
        <w:t>dzie</w:t>
      </w:r>
      <w:commentRangeEnd w:id="25"/>
      <w:r>
        <w:rPr>
          <w:iCs/>
        </w:rPr>
        <w:t>:</w:t>
      </w:r>
      <w:r w:rsidR="00141207">
        <w:rPr>
          <w:rStyle w:val="Odwoaniedokomentarza"/>
          <w:lang w:val="x-none" w:eastAsia="x-none"/>
        </w:rPr>
        <w:commentReference w:id="25"/>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7BF32681" w:rsidR="00AC3471" w:rsidRP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w:t>
      </w:r>
      <w:proofErr w:type="spellStart"/>
      <w:r w:rsidR="008C6878">
        <w:rPr>
          <w:iCs/>
        </w:rPr>
        <w:t>zym</w:t>
      </w:r>
      <w:proofErr w:type="spellEnd"/>
      <w:r w:rsidR="008C6878">
        <w:rPr>
          <w:iCs/>
        </w:rPr>
        <w:t xml:space="preserve">) pojazd będzie startował z 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Pr>
          <w:rStyle w:val="Odwoanieprzypisudolnego"/>
          <w:iCs/>
        </w:rPr>
        <w:footnoteReference w:id="47"/>
      </w:r>
      <w:r w:rsidR="00F25CEB">
        <w:rPr>
          <w:iCs/>
        </w:rPr>
        <w:t xml:space="preserve"> </w:t>
      </w:r>
      <w:r w:rsidR="00ED73CE">
        <w:rPr>
          <w:iCs/>
        </w:rPr>
        <w:t>Dobór wielkości kary stanowi kompromis – zbyt wysoka kara skutkuje zachłannością algorytmu i wpadnięciem w pułapkę lokalnego minimum (które nie musi być globalnym minimum funkcji celu). Zbyt niska kara może skutkować otrzymaniem rozwiązania niespełniającego ograniczeń.</w:t>
      </w:r>
    </w:p>
    <w:p w14:paraId="3F51D1B0" w14:textId="77777777" w:rsidR="00AA13E4" w:rsidRPr="00B14F82" w:rsidRDefault="00AA13E4" w:rsidP="00632F5C">
      <w:pPr>
        <w:pStyle w:val="Tekstpodstawowy"/>
        <w:ind w:left="708"/>
        <w:jc w:val="center"/>
      </w:pPr>
    </w:p>
    <w:p w14:paraId="43FFF5D2" w14:textId="4B6CF76C" w:rsidR="00A470A9" w:rsidRDefault="00773503" w:rsidP="00325B73">
      <w:pPr>
        <w:pStyle w:val="Nagwek2"/>
      </w:pPr>
      <w:bookmarkStart w:id="26" w:name="_Toc130245789"/>
      <w:r>
        <w:t>Kwantowe i hybrydowe algorytmy optymalizacyjne</w:t>
      </w:r>
      <w:bookmarkEnd w:id="26"/>
    </w:p>
    <w:p w14:paraId="4D864A70" w14:textId="0E08196F" w:rsidR="00A470A9" w:rsidRDefault="00A470A9" w:rsidP="00B612C7">
      <w:pPr>
        <w:pStyle w:val="Nagwek3"/>
      </w:pPr>
      <w:bookmarkStart w:id="27" w:name="_Toc130245790"/>
      <w:r>
        <w:t>QAOA</w:t>
      </w:r>
      <w:r w:rsidR="00FE0217">
        <w:t xml:space="preserve"> jako algorytm wariancyjny</w:t>
      </w:r>
      <w:bookmarkEnd w:id="27"/>
    </w:p>
    <w:p w14:paraId="33E279AA" w14:textId="77777777" w:rsidR="00A470A9" w:rsidRPr="00B964D5" w:rsidRDefault="00A470A9" w:rsidP="00A470A9">
      <w:pPr>
        <w:pStyle w:val="Tekstpodstawowy"/>
      </w:pPr>
    </w:p>
    <w:p w14:paraId="12623378" w14:textId="07407403" w:rsidR="00A470A9" w:rsidRDefault="00A470A9" w:rsidP="00A470A9">
      <w:pPr>
        <w:pStyle w:val="Tekstpodstawowy"/>
        <w:ind w:firstLine="708"/>
      </w:pPr>
      <w:r>
        <w:t>Jednym z algorytmów kwantowych dedykowanych optymalizacji kombinatorycznej jest kwantowy algorytm przybliżonej optymalizacji (</w:t>
      </w:r>
      <w:r w:rsidRPr="00F25CEB">
        <w:rPr>
          <w:i/>
          <w:iCs/>
        </w:rPr>
        <w:t xml:space="preserve">Quantum </w:t>
      </w:r>
      <w:proofErr w:type="spellStart"/>
      <w:r w:rsidRPr="00F25CEB">
        <w:rPr>
          <w:i/>
          <w:iCs/>
        </w:rPr>
        <w:t>Approximate</w:t>
      </w:r>
      <w:proofErr w:type="spellEnd"/>
      <w:r w:rsidRPr="00F25CEB">
        <w:rPr>
          <w:i/>
          <w:iCs/>
        </w:rPr>
        <w:t xml:space="preserve"> Optimization </w:t>
      </w:r>
      <w:proofErr w:type="spellStart"/>
      <w:r w:rsidRPr="00F25CEB">
        <w:rPr>
          <w:i/>
          <w:iCs/>
        </w:rPr>
        <w:t>Algorithm</w:t>
      </w:r>
      <w:proofErr w:type="spellEnd"/>
      <w:r>
        <w:t xml:space="preserve"> – QAOA), zaproponowany w 2014</w:t>
      </w:r>
      <w:r w:rsidR="004541E7">
        <w:t xml:space="preserve"> przez Edwarda </w:t>
      </w:r>
      <w:proofErr w:type="spellStart"/>
      <w:r w:rsidR="004541E7">
        <w:t>Farhiego</w:t>
      </w:r>
      <w:proofErr w:type="spellEnd"/>
      <w:r w:rsidR="007B6147">
        <w:t xml:space="preserve">, </w:t>
      </w:r>
      <w:r w:rsidR="004541E7">
        <w:t xml:space="preserve">Jeffreya </w:t>
      </w:r>
      <w:proofErr w:type="spellStart"/>
      <w:r w:rsidR="004541E7">
        <w:t>Goldstone’a</w:t>
      </w:r>
      <w:proofErr w:type="spellEnd"/>
      <w:r>
        <w:t xml:space="preserve"> </w:t>
      </w:r>
      <w:r w:rsidR="007B6147">
        <w:t xml:space="preserve">i </w:t>
      </w:r>
      <w:r w:rsidR="007B6147">
        <w:lastRenderedPageBreak/>
        <w:t xml:space="preserve">Sama </w:t>
      </w:r>
      <w:proofErr w:type="spellStart"/>
      <w:r w:rsidR="007B6147">
        <w:t>Gutmana</w:t>
      </w:r>
      <w:proofErr w:type="spellEnd"/>
      <w:r w:rsidR="007B6147">
        <w:t xml:space="preserve"> </w:t>
      </w:r>
      <w:r>
        <w:t>do rozwiązywania problemu max-</w:t>
      </w:r>
      <w:proofErr w:type="spellStart"/>
      <w:r>
        <w:t>cut</w:t>
      </w:r>
      <w:proofErr w:type="spellEnd"/>
      <w:r>
        <w:t>,</w:t>
      </w:r>
      <w:r>
        <w:rPr>
          <w:rStyle w:val="Odwoanieprzypisudolnego"/>
        </w:rPr>
        <w:footnoteReference w:id="48"/>
      </w:r>
      <w:r>
        <w:t xml:space="preserve"> który podobnie jak problem VRP, jest problemem kombinatorycznym (tzn. dyskretnym, o relatywnie dużej przestrzeni rozwiązań).</w:t>
      </w:r>
      <w:r w:rsidR="00E61C01">
        <w:t xml:space="preserve"> W Rozdziałach I.3.2 oraz I.3.3 przedstawiono algorytm QAOA zgodnie z założeniami jego twórców. </w:t>
      </w:r>
      <w:r w:rsidR="00920B72">
        <w:t>Algorytm ten należy do klasy kwantowych algorytmów wariancyjnych (</w:t>
      </w:r>
      <w:proofErr w:type="spellStart"/>
      <w:r w:rsidR="00920B72" w:rsidRPr="00F25CEB">
        <w:rPr>
          <w:i/>
          <w:iCs/>
        </w:rPr>
        <w:t>Variational</w:t>
      </w:r>
      <w:proofErr w:type="spellEnd"/>
      <w:r w:rsidR="00920B72" w:rsidRPr="00F25CEB">
        <w:rPr>
          <w:i/>
          <w:iCs/>
        </w:rPr>
        <w:t xml:space="preserve"> Quantum </w:t>
      </w:r>
      <w:proofErr w:type="spellStart"/>
      <w:r w:rsidR="00920B72" w:rsidRPr="00F25CEB">
        <w:rPr>
          <w:i/>
          <w:iCs/>
        </w:rPr>
        <w:t>Algorithm</w:t>
      </w:r>
      <w:proofErr w:type="spellEnd"/>
      <w:r w:rsidR="00F25CEB">
        <w:t xml:space="preserve"> - VQA</w:t>
      </w:r>
      <w:r w:rsidR="00920B72">
        <w:t xml:space="preserve">). Algorytmy VQA są algorytmami hybrydowymi – łączą one obliczenia dokonywane na kubitach z wykorzystaniem maszyn kwantowych z </w:t>
      </w:r>
      <w:r w:rsidR="00F25CEB">
        <w:t>obliczeniami</w:t>
      </w:r>
      <w:r w:rsidR="00920B72">
        <w:t xml:space="preserve"> na maszynach klasycznych (bitowych). Łącznikami są</w:t>
      </w:r>
      <w:r w:rsidR="000F7FE5">
        <w:t> </w:t>
      </w:r>
      <w:r w:rsidR="00920B72">
        <w:t>pomiary</w:t>
      </w:r>
      <w:r w:rsidR="00FE0217">
        <w:t>, które skutkują przeniesieniem pewnej informacji z kubitu na bit oraz kwantowe bramki parametryzowane</w:t>
      </w:r>
      <w:r w:rsidR="000272BF">
        <w:t>,</w:t>
      </w:r>
      <w:r w:rsidR="00FE0217">
        <w:t xml:space="preserve"> gdzie wartość parametrów jest wyznaczana przy pomocy klasycznych algorytmów.</w:t>
      </w:r>
      <w:r w:rsidR="00DE044F">
        <w:rPr>
          <w:rStyle w:val="Odwoanieprzypisudolnego"/>
        </w:rPr>
        <w:footnoteReference w:id="49"/>
      </w:r>
    </w:p>
    <w:p w14:paraId="4033DD9A" w14:textId="5E96D26B" w:rsidR="00C539B0" w:rsidRDefault="00C539B0" w:rsidP="00A470A9">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Pr>
          <w:rStyle w:val="Odwoanieprzypisudolnego"/>
        </w:rPr>
        <w:footnoteReference w:id="50"/>
      </w:r>
      <w:r>
        <w:t xml:space="preserve"> </w:t>
      </w:r>
      <w:r>
        <w:rPr>
          <w:rStyle w:val="Odwoanieprzypisudolnego"/>
        </w:rPr>
        <w:footnoteReference w:id="51"/>
      </w:r>
      <w:r>
        <w:t xml:space="preserve"> Problem </w:t>
      </w:r>
      <w:r w:rsidRPr="00C539B0">
        <w:t>MAX-3LIN-EQN</w:t>
      </w:r>
      <w:r>
        <w:t xml:space="preserve"> jest problemem NP-trudnym, gdzie danymi wejściowymi jest układ równań liniowych (w arytmetyce modulo 2), każdy z maksymalnie 3 zmiennymi</w:t>
      </w:r>
      <w:r w:rsidR="0090750F">
        <w:t>. Celem jest znalezienie takich wartości zmiennych, aby jak największa liczba równań została spełniona</w:t>
      </w:r>
      <w:r w:rsidR="00775A92">
        <w:t>.</w:t>
      </w:r>
      <w:r w:rsidR="00DE044F">
        <w:rPr>
          <w:rStyle w:val="Odwoanieprzypisudolnego"/>
        </w:rPr>
        <w:footnoteReference w:id="52"/>
      </w:r>
    </w:p>
    <w:p w14:paraId="043B49B6" w14:textId="72A02492" w:rsidR="00CB2B35" w:rsidRDefault="00775A92" w:rsidP="0053396A">
      <w:pPr>
        <w:pStyle w:val="Tekstpodstawowy"/>
        <w:ind w:firstLine="708"/>
      </w:pPr>
      <w:r>
        <w:t>Jedną z głównych wad algorytmu QAOA jest jego silna zależność od stosunku liczby ograniczeń do liczby zmiennych</w:t>
      </w:r>
      <w:r w:rsidR="00F241AC">
        <w:t>.</w:t>
      </w:r>
      <w:r w:rsidR="00F241AC">
        <w:rPr>
          <w:rStyle w:val="Odwoanieprzypisudolnego"/>
        </w:rPr>
        <w:footnoteReference w:id="53"/>
      </w:r>
      <w:r w:rsidR="0053396A">
        <w:t xml:space="preserve"> </w:t>
      </w:r>
      <w:r w:rsidR="00CB2B35">
        <w:t>Algorytm QAOA może być wykorzystany również jako część innych algorytmów, które, przynajmniej teoretycznie, mogą rozwiązać problem w najkrótszym możliwym czasie, np. algorytm Grovera.</w:t>
      </w:r>
      <w:r w:rsidR="00CB2B35">
        <w:rPr>
          <w:rStyle w:val="Odwoanieprzypisudolnego"/>
        </w:rPr>
        <w:footnoteReference w:id="54"/>
      </w:r>
      <w:r w:rsidR="00CB2B35">
        <w:t xml:space="preserve"> </w:t>
      </w:r>
      <w:r w:rsidR="00CB2B35">
        <w:rPr>
          <w:rStyle w:val="Odwoanieprzypisudolnego"/>
        </w:rPr>
        <w:footnoteReference w:id="55"/>
      </w:r>
      <w:r w:rsidR="00CB2B35">
        <w:t xml:space="preserve"> </w:t>
      </w:r>
      <w:r w:rsidR="00CC45DC">
        <w:rPr>
          <w:rStyle w:val="Odwoanieprzypisudolnego"/>
        </w:rPr>
        <w:footnoteReference w:id="56"/>
      </w:r>
    </w:p>
    <w:p w14:paraId="2AD4BCCC" w14:textId="223F8186" w:rsidR="00FE1991" w:rsidRDefault="00027FB3" w:rsidP="00B612C7">
      <w:pPr>
        <w:pStyle w:val="Nagwek3"/>
      </w:pPr>
      <w:bookmarkStart w:id="28" w:name="_Toc130245791"/>
      <w:r>
        <w:lastRenderedPageBreak/>
        <w:t>Założenia algorytmu</w:t>
      </w:r>
      <w:r w:rsidR="00FE1991">
        <w:t xml:space="preserve"> QAOA</w:t>
      </w:r>
      <w:bookmarkEnd w:id="28"/>
    </w:p>
    <w:p w14:paraId="20D7B580" w14:textId="758E8F61" w:rsidR="00FE1991" w:rsidRDefault="00BB0345" w:rsidP="00BB0345">
      <w:pPr>
        <w:pStyle w:val="Tekstpodstawowy"/>
        <w:ind w:firstLine="708"/>
      </w:pPr>
      <w:r>
        <w:t xml:space="preserve">W optymalizacji z wykorzystaniem algorytmów kwantowych jednym z kluczowych pojęć jest </w:t>
      </w:r>
      <w:r w:rsidR="00501396">
        <w:t>H</w:t>
      </w:r>
      <w:r>
        <w:t>amiltonian (zwany też funkcją lub operatorem Hamiltona).</w:t>
      </w:r>
      <w:r w:rsidR="004C3CBE">
        <w:t xml:space="preserve"> Opisuje on ilość</w:t>
      </w:r>
      <w:r w:rsidR="00145712">
        <w:t xml:space="preserve"> energii w systemie</w:t>
      </w:r>
      <w:r w:rsidR="00501396">
        <w:t xml:space="preserve"> w zależności od stanu </w:t>
      </w:r>
      <w:r w:rsidR="004E1A70">
        <w:t>systemu</w:t>
      </w:r>
      <w:r w:rsidR="00145712">
        <w:t>.</w:t>
      </w:r>
      <w:r w:rsidR="00501396">
        <w:t xml:space="preserve"> Z perspektywy informatyki kwantowej s</w:t>
      </w:r>
      <w:r>
        <w:t>łuży on do przekształcenia wektora stanu kwantowego do pewnej postaci.</w:t>
      </w:r>
      <w:r w:rsidR="00C27BE5">
        <w:t xml:space="preserve"> Hamiltonian</w:t>
      </w:r>
      <w:r w:rsidR="00FE49AE">
        <w:t xml:space="preserve"> oznaczany  </w:t>
      </w:r>
      <m:oMath>
        <m:acc>
          <m:accPr>
            <m:ctrlPr>
              <w:rPr>
                <w:rFonts w:ascii="Cambria Math" w:hAnsi="Cambria Math"/>
              </w:rPr>
            </m:ctrlPr>
          </m:accPr>
          <m:e>
            <m:r>
              <w:rPr>
                <w:rFonts w:ascii="Cambria Math" w:hAnsi="Cambria Math"/>
              </w:rPr>
              <m:t>H</m:t>
            </m:r>
          </m:e>
        </m:acc>
      </m:oMath>
      <w:r w:rsidR="00FE49AE">
        <w:t xml:space="preserve"> </w:t>
      </w:r>
      <w:r w:rsidR="00DF736B">
        <w:t xml:space="preserve">(dla przypadku ogólnego) </w:t>
      </w:r>
      <w:r w:rsidR="00FE49AE">
        <w:t>lub</w:t>
      </w:r>
      <w:r w:rsidR="00C27BE5">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rsidR="00C27BE5">
        <w:t xml:space="preserve"> </w:t>
      </w:r>
      <w:r w:rsidR="00DF736B">
        <w:t xml:space="preserve">(dla algorytmu QAOA) </w:t>
      </w:r>
      <w:r w:rsidR="00C27BE5">
        <w:t>jest macierzową reprezentacją funkcji celu</w:t>
      </w:r>
      <w:r w:rsidR="00FE49AE">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rsidR="00FE49AE">
        <w:t xml:space="preserve"> pewną funkcję mieszającą stosowaną w algorytmie.</w:t>
      </w:r>
    </w:p>
    <w:p w14:paraId="056E00BE" w14:textId="04DA1124" w:rsidR="00500CCF" w:rsidRDefault="004C3CBE" w:rsidP="00BB0345">
      <w:pPr>
        <w:pStyle w:val="Tekstpodstawowy"/>
        <w:ind w:firstLine="708"/>
      </w:pPr>
      <w:r>
        <w:t>Zadania optymalizacyjne tłumaczy się na język informatyki kwantowej jako zadanie polegające na znalezieniu takiego stanu (wektora stanu</w:t>
      </w:r>
      <w:commentRangeStart w:id="29"/>
      <w:r>
        <w:t>), dla którego ilość energii jest w</w:t>
      </w:r>
      <w:r w:rsidR="000F7FE5">
        <w:t> </w:t>
      </w:r>
      <w:r>
        <w:t>systemie jest najniższa</w:t>
      </w:r>
      <w:commentRangeEnd w:id="29"/>
      <w:r>
        <w:rPr>
          <w:rStyle w:val="Odwoaniedokomentarza"/>
          <w:lang w:val="x-none" w:eastAsia="x-none"/>
        </w:rPr>
        <w:commentReference w:id="29"/>
      </w:r>
      <w:r w:rsidR="000600CA">
        <w:t xml:space="preserve"> </w:t>
      </w:r>
      <w:r w:rsidR="000600CA" w:rsidRPr="005A497C">
        <w:t>(</w:t>
      </w:r>
      <w:proofErr w:type="spellStart"/>
      <w:r w:rsidR="000600CA">
        <w:rPr>
          <w:i/>
          <w:iCs/>
        </w:rPr>
        <w:t>lowest</w:t>
      </w:r>
      <w:proofErr w:type="spellEnd"/>
      <w:r w:rsidR="000600CA">
        <w:rPr>
          <w:i/>
          <w:iCs/>
        </w:rPr>
        <w:t xml:space="preserve"> </w:t>
      </w:r>
      <w:proofErr w:type="spellStart"/>
      <w:r w:rsidR="000600CA">
        <w:rPr>
          <w:i/>
          <w:iCs/>
        </w:rPr>
        <w:t>energy</w:t>
      </w:r>
      <w:proofErr w:type="spellEnd"/>
      <w:r w:rsidR="000600CA">
        <w:rPr>
          <w:i/>
          <w:iCs/>
        </w:rPr>
        <w:t xml:space="preserve"> </w:t>
      </w:r>
      <w:proofErr w:type="spellStart"/>
      <w:r w:rsidR="000600CA">
        <w:rPr>
          <w:i/>
          <w:iCs/>
        </w:rPr>
        <w:t>state</w:t>
      </w:r>
      <w:proofErr w:type="spellEnd"/>
      <w:r w:rsidR="000600CA">
        <w:rPr>
          <w:i/>
          <w:iCs/>
        </w:rPr>
        <w:t xml:space="preserve">, </w:t>
      </w:r>
      <w:proofErr w:type="spellStart"/>
      <w:r w:rsidR="000600CA">
        <w:rPr>
          <w:i/>
          <w:iCs/>
        </w:rPr>
        <w:t>ground</w:t>
      </w:r>
      <w:proofErr w:type="spellEnd"/>
      <w:r w:rsidR="000600CA">
        <w:rPr>
          <w:i/>
          <w:iCs/>
        </w:rPr>
        <w:t xml:space="preserve"> </w:t>
      </w:r>
      <w:proofErr w:type="spellStart"/>
      <w:r w:rsidR="000600CA">
        <w:rPr>
          <w:i/>
          <w:iCs/>
        </w:rPr>
        <w:t>state</w:t>
      </w:r>
      <w:proofErr w:type="spellEnd"/>
      <w:r w:rsidR="000600CA" w:rsidRPr="005A497C">
        <w:t>)</w:t>
      </w:r>
      <w:r w:rsidR="005A08E4">
        <w:t xml:space="preserve"> lub najwyższa, w zależności od celu optymalizacji</w:t>
      </w:r>
      <w:r>
        <w:t xml:space="preserve">.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rsidR="00500CCF">
        <w:t xml:space="preserve"> opisuje wartość oczekiwana</w:t>
      </w:r>
      <w:r w:rsidR="00C27BE5">
        <w:t xml:space="preserve">, która jest wartością funkcji celu </w:t>
      </w:r>
      <m:oMath>
        <m:acc>
          <m:accPr>
            <m:ctrlPr>
              <w:rPr>
                <w:rFonts w:ascii="Cambria Math" w:hAnsi="Cambria Math"/>
                <w:i/>
              </w:rPr>
            </m:ctrlPr>
          </m:accPr>
          <m:e>
            <m:r>
              <w:rPr>
                <w:rFonts w:ascii="Cambria Math" w:hAnsi="Cambria Math"/>
              </w:rPr>
              <m:t>H</m:t>
            </m:r>
          </m:e>
        </m:acc>
      </m:oMath>
      <w:r w:rsidR="00C27BE5">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00500CCF">
        <w:t>:</w:t>
      </w:r>
      <w:r w:rsidR="007B6147">
        <w:rPr>
          <w:rStyle w:val="Odwoanieprzypisudolnego"/>
        </w:rPr>
        <w:footnoteReference w:id="5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40103419" w14:textId="77777777" w:rsidTr="00F25CEB">
        <w:tc>
          <w:tcPr>
            <w:tcW w:w="3020" w:type="dxa"/>
          </w:tcPr>
          <w:p w14:paraId="003138BE" w14:textId="77777777" w:rsidR="00F25CEB" w:rsidRDefault="00F25CEB" w:rsidP="00F25CEB">
            <w:pPr>
              <w:pStyle w:val="Tekstpodstawowy"/>
            </w:pPr>
          </w:p>
        </w:tc>
        <w:tc>
          <w:tcPr>
            <w:tcW w:w="3020" w:type="dxa"/>
            <w:vAlign w:val="center"/>
          </w:tcPr>
          <w:p w14:paraId="7B5A768F" w14:textId="34F997AA"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58834C3A" w14:textId="77777777" w:rsidR="00F25CEB" w:rsidRDefault="00F25CEB">
            <w:pPr>
              <w:pStyle w:val="Tekstpodstawowy"/>
              <w:numPr>
                <w:ilvl w:val="0"/>
                <w:numId w:val="10"/>
              </w:numPr>
              <w:jc w:val="right"/>
            </w:pPr>
          </w:p>
        </w:tc>
      </w:tr>
    </w:tbl>
    <w:p w14:paraId="499238F7" w14:textId="3403B5F1" w:rsidR="00080185" w:rsidRDefault="00080185" w:rsidP="00080185">
      <w:pPr>
        <w:pStyle w:val="Tekstpodstawowy"/>
        <w:ind w:firstLine="708"/>
      </w:pPr>
      <w:r>
        <w:t xml:space="preserve">Zadanie odnalezienia </w:t>
      </w:r>
      <w:commentRangeStart w:id="30"/>
      <w:r>
        <w:t>stanu podstawowego</w:t>
      </w:r>
      <w:commentRangeEnd w:id="30"/>
      <w:r w:rsidR="00043AA8">
        <w:rPr>
          <w:rStyle w:val="Odwoaniedokomentarza"/>
          <w:lang w:val="x-none" w:eastAsia="x-none"/>
        </w:rPr>
        <w:commentReference w:id="30"/>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tzn. </w:t>
      </w:r>
      <w:r w:rsidR="00C70C04">
        <w:t>stanu,</w:t>
      </w:r>
      <w:r>
        <w:t xml:space="preserve"> w którym ilość energii w</w:t>
      </w:r>
      <w:r w:rsidR="000F7FE5">
        <w:t> </w:t>
      </w:r>
      <w:r>
        <w:t>systemie jest najmniejsza, można traktować jako zadanie odnalezienia minimum globalnego funkcji celu, zadanego jako:</w:t>
      </w:r>
      <w:r w:rsidR="007B6147">
        <w:rPr>
          <w:rStyle w:val="Odwoanieprzypisudolnego"/>
        </w:rPr>
        <w:footnoteReference w:id="58"/>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98BE020" w14:textId="77777777" w:rsidTr="00F25CEB">
        <w:tc>
          <w:tcPr>
            <w:tcW w:w="3020" w:type="dxa"/>
          </w:tcPr>
          <w:p w14:paraId="51312CBF" w14:textId="77777777" w:rsidR="00F25CEB" w:rsidRDefault="00F25CEB" w:rsidP="00F25CEB">
            <w:pPr>
              <w:pStyle w:val="Tekstpodstawowy"/>
            </w:pPr>
          </w:p>
        </w:tc>
        <w:tc>
          <w:tcPr>
            <w:tcW w:w="3020" w:type="dxa"/>
            <w:vAlign w:val="center"/>
          </w:tcPr>
          <w:p w14:paraId="668E6DE1" w14:textId="53A3FC57" w:rsidR="00F25CEB" w:rsidRDefault="00000000" w:rsidP="00F25CEB">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011A506C" w14:textId="77777777" w:rsidR="00F25CEB" w:rsidRDefault="00F25CEB">
            <w:pPr>
              <w:pStyle w:val="Tekstpodstawowy"/>
              <w:numPr>
                <w:ilvl w:val="0"/>
                <w:numId w:val="10"/>
              </w:numPr>
              <w:jc w:val="right"/>
            </w:pPr>
          </w:p>
        </w:tc>
      </w:tr>
    </w:tbl>
    <w:p w14:paraId="7C3D154A" w14:textId="405311A1" w:rsidR="004C3CBE" w:rsidRDefault="00B01086" w:rsidP="00080185">
      <w:pPr>
        <w:pStyle w:val="Tekstpodstawowy"/>
        <w:ind w:firstLine="708"/>
      </w:pPr>
      <w:r>
        <w:t xml:space="preserve">Algorytm </w:t>
      </w:r>
      <w:r w:rsidR="002C4BBE">
        <w:t>polega na znalezieniu</w:t>
      </w:r>
      <w:r>
        <w:t xml:space="preserve"> pewnego stanu</w:t>
      </w:r>
      <w:r w:rsidR="002C4BBE">
        <w:t>,</w:t>
      </w:r>
      <w:r>
        <w:t xml:space="preserve"> </w:t>
      </w:r>
      <w:r w:rsidR="00114FBC">
        <w:t>który zależy</w:t>
      </w:r>
      <w:r w:rsidR="004361D6">
        <w:t xml:space="preserve"> od parametru</w:t>
      </w:r>
      <w:r w:rsidR="006E397E">
        <w:t xml:space="preserve"> (tutaj: zestawu parametrów)</w:t>
      </w:r>
      <w:r w:rsidR="004361D6">
        <w:t xml:space="preserve"> </w:t>
      </w:r>
      <m:oMath>
        <m:r>
          <w:rPr>
            <w:rFonts w:ascii="Cambria Math" w:hAnsi="Cambria Math"/>
          </w:rPr>
          <m:t>θ</m:t>
        </m:r>
      </m:oMath>
      <w:r w:rsidR="004361D6">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rsidR="004361D6">
        <w:t xml:space="preserve">. Należy więc znaleźć taką wartość parametru </w:t>
      </w:r>
      <m:oMath>
        <m:r>
          <w:rPr>
            <w:rFonts w:ascii="Cambria Math" w:hAnsi="Cambria Math"/>
          </w:rPr>
          <m:t>θ</m:t>
        </m:r>
      </m:oMath>
      <w:r w:rsidR="004361D6">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7B5E351" w14:textId="77777777" w:rsidTr="00F25CEB">
        <w:tc>
          <w:tcPr>
            <w:tcW w:w="3020" w:type="dxa"/>
          </w:tcPr>
          <w:p w14:paraId="0CA5D12E" w14:textId="77777777" w:rsidR="00F25CEB" w:rsidRDefault="00F25CEB" w:rsidP="00F25CEB">
            <w:pPr>
              <w:pStyle w:val="Tekstpodstawowy"/>
            </w:pPr>
          </w:p>
        </w:tc>
        <w:tc>
          <w:tcPr>
            <w:tcW w:w="3020" w:type="dxa"/>
            <w:vAlign w:val="center"/>
          </w:tcPr>
          <w:p w14:paraId="50568D94" w14:textId="0397C913" w:rsidR="00F25CEB" w:rsidRPr="00F25CEB" w:rsidRDefault="00F25CEB" w:rsidP="00F25CEB">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238245A0" w14:textId="77777777" w:rsidR="00F25CEB" w:rsidRDefault="00F25CEB">
            <w:pPr>
              <w:pStyle w:val="Tekstpodstawowy"/>
              <w:numPr>
                <w:ilvl w:val="0"/>
                <w:numId w:val="10"/>
              </w:numPr>
              <w:jc w:val="right"/>
            </w:pPr>
          </w:p>
        </w:tc>
      </w:tr>
    </w:tbl>
    <w:p w14:paraId="184430D9" w14:textId="1F616BA2" w:rsidR="004361D6" w:rsidRDefault="004361D6" w:rsidP="00CF5227">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066E7A5F" w14:textId="77777777" w:rsidTr="00F25CEB">
        <w:tc>
          <w:tcPr>
            <w:tcW w:w="3020" w:type="dxa"/>
          </w:tcPr>
          <w:p w14:paraId="4CB8E448" w14:textId="77777777" w:rsidR="00F25CEB" w:rsidRDefault="00F25CEB" w:rsidP="00CF5227">
            <w:pPr>
              <w:pStyle w:val="Tekstpodstawowy"/>
            </w:pPr>
          </w:p>
        </w:tc>
        <w:tc>
          <w:tcPr>
            <w:tcW w:w="3020" w:type="dxa"/>
            <w:vAlign w:val="center"/>
          </w:tcPr>
          <w:p w14:paraId="6C1A772B" w14:textId="52AA7316" w:rsidR="00F25CEB" w:rsidRPr="00F25CEB" w:rsidRDefault="00000000" w:rsidP="00F25CEB">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E5AA4BB" w14:textId="77777777" w:rsidR="00F25CEB" w:rsidRDefault="00F25CEB">
            <w:pPr>
              <w:pStyle w:val="Tekstpodstawowy"/>
              <w:numPr>
                <w:ilvl w:val="0"/>
                <w:numId w:val="10"/>
              </w:numPr>
              <w:jc w:val="right"/>
            </w:pPr>
          </w:p>
        </w:tc>
      </w:tr>
    </w:tbl>
    <w:p w14:paraId="6211DA1B" w14:textId="6377CDDD" w:rsidR="00FB3BF8" w:rsidRDefault="00FB3BF8" w:rsidP="00CF5227">
      <w:pPr>
        <w:pStyle w:val="Tekstpodstawowy"/>
      </w:pPr>
      <w:r>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w:t>
      </w:r>
      <w:r w:rsidR="006F2163">
        <w:t xml:space="preserve">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w:t>
      </w:r>
      <w:r w:rsidR="00166FE8">
        <w:t xml:space="preserve">odpowiadającym wartości </w:t>
      </w:r>
      <w:r w:rsidR="006F2163">
        <w:t>poszukiwanego optimum</w:t>
      </w:r>
      <w:r>
        <w:t xml:space="preserve"> globalnego</w:t>
      </w:r>
      <w:r w:rsidR="006F2163">
        <w:t xml:space="preserve">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006F2163">
        <w:t>.</w:t>
      </w:r>
      <w:r w:rsidR="006E397E">
        <w:rPr>
          <w:rStyle w:val="Odwoanieprzypisudolnego"/>
        </w:rPr>
        <w:footnoteReference w:id="59"/>
      </w:r>
    </w:p>
    <w:p w14:paraId="13D484E9" w14:textId="5143137C" w:rsidR="007A30E9" w:rsidRDefault="00CF5227" w:rsidP="007A30E9">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będzie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rsidR="00FD73BD">
        <w:t xml:space="preserve">. Parametr </w:t>
      </w:r>
      <m:oMath>
        <m:r>
          <w:rPr>
            <w:rFonts w:ascii="Cambria Math" w:hAnsi="Cambria Math"/>
          </w:rPr>
          <m:t>θ</m:t>
        </m:r>
      </m:oMath>
      <w:r w:rsidR="00FD73BD">
        <w:t xml:space="preserve"> jest aktualizowany co iterację przez algorytm klasyczny. </w:t>
      </w:r>
      <w:r w:rsidR="00FD73BD">
        <w:lastRenderedPageBreak/>
        <w:t>Dane dla algorytmu klasycznego są przekazywane jako wynik pomiaru na</w:t>
      </w:r>
      <w:r w:rsidR="0079205B">
        <w:t> </w:t>
      </w:r>
      <w:r w:rsidR="00FD73BD">
        <w:t>końcu kwantowej części algorytmu w danej iteracji (</w:t>
      </w:r>
      <w:r w:rsidR="004B6267">
        <w:t>r</w:t>
      </w:r>
      <w:r w:rsidR="007A30E9">
        <w:t xml:space="preserve">ysunek 3). </w:t>
      </w:r>
      <w:r w:rsidR="006E397E">
        <w:rPr>
          <w:rStyle w:val="Odwoanieprzypisudolnego"/>
        </w:rPr>
        <w:footnoteReference w:id="60"/>
      </w:r>
    </w:p>
    <w:p w14:paraId="0F0D84C4" w14:textId="42BB72BD" w:rsidR="007A30E9" w:rsidRDefault="007A30E9" w:rsidP="007A30E9">
      <w:pPr>
        <w:pStyle w:val="Tekstpodstawowy"/>
        <w:ind w:firstLine="708"/>
      </w:pPr>
      <w:r>
        <w:t xml:space="preserve">W opisany powyżej sposób, część kwantowa algorytmu QAOA będąca kwantowym obwodem wariancyjnym, </w:t>
      </w:r>
      <w:r w:rsidR="00734A6A">
        <w:t>zwraca wektor reprezentujący pewien stan kwantowy</w:t>
      </w:r>
      <w:r>
        <w:t>, któr</w:t>
      </w:r>
      <w:r w:rsidR="00734A6A">
        <w:t>ego</w:t>
      </w:r>
      <w:r>
        <w:t xml:space="preserve"> wartoś</w:t>
      </w:r>
      <w:r w:rsidR="006E397E">
        <w:t>ci</w:t>
      </w:r>
      <w:r>
        <w:t xml:space="preserve"> zależą od wartości parametr</w:t>
      </w:r>
      <w:r w:rsidR="006E397E">
        <w:t>ów</w:t>
      </w:r>
      <w:r>
        <w:t>. Warto</w:t>
      </w:r>
      <w:r w:rsidR="006E397E">
        <w:t>ści</w:t>
      </w:r>
      <w:r>
        <w:t xml:space="preserve"> parametr</w:t>
      </w:r>
      <w:r w:rsidR="006E397E">
        <w:t>ów</w:t>
      </w:r>
      <w:r>
        <w:t xml:space="preserve"> </w:t>
      </w:r>
      <w:r w:rsidR="006E397E">
        <w:t>są</w:t>
      </w:r>
      <w:r>
        <w:t xml:space="preserve"> aktualizowa</w:t>
      </w:r>
      <w:r w:rsidR="006E397E">
        <w:t xml:space="preserve">ne </w:t>
      </w:r>
      <w:r>
        <w:t>przez część klasyczną na podstawie wartości skalarnej</w:t>
      </w:r>
      <w:r w:rsidR="00D2248E">
        <w:t xml:space="preserve"> (kodowanej binarnie w postaci ciągu bitów)</w:t>
      </w:r>
      <w:r>
        <w:t xml:space="preserve"> zwracanej przez część kwantową</w:t>
      </w:r>
      <w:r w:rsidR="00734A6A">
        <w:t xml:space="preserve"> do rejestru klasycznego</w:t>
      </w:r>
      <w:r>
        <w:t>.</w:t>
      </w:r>
      <w:r w:rsidR="00D2248E" w:rsidRPr="00D2248E">
        <w:rPr>
          <w:rStyle w:val="Odwoanieprzypisudolnego"/>
        </w:rPr>
        <w:t xml:space="preserve"> </w:t>
      </w:r>
      <w:r>
        <w:t>Parametr</w:t>
      </w:r>
      <w:r w:rsidR="006E397E">
        <w:t>y</w:t>
      </w:r>
      <w:r>
        <w:t xml:space="preserve"> te </w:t>
      </w:r>
      <w:r w:rsidR="006E397E">
        <w:t>są</w:t>
      </w:r>
      <w:r>
        <w:t xml:space="preserve"> przekazywan</w:t>
      </w:r>
      <w:r w:rsidR="006E397E">
        <w:t>e</w:t>
      </w:r>
      <w:r>
        <w:t xml:space="preserve"> z powrotem do części kwantowej, po czym rozpoczyna się kolejna iteracja algorytmu.</w:t>
      </w:r>
      <w:r w:rsidR="00D2248E" w:rsidRPr="00D2248E">
        <w:rPr>
          <w:rStyle w:val="Odwoanieprzypisudolnego"/>
        </w:rPr>
        <w:t xml:space="preserve"> </w:t>
      </w:r>
      <w:r w:rsidR="00D2248E">
        <w:rPr>
          <w:rStyle w:val="Odwoanieprzypisudolnego"/>
        </w:rPr>
        <w:footnoteReference w:id="61"/>
      </w:r>
      <w:r>
        <w:t xml:space="preserve"> Można zauważyć, że sposób działania algorytmu QAOA jest podobny do sposobu działania</w:t>
      </w:r>
      <w:r w:rsidR="00EC564B">
        <w:t xml:space="preserve"> klasycznych</w:t>
      </w:r>
      <w:r>
        <w:t xml:space="preserve"> sieci neuronowych,</w:t>
      </w:r>
      <w:r w:rsidR="00382FAF">
        <w:rPr>
          <w:rStyle w:val="Odwoanieprzypisudolnego"/>
        </w:rPr>
        <w:footnoteReference w:id="62"/>
      </w:r>
      <w:r>
        <w:t xml:space="preserve"> gdzie wagi kombinacji liniowych w warstwach sieci są aktualizowane przez algorytm propagacji wstecznej na podstawie wyników zwróconych przez sieć</w:t>
      </w:r>
      <w:r w:rsidR="006E397E">
        <w:t>, po czym iteracja jest powtarzana.</w:t>
      </w:r>
    </w:p>
    <w:p w14:paraId="3B2FD672" w14:textId="14AB1D03" w:rsidR="00FD73BD" w:rsidRDefault="00FD73BD" w:rsidP="00CF5227">
      <w:pPr>
        <w:pStyle w:val="Tekstpodstawowy"/>
      </w:pPr>
    </w:p>
    <w:p w14:paraId="32F04D25" w14:textId="36A78198" w:rsidR="007A30E9" w:rsidRDefault="007A30E9" w:rsidP="007A30E9">
      <w:pPr>
        <w:pStyle w:val="Legenda"/>
        <w:keepNext/>
      </w:pPr>
      <w:r>
        <w:t xml:space="preserve">Rysunek </w:t>
      </w:r>
      <w:fldSimple w:instr=" SEQ Rysunek \* ARABIC ">
        <w:r w:rsidR="00EC3E01">
          <w:rPr>
            <w:noProof/>
          </w:rPr>
          <w:t>3</w:t>
        </w:r>
      </w:fldSimple>
      <w:r>
        <w:t>: Schemat algorytmu QAOA</w:t>
      </w:r>
      <w:r w:rsidR="00A43647">
        <w:t>.</w:t>
      </w:r>
    </w:p>
    <w:p w14:paraId="2D4A2F3F" w14:textId="5C9B948C" w:rsidR="00FD73BD" w:rsidRDefault="007A30E9" w:rsidP="007A30E9">
      <w:pPr>
        <w:pStyle w:val="Tekstpodstawowy"/>
        <w:jc w:val="center"/>
      </w:pPr>
      <w:r w:rsidRPr="007A30E9">
        <w:rPr>
          <w:noProof/>
        </w:rPr>
        <w:drawing>
          <wp:inline distT="0" distB="0" distL="0" distR="0" wp14:anchorId="3AF76C25" wp14:editId="58CD0E00">
            <wp:extent cx="5211265" cy="2562447"/>
            <wp:effectExtent l="0" t="0" r="8890" b="0"/>
            <wp:docPr id="28" name="Obraz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62622" cy="2587700"/>
                    </a:xfrm>
                    <a:prstGeom prst="rect">
                      <a:avLst/>
                    </a:prstGeom>
                  </pic:spPr>
                </pic:pic>
              </a:graphicData>
            </a:graphic>
          </wp:inline>
        </w:drawing>
      </w:r>
    </w:p>
    <w:p w14:paraId="579E9DF1" w14:textId="19F8FD5E" w:rsidR="007A30E9" w:rsidRPr="00080185" w:rsidRDefault="007A30E9" w:rsidP="007A30E9">
      <w:pPr>
        <w:pStyle w:val="Tekstpodstawowy"/>
        <w:jc w:val="center"/>
      </w:pPr>
      <w:r>
        <w:rPr>
          <w:noProof/>
        </w:rPr>
        <mc:AlternateContent>
          <mc:Choice Requires="wps">
            <w:drawing>
              <wp:inline distT="0" distB="0" distL="0" distR="0" wp14:anchorId="001CC18A" wp14:editId="231CE2D6">
                <wp:extent cx="5718175" cy="446568"/>
                <wp:effectExtent l="0" t="0" r="0" b="0"/>
                <wp:docPr id="29"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8175" cy="446568"/>
                        </a:xfrm>
                        <a:prstGeom prst="rect">
                          <a:avLst/>
                        </a:prstGeom>
                        <a:solidFill>
                          <a:srgbClr val="FFFFFF"/>
                        </a:solidFill>
                        <a:ln w="9525">
                          <a:noFill/>
                          <a:miter lim="800000"/>
                          <a:headEnd/>
                          <a:tailEnd/>
                        </a:ln>
                      </wps:spPr>
                      <wps:txbx>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wps:txbx>
                      <wps:bodyPr rot="0" vert="horz" wrap="square" lIns="91440" tIns="45720" rIns="91440" bIns="45720" anchor="t" anchorCtr="0">
                        <a:noAutofit/>
                      </wps:bodyPr>
                    </wps:wsp>
                  </a:graphicData>
                </a:graphic>
              </wp:inline>
            </w:drawing>
          </mc:Choice>
          <mc:Fallback>
            <w:pict>
              <v:shape w14:anchorId="001CC18A" id="_x0000_s1029" type="#_x0000_t202" style="width:450.25pt;height:3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" stroked="f">
                <v:textbox>
                  <w:txbxContent>
                    <w:p w14:paraId="7B1E13A5" w14:textId="693B7219" w:rsidR="007A30E9" w:rsidRPr="007A30E9" w:rsidRDefault="007A30E9" w:rsidP="007A30E9">
                      <w:pPr>
                        <w:jc w:val="both"/>
                        <w:rPr>
                          <w:i/>
                          <w:iCs/>
                          <w:sz w:val="20"/>
                          <w:szCs w:val="20"/>
                        </w:rPr>
                      </w:pPr>
                      <w:r w:rsidRPr="007A30E9">
                        <w:rPr>
                          <w:b/>
                          <w:bCs/>
                          <w:sz w:val="20"/>
                          <w:szCs w:val="20"/>
                        </w:rPr>
                        <w:t>Źródło:</w:t>
                      </w:r>
                      <w:r w:rsidR="00F07D90">
                        <w:rPr>
                          <w:sz w:val="20"/>
                          <w:szCs w:val="20"/>
                        </w:rPr>
                        <w:t xml:space="preserve"> </w:t>
                      </w:r>
                      <w:r w:rsidRPr="007A30E9">
                        <w:rPr>
                          <w:sz w:val="20"/>
                          <w:szCs w:val="20"/>
                        </w:rPr>
                        <w:t>https://medium.com/mit-6-s089-intro-to-quantum-computing/qaoa-bench-marking-7dfdd8a31e54</w:t>
                      </w:r>
                      <w:r>
                        <w:rPr>
                          <w:sz w:val="20"/>
                          <w:szCs w:val="20"/>
                        </w:rPr>
                        <w:t>, dostęp: 12 października 2022</w:t>
                      </w:r>
                      <w:r w:rsidR="00501396">
                        <w:rPr>
                          <w:sz w:val="20"/>
                          <w:szCs w:val="20"/>
                        </w:rPr>
                        <w:t>.</w:t>
                      </w:r>
                    </w:p>
                  </w:txbxContent>
                </v:textbox>
                <w10:anchorlock/>
              </v:shape>
            </w:pict>
          </mc:Fallback>
        </mc:AlternateContent>
      </w:r>
    </w:p>
    <w:p w14:paraId="73BE7CEC" w14:textId="23B76307" w:rsidR="00B20FF8" w:rsidRPr="00B20FF8" w:rsidRDefault="00027FB3" w:rsidP="00B612C7">
      <w:pPr>
        <w:pStyle w:val="Nagwek3"/>
      </w:pPr>
      <w:bookmarkStart w:id="31" w:name="_Toc130245792"/>
      <w:r>
        <w:lastRenderedPageBreak/>
        <w:t>Część kwantowa algorytmu QAOA</w:t>
      </w:r>
      <w:bookmarkEnd w:id="31"/>
    </w:p>
    <w:p w14:paraId="45C03C3B" w14:textId="72987F79" w:rsidR="0009137C" w:rsidRDefault="0009137C" w:rsidP="0009137C">
      <w:pPr>
        <w:pStyle w:val="Tekstpodstawowy"/>
      </w:pPr>
      <w:r>
        <w:tab/>
        <w:t xml:space="preserve">Iteracja algorytmu QAOA zaczyna się od wprowadzenia wszystkich kubitów w stan </w:t>
      </w:r>
      <w:commentRangeStart w:id="32"/>
      <w:r>
        <w:t>równej superpozycji</w:t>
      </w:r>
      <w:commentRangeEnd w:id="32"/>
      <w:r>
        <w:rPr>
          <w:rStyle w:val="Odwoaniedokomentarza"/>
          <w:lang w:val="x-none" w:eastAsia="x-none"/>
        </w:rPr>
        <w:commentReference w:id="32"/>
      </w:r>
      <w:r w:rsidR="00323939">
        <w:t xml:space="preserve"> (konkretnie w stan ket plus: </w:t>
      </w:r>
      <m:oMath>
        <m:r>
          <w:rPr>
            <w:rFonts w:ascii="Cambria Math" w:hAnsi="Cambria Math"/>
          </w:rPr>
          <m:t>|+</m:t>
        </m:r>
        <m:r>
          <m:rPr>
            <m:sty m:val="p"/>
          </m:rPr>
          <w:rPr>
            <w:rFonts w:ascii="Cambria Math" w:hAnsi="Cambria Math"/>
          </w:rPr>
          <m:t>⟩</m:t>
        </m:r>
      </m:oMath>
      <w:r w:rsidR="00323939">
        <w:t>)</w:t>
      </w:r>
      <w:r>
        <w:t>, poprzez zastosowanie na nich bramek Hadamarda:</w:t>
      </w:r>
      <w:r w:rsidR="00734A6A">
        <w:rPr>
          <w:rStyle w:val="Odwoanieprzypisudolnego"/>
        </w:rPr>
        <w:footnoteReference w:id="6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44CA05F1" w14:textId="77777777" w:rsidTr="00F25CEB">
        <w:tc>
          <w:tcPr>
            <w:tcW w:w="1888" w:type="dxa"/>
          </w:tcPr>
          <w:p w14:paraId="73A03C2B" w14:textId="77777777" w:rsidR="00F25CEB" w:rsidRDefault="00F25CEB" w:rsidP="0009137C">
            <w:pPr>
              <w:pStyle w:val="Tekstpodstawowy"/>
            </w:pPr>
          </w:p>
        </w:tc>
        <w:tc>
          <w:tcPr>
            <w:tcW w:w="5290" w:type="dxa"/>
          </w:tcPr>
          <w:p w14:paraId="65312146" w14:textId="5188A836" w:rsidR="00F25CEB" w:rsidRDefault="00F25CEB" w:rsidP="0009137C">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8D66AC0" w14:textId="77777777" w:rsidR="00F25CEB" w:rsidRDefault="00F25CEB">
            <w:pPr>
              <w:pStyle w:val="Tekstpodstawowy"/>
              <w:numPr>
                <w:ilvl w:val="0"/>
                <w:numId w:val="10"/>
              </w:numPr>
              <w:jc w:val="right"/>
            </w:pPr>
          </w:p>
        </w:tc>
      </w:tr>
    </w:tbl>
    <w:p w14:paraId="15F9184D" w14:textId="5C016B5B" w:rsidR="0022067B" w:rsidRPr="0022067B" w:rsidRDefault="0009137C" w:rsidP="0009137C">
      <w:pPr>
        <w:pStyle w:val="Tekstpodstawowy"/>
      </w:pPr>
      <w:r>
        <w:t>Stanowi to etap przygotowawczy, który pozwoli na wykorzystanie zjawisk kwantowych w</w:t>
      </w:r>
      <w:r w:rsidR="0079205B">
        <w:t> </w:t>
      </w:r>
      <w:r>
        <w:t>kolejnych etapach, w szczególności: zastosowaniu</w:t>
      </w:r>
      <w:r w:rsidR="00734A6A">
        <w:t xml:space="preserve"> bramek bazujących na</w:t>
      </w:r>
      <w:r>
        <w:t xml:space="preserve"> Hamiltonia</w:t>
      </w:r>
      <w:r w:rsidR="00734A6A">
        <w:t>nach</w:t>
      </w:r>
      <w:r>
        <w:t xml:space="preserve"> funkcji celu oraz</w:t>
      </w:r>
      <w:r w:rsidR="00734A6A">
        <w:t xml:space="preserve"> bramek bazujących na</w:t>
      </w:r>
      <w:r>
        <w:t xml:space="preserve"> Hamiltonian</w:t>
      </w:r>
      <w:r w:rsidR="00734A6A">
        <w:t xml:space="preserve">ach </w:t>
      </w:r>
      <w:r>
        <w:t>mieszających.</w:t>
      </w:r>
      <w:r w:rsidR="0022067B">
        <w:t xml:space="preserve"> Etap stosowania operatorów bazujących na</w:t>
      </w:r>
      <w:r w:rsidR="0079205B">
        <w:t> </w:t>
      </w:r>
      <w:r w:rsidR="0022067B">
        <w:t xml:space="preserve">Hamiltonianach może być powtarzany wiele razy (tzw. </w:t>
      </w:r>
      <w:commentRangeStart w:id="33"/>
      <w:r w:rsidR="0022067B">
        <w:t>troteryzacja</w:t>
      </w:r>
      <w:commentRangeEnd w:id="33"/>
      <w:r w:rsidR="0022067B">
        <w:rPr>
          <w:rStyle w:val="Odwoaniedokomentarza"/>
          <w:lang w:val="x-none" w:eastAsia="x-none"/>
        </w:rPr>
        <w:commentReference w:id="33"/>
      </w:r>
      <w:r w:rsidR="0022067B">
        <w:t xml:space="preserve">) – kolejne powtórzenia tego etapu w ramach jednej iteracji będą dalej indeksowane </w:t>
      </w:r>
      <w:r w:rsidR="00BC08F1">
        <w:t xml:space="preserve">małą </w:t>
      </w:r>
      <w:r w:rsidR="0022067B">
        <w:t xml:space="preserve">literą </w:t>
      </w:r>
      <w:r w:rsidR="00BC08F1" w:rsidRPr="00BC08F1">
        <w:rPr>
          <w:i/>
          <w:iCs/>
        </w:rPr>
        <w:t>k</w:t>
      </w:r>
      <w:r w:rsidR="00BC08F1">
        <w:t xml:space="preserve">, a ich łączna liczba – dużą literą </w:t>
      </w:r>
      <w:r w:rsidR="00BC08F1" w:rsidRPr="00BC08F1">
        <w:rPr>
          <w:i/>
          <w:iCs/>
        </w:rPr>
        <w:t>K</w:t>
      </w:r>
      <w:r w:rsidR="0022067B">
        <w:t xml:space="preserve">. O ile sama postać Hamiltonianów pozostanie niezmienna, o tyle sparametryzowane bramki na nich bazujące będą się zmieniały, ponieważ parametry mogą być inne dla każdego </w:t>
      </w:r>
      <w:r w:rsidR="0022067B" w:rsidRPr="0022067B">
        <w:rPr>
          <w:i/>
          <w:iCs/>
        </w:rPr>
        <w:t>k</w:t>
      </w:r>
      <w:r w:rsidR="0022067B">
        <w:rPr>
          <w:i/>
          <w:iCs/>
        </w:rPr>
        <w:t>-</w:t>
      </w:r>
      <w:r w:rsidR="0022067B">
        <w:t>tego powtórzenia.</w:t>
      </w:r>
    </w:p>
    <w:p w14:paraId="6D5D84EE" w14:textId="661AB1D9" w:rsidR="00B20FF8" w:rsidRDefault="0022067B" w:rsidP="0022067B">
      <w:pPr>
        <w:pStyle w:val="Tekstpodstawowy"/>
      </w:pPr>
      <w:r>
        <w:tab/>
      </w:r>
      <w:r w:rsidR="00B20FF8">
        <w:t>Przekształcenie funkcji celu z postaci analitycznej do postaci macierzy operatora kwantowego wymaga dokonania na niej przekształceń. Przed przekształceniem funkcji celu w</w:t>
      </w:r>
      <w:r w:rsidR="0079205B">
        <w:t> </w:t>
      </w:r>
      <w:r w:rsidR="00734A6A">
        <w:t>H</w:t>
      </w:r>
      <w:r w:rsidR="00B20FF8">
        <w:t xml:space="preserve">amiltonian </w:t>
      </w:r>
      <w:r w:rsidR="002A2838">
        <w:t>należy</w:t>
      </w:r>
      <w:r w:rsidR="00FE2C3F">
        <w:t xml:space="preserve"> ją najpierw</w:t>
      </w:r>
      <w:r w:rsidR="00B20FF8">
        <w:t xml:space="preserve"> sprowadzić do postaci problemu QUBO</w:t>
      </w:r>
      <w:r w:rsidR="002A2838">
        <w:t>, bowiem problem wyrażony w ten sposób daje się łatwo wyrazić w postaci bramek kwantowych, a komputery kwantowe potrafią szybko rozwiązywać problemy QUBO</w:t>
      </w:r>
      <w:r w:rsidR="00B20FF8">
        <w:t>.</w:t>
      </w:r>
      <w:r w:rsidR="002A2838">
        <w:rPr>
          <w:rStyle w:val="Odwoanieprzypisudolnego"/>
        </w:rPr>
        <w:footnoteReference w:id="64"/>
      </w:r>
    </w:p>
    <w:p w14:paraId="0528A9B3" w14:textId="7A404A93" w:rsidR="00B20FF8" w:rsidRDefault="00B20FF8" w:rsidP="00B20FF8">
      <w:pPr>
        <w:pStyle w:val="Tekstpodstawowy"/>
        <w:ind w:firstLine="708"/>
      </w:pPr>
      <w:r w:rsidRPr="00B20FF8">
        <w:t>QUBO (Quadratic Unconstrained Binary Optimization – kwadratowa optymalizacja binarna bez ogranicz</w:t>
      </w:r>
      <w:r>
        <w:t>eń) jest</w:t>
      </w:r>
      <w:r w:rsidR="00FE2C3F">
        <w:t xml:space="preserve"> NP-trudnym</w:t>
      </w:r>
      <w:r>
        <w:t xml:space="preserve"> problemem optymalizacji kombinatory</w:t>
      </w:r>
      <w:r w:rsidR="00AF1EA3">
        <w:t>cz</w:t>
      </w:r>
      <w:r>
        <w:t>nej</w:t>
      </w:r>
      <w:r w:rsidR="00FE2C3F">
        <w:t>.</w:t>
      </w:r>
      <w:r w:rsidR="00A85821">
        <w:rPr>
          <w:rStyle w:val="Odwoanieprzypisudolnego"/>
        </w:rPr>
        <w:footnoteReference w:id="65"/>
      </w:r>
      <w:r w:rsidR="00FE2C3F">
        <w:t xml:space="preserve"> </w:t>
      </w:r>
      <w:r w:rsidR="001700D1">
        <w:t xml:space="preserve">Metoda sprowadzania problemu optymalizacyjnego do postaci QUBO jest inspirowana modelem </w:t>
      </w:r>
      <w:proofErr w:type="spellStart"/>
      <w:r w:rsidR="001700D1">
        <w:t>Isinga</w:t>
      </w:r>
      <w:proofErr w:type="spellEnd"/>
      <w:r w:rsidR="001700D1">
        <w:rPr>
          <w:rStyle w:val="Odwoanieprzypisudolnego"/>
        </w:rPr>
        <w:footnoteReference w:id="66"/>
      </w:r>
      <w:r w:rsidR="001700D1">
        <w:t xml:space="preserve"> i jest często wykorzystywana w problemach tego typu. </w:t>
      </w:r>
      <w:r w:rsidR="00FE2C3F">
        <w:t xml:space="preserve">Aby sprowadzić problem do postaci QUBO należy wszystkie ograniczenia wcielić do funkcji celu, a następnie wyrazić </w:t>
      </w:r>
      <w:r w:rsidR="00D460B4">
        <w:t>tę funkcję</w:t>
      </w:r>
      <w:r w:rsidR="00FE2C3F">
        <w:t xml:space="preserve"> w postaci formy kwadratowej, która daje się łatwo zamienić na</w:t>
      </w:r>
      <w:r w:rsidR="0079205B">
        <w:t> </w:t>
      </w:r>
      <w:r w:rsidR="00FE2C3F">
        <w:t>postać macierzową</w:t>
      </w:r>
      <w:r w:rsidR="00C74F86">
        <w:t>. Funkcja celu w QUBO w przypadku ogólnym jest postaci:</w:t>
      </w:r>
      <w:r w:rsidR="00A85821" w:rsidRPr="00A85821">
        <w:rPr>
          <w:rStyle w:val="Odwoanieprzypisudolnego"/>
        </w:rPr>
        <w:t xml:space="preserve"> </w:t>
      </w:r>
      <w:r w:rsidR="00A85821">
        <w:rPr>
          <w:rStyle w:val="Odwoanieprzypisudolnego"/>
        </w:rPr>
        <w:footnoteReference w:id="67"/>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F25CEB" w14:paraId="63A2EB93" w14:textId="77777777" w:rsidTr="00F25CEB">
        <w:tc>
          <w:tcPr>
            <w:tcW w:w="1888" w:type="dxa"/>
          </w:tcPr>
          <w:p w14:paraId="1492B2F6" w14:textId="77777777" w:rsidR="00F25CEB" w:rsidRDefault="00F25CEB" w:rsidP="00B20FF8">
            <w:pPr>
              <w:pStyle w:val="Tekstpodstawowy"/>
            </w:pPr>
          </w:p>
        </w:tc>
        <w:tc>
          <w:tcPr>
            <w:tcW w:w="5290" w:type="dxa"/>
            <w:vAlign w:val="center"/>
          </w:tcPr>
          <w:p w14:paraId="5AE856DD" w14:textId="13FC80D0" w:rsidR="00F25CEB" w:rsidRPr="00F25CEB" w:rsidRDefault="00F25CEB" w:rsidP="00F25CEB">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1E5951C6" w14:textId="77777777" w:rsidR="00F25CEB" w:rsidRDefault="00F25CEB">
            <w:pPr>
              <w:pStyle w:val="Tekstpodstawowy"/>
              <w:numPr>
                <w:ilvl w:val="0"/>
                <w:numId w:val="10"/>
              </w:numPr>
              <w:jc w:val="right"/>
            </w:pPr>
          </w:p>
        </w:tc>
      </w:tr>
    </w:tbl>
    <w:p w14:paraId="23C5CA0F" w14:textId="17C4E0B9" w:rsidR="00C74F86" w:rsidRDefault="00C74F86" w:rsidP="00D460B4">
      <w:pPr>
        <w:pStyle w:val="Tekstpodstawowy"/>
      </w:pPr>
      <w:r>
        <w:t>gdzie</w:t>
      </w:r>
      <w:r w:rsidR="00D460B4">
        <w:t>:</w:t>
      </w:r>
    </w:p>
    <w:p w14:paraId="31925DF4" w14:textId="76EDD838" w:rsidR="00BD0727" w:rsidRDefault="00000000" w:rsidP="00D460B4">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BD0727">
        <w:t xml:space="preserve"> – współczynniki funkcji celu</w:t>
      </w:r>
      <w:r w:rsidR="00F25CEB">
        <w:t>,</w:t>
      </w:r>
    </w:p>
    <w:p w14:paraId="34A1CA75" w14:textId="17144756" w:rsidR="00C74F86" w:rsidRDefault="00C74F86" w:rsidP="00D460B4">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w:t>
      </w:r>
      <w:r w:rsidR="00BE3BC1">
        <w:t>– macierz trójkątna górna</w:t>
      </w:r>
      <w:r w:rsidR="00BD0727">
        <w:t xml:space="preserve"> współczynników (wag)</w:t>
      </w:r>
      <w:r w:rsidR="00BE3BC1">
        <w:t>,</w:t>
      </w:r>
    </w:p>
    <w:p w14:paraId="22B7B27C" w14:textId="52193AE6" w:rsidR="00BE3BC1" w:rsidRDefault="00BE3BC1" w:rsidP="00D460B4">
      <w:pPr>
        <w:pStyle w:val="Tekstpodstawowy"/>
      </w:pPr>
      <m:oMath>
        <m:r>
          <m:rPr>
            <m:sty m:val="bi"/>
          </m:rPr>
          <w:rPr>
            <w:rFonts w:ascii="Cambria Math" w:hAnsi="Cambria Math"/>
          </w:rPr>
          <m:t>x</m:t>
        </m:r>
      </m:oMath>
      <w:r>
        <w:rPr>
          <w:b/>
          <w:bCs/>
        </w:rPr>
        <w:t xml:space="preserve"> </w:t>
      </w:r>
      <w:r>
        <w:t xml:space="preserve">– </w:t>
      </w:r>
      <w:r w:rsidR="0042185E">
        <w:t xml:space="preserve">wektor </w:t>
      </w:r>
      <w:r>
        <w:t>zmiennych decyzyjnych</w:t>
      </w:r>
      <w:r w:rsidR="0042185E">
        <w:t xml:space="preserve"> binarnych</w:t>
      </w:r>
      <w:r>
        <w:t>,</w:t>
      </w:r>
    </w:p>
    <w:p w14:paraId="2E40CFEE" w14:textId="3E942870" w:rsidR="009E3F2F" w:rsidRPr="00F25CEB" w:rsidRDefault="009E3F2F" w:rsidP="00D460B4">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rsidR="00F25CEB">
        <w:t>,</w:t>
      </w:r>
    </w:p>
    <w:p w14:paraId="1394F0F9" w14:textId="1F31C9A4" w:rsidR="00510B08" w:rsidRDefault="00510B08" w:rsidP="00D460B4">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005A08E4">
        <w:rPr>
          <w:rStyle w:val="Odwoanieprzypisudolnego"/>
        </w:rPr>
        <w:footnoteReference w:id="68"/>
      </w:r>
      <w:r w:rsidR="00646A07">
        <w:t xml:space="preserve"> </w:t>
      </w:r>
      <w:r w:rsidR="00646A07">
        <w:rPr>
          <w:rStyle w:val="Odwoanieprzypisudolnego"/>
        </w:rPr>
        <w:footnoteReference w:id="6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528E89B3" w14:textId="77777777" w:rsidTr="00F25CEB">
        <w:tc>
          <w:tcPr>
            <w:tcW w:w="3020" w:type="dxa"/>
          </w:tcPr>
          <w:p w14:paraId="76BFEFA7" w14:textId="77777777" w:rsidR="00F25CEB" w:rsidRDefault="00F25CEB" w:rsidP="00D460B4">
            <w:pPr>
              <w:pStyle w:val="Tekstpodstawowy"/>
            </w:pPr>
          </w:p>
        </w:tc>
        <w:tc>
          <w:tcPr>
            <w:tcW w:w="3020" w:type="dxa"/>
          </w:tcPr>
          <w:p w14:paraId="3C59DE5E" w14:textId="7FBD40DE" w:rsidR="00F25CEB" w:rsidRPr="00F25CEB" w:rsidRDefault="00000000" w:rsidP="00D460B4">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5EB4A0ED" w14:textId="77777777" w:rsidR="00F25CEB" w:rsidRDefault="00F25CEB">
            <w:pPr>
              <w:pStyle w:val="Tekstpodstawowy"/>
              <w:numPr>
                <w:ilvl w:val="0"/>
                <w:numId w:val="10"/>
              </w:numPr>
              <w:jc w:val="right"/>
            </w:pPr>
          </w:p>
        </w:tc>
      </w:tr>
    </w:tbl>
    <w:p w14:paraId="4B272C58" w14:textId="74EBC38B" w:rsidR="0042185E" w:rsidRDefault="0042185E" w:rsidP="00D460B4">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m:oMath>
        <m:r>
          <w:rPr>
            <w:rFonts w:ascii="Cambria Math" w:hAnsi="Cambria Math"/>
          </w:rPr>
          <m:t>N</m:t>
        </m:r>
      </m:oMath>
      <w:r>
        <w:t xml:space="preserve"> – liczba możliwych stanów baozwych), wówczas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E3F4E77" w14:textId="77777777" w:rsidTr="00F25CEB">
        <w:tc>
          <w:tcPr>
            <w:tcW w:w="3020" w:type="dxa"/>
          </w:tcPr>
          <w:p w14:paraId="24127B73" w14:textId="77777777" w:rsidR="00F25CEB" w:rsidRDefault="00F25CEB" w:rsidP="00D460B4">
            <w:pPr>
              <w:pStyle w:val="Tekstpodstawowy"/>
            </w:pPr>
          </w:p>
        </w:tc>
        <w:tc>
          <w:tcPr>
            <w:tcW w:w="3020" w:type="dxa"/>
          </w:tcPr>
          <w:p w14:paraId="74169FF9" w14:textId="0AFD31B7" w:rsidR="00F25CEB" w:rsidRPr="00F25CEB" w:rsidRDefault="00000000" w:rsidP="00D460B4">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23041250" w14:textId="77777777" w:rsidR="00F25CEB" w:rsidRDefault="00F25CEB">
            <w:pPr>
              <w:pStyle w:val="Tekstpodstawowy"/>
              <w:numPr>
                <w:ilvl w:val="0"/>
                <w:numId w:val="10"/>
              </w:numPr>
              <w:jc w:val="right"/>
            </w:pPr>
          </w:p>
        </w:tc>
      </w:tr>
    </w:tbl>
    <w:p w14:paraId="5CE502D7" w14:textId="23E9C127" w:rsidR="0042185E" w:rsidRDefault="0009137C" w:rsidP="00D460B4">
      <w:pPr>
        <w:pStyle w:val="Tekstpodstawowy"/>
      </w:pPr>
      <w:r>
        <w:t>g</w:t>
      </w:r>
      <w:r w:rsidR="0042185E">
        <w:t xml:space="preserve">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42185E">
        <w:t xml:space="preserve"> </w:t>
      </w:r>
      <w:r w:rsidR="0024713B">
        <w:t xml:space="preserve">to </w:t>
      </w:r>
      <w:r w:rsidR="0042185E">
        <w:t xml:space="preserve">bramka Pauli-Z zastosowana na </w:t>
      </w:r>
      <w:r w:rsidR="0042185E">
        <w:rPr>
          <w:i/>
          <w:iCs/>
        </w:rPr>
        <w:t>i</w:t>
      </w:r>
      <w:r w:rsidR="0042185E">
        <w:t xml:space="preserve">-tym </w:t>
      </w:r>
      <w:r w:rsidR="0024713B">
        <w:t>kubicie</w:t>
      </w:r>
      <w:r w:rsidR="0042185E">
        <w:t>. W rezultacie przejdziemy od</w:t>
      </w:r>
      <w:r w:rsidR="0079205B">
        <w:t> </w:t>
      </w:r>
      <w:r w:rsidR="0042185E">
        <w:t xml:space="preserve">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rsidR="0042185E">
        <w:t>, do wektora</w:t>
      </w:r>
      <w:r w:rsidR="00C70C04">
        <w:t>,</w:t>
      </w:r>
      <w:r w:rsidR="0042185E">
        <w:t xml:space="preserve">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rsidR="0042185E">
        <w:t>.</w:t>
      </w:r>
      <w:r w:rsidR="00602557">
        <w:t xml:space="preserve"> W </w:t>
      </w:r>
      <w:r w:rsidR="00B612C7">
        <w:t>równan</w:t>
      </w:r>
      <w:r w:rsidR="00F25CEB">
        <w:t xml:space="preserve">iu </w:t>
      </w:r>
      <w:r w:rsidR="00003BD4">
        <w:t>32</w:t>
      </w:r>
      <w:r w:rsidR="00F25CEB">
        <w:t xml:space="preserve"> zamiana miejscami elementów pozwoli otrzymać:</w:t>
      </w:r>
      <w:r w:rsidR="00AF4F49">
        <w:rPr>
          <w:rStyle w:val="Odwoanieprzypisudolnego"/>
        </w:rPr>
        <w:footnoteReference w:id="70"/>
      </w:r>
      <w:r w:rsidR="00AF4F49">
        <w:t xml:space="preserve"> </w:t>
      </w:r>
      <w:r w:rsidR="00AF4F49">
        <w:rPr>
          <w:rStyle w:val="Odwoanieprzypisudolnego"/>
        </w:rPr>
        <w:footnoteReference w:id="71"/>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F25CEB" w14:paraId="6CF556B2" w14:textId="77777777" w:rsidTr="00F25CEB">
        <w:tc>
          <w:tcPr>
            <w:tcW w:w="3020" w:type="dxa"/>
          </w:tcPr>
          <w:p w14:paraId="1111A24A" w14:textId="77777777" w:rsidR="00F25CEB" w:rsidRDefault="00F25CEB" w:rsidP="00D460B4">
            <w:pPr>
              <w:pStyle w:val="Tekstpodstawowy"/>
            </w:pPr>
          </w:p>
        </w:tc>
        <w:tc>
          <w:tcPr>
            <w:tcW w:w="3020" w:type="dxa"/>
            <w:vAlign w:val="center"/>
          </w:tcPr>
          <w:p w14:paraId="6C8BA8DA" w14:textId="2BAD2AA2" w:rsidR="00F25CEB" w:rsidRPr="00F25CEB" w:rsidRDefault="00000000" w:rsidP="00F25CEB">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44D9A756" w14:textId="77777777" w:rsidR="00F25CEB" w:rsidRDefault="00F25CEB">
            <w:pPr>
              <w:pStyle w:val="Tekstpodstawowy"/>
              <w:numPr>
                <w:ilvl w:val="0"/>
                <w:numId w:val="10"/>
              </w:numPr>
              <w:jc w:val="right"/>
            </w:pPr>
          </w:p>
        </w:tc>
      </w:tr>
    </w:tbl>
    <w:p w14:paraId="329475EC" w14:textId="1110D4FC" w:rsidR="0024713B" w:rsidRDefault="0024713B" w:rsidP="00D460B4">
      <w:pPr>
        <w:pStyle w:val="Tekstpodstawowy"/>
      </w:pPr>
      <w:r>
        <w:t xml:space="preserve">Korzystając z </w:t>
      </w:r>
      <w:r w:rsidR="00B612C7">
        <w:t>równan</w:t>
      </w:r>
      <w:r w:rsidR="00F25CEB">
        <w:t xml:space="preserve">ia </w:t>
      </w:r>
      <w:r w:rsidR="0039501B">
        <w:t>3</w:t>
      </w:r>
      <w:r w:rsidR="00003BD4">
        <w:t>3</w:t>
      </w:r>
      <w:r>
        <w:t xml:space="preserve"> </w:t>
      </w:r>
      <w:r w:rsidR="009A34BB">
        <w:t>można</w:t>
      </w:r>
      <w:r>
        <w:t xml:space="preserve"> zapisać </w:t>
      </w:r>
      <w:r w:rsidR="00B612C7">
        <w:t>równan</w:t>
      </w:r>
      <w:r>
        <w:t xml:space="preserve">ie </w:t>
      </w:r>
      <w:r w:rsidR="00003BD4">
        <w:t>30</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136B5C21" w14:textId="77777777" w:rsidTr="009A34BB">
        <w:tc>
          <w:tcPr>
            <w:tcW w:w="1888" w:type="dxa"/>
          </w:tcPr>
          <w:p w14:paraId="0F5DEC8C" w14:textId="77777777" w:rsidR="009A34BB" w:rsidRDefault="009A34BB" w:rsidP="00D460B4">
            <w:pPr>
              <w:pStyle w:val="Tekstpodstawowy"/>
            </w:pPr>
          </w:p>
        </w:tc>
        <w:tc>
          <w:tcPr>
            <w:tcW w:w="5290" w:type="dxa"/>
            <w:vAlign w:val="center"/>
          </w:tcPr>
          <w:p w14:paraId="21487AF9" w14:textId="596580C2" w:rsidR="009A34BB" w:rsidRDefault="009A34BB" w:rsidP="009A34BB">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4A25A33" w14:textId="77777777" w:rsidR="009A34BB" w:rsidRDefault="009A34BB">
            <w:pPr>
              <w:pStyle w:val="Tekstpodstawowy"/>
              <w:numPr>
                <w:ilvl w:val="0"/>
                <w:numId w:val="10"/>
              </w:numPr>
              <w:jc w:val="right"/>
            </w:pPr>
          </w:p>
        </w:tc>
      </w:tr>
    </w:tbl>
    <w:p w14:paraId="212ECCD4" w14:textId="22B82AE7" w:rsidR="00D04994" w:rsidRDefault="009A34BB" w:rsidP="00D460B4">
      <w:pPr>
        <w:pStyle w:val="Tekstpodstawowy"/>
      </w:pPr>
      <w:r>
        <w:tab/>
        <w:t>N</w:t>
      </w:r>
      <w:r w:rsidR="00D04994">
        <w:t xml:space="preserve">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rsidR="00D04994">
        <w:t xml:space="preserve"> nie jest bezpośrednio zależna od </w:t>
      </w:r>
      <m:oMath>
        <m:r>
          <m:rPr>
            <m:sty m:val="bi"/>
          </m:rPr>
          <w:rPr>
            <w:rFonts w:ascii="Cambria Math" w:hAnsi="Cambria Math"/>
          </w:rPr>
          <m:t>x</m:t>
        </m:r>
      </m:oMath>
      <w:r w:rsidR="00D04994">
        <w:t>, może więc ona być poszukiwanym Hamiltonianem kosztu</w:t>
      </w:r>
      <w:r w:rsidR="00BA4572">
        <w:t>, który będzie macierzą diagonalną</w:t>
      </w:r>
      <w:r w:rsidR="00D049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A34BB" w14:paraId="3901C6C9" w14:textId="77777777" w:rsidTr="009A34BB">
        <w:tc>
          <w:tcPr>
            <w:tcW w:w="1888" w:type="dxa"/>
          </w:tcPr>
          <w:p w14:paraId="4E86FE23" w14:textId="77777777" w:rsidR="009A34BB" w:rsidRDefault="009A34BB" w:rsidP="00D460B4">
            <w:pPr>
              <w:pStyle w:val="Tekstpodstawowy"/>
            </w:pPr>
          </w:p>
        </w:tc>
        <w:tc>
          <w:tcPr>
            <w:tcW w:w="5290" w:type="dxa"/>
          </w:tcPr>
          <w:p w14:paraId="2BD058C9" w14:textId="2911C392" w:rsidR="00556413" w:rsidRDefault="00000000" w:rsidP="00D460B4">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72EAE937" w14:textId="77777777" w:rsidR="009A34BB" w:rsidRDefault="009A34BB">
            <w:pPr>
              <w:pStyle w:val="Tekstpodstawowy"/>
              <w:numPr>
                <w:ilvl w:val="0"/>
                <w:numId w:val="10"/>
              </w:numPr>
              <w:jc w:val="right"/>
            </w:pPr>
          </w:p>
        </w:tc>
      </w:tr>
    </w:tbl>
    <w:p w14:paraId="431235E2" w14:textId="5C5E97D9" w:rsidR="009A34BB" w:rsidRDefault="00556413" w:rsidP="00D04994">
      <w:pPr>
        <w:pStyle w:val="Tekstpodstawowy"/>
      </w:pPr>
      <w:r>
        <w:lastRenderedPageBreak/>
        <w:tab/>
      </w:r>
      <w:r w:rsidR="00D04994">
        <w:t xml:space="preserve">W algorytmie QAOA występują bramki </w:t>
      </w:r>
      <w:r w:rsidR="0022067B">
        <w:t>parametryzowane</w:t>
      </w:r>
      <w:r w:rsidR="00D04994">
        <w:t xml:space="preserv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D04994">
        <w:t xml:space="preserve"> odbywa się poprzez</w:t>
      </w:r>
      <w:r w:rsidR="00902322">
        <w:t xml:space="preserve"> zastosowanie eksponent</w:t>
      </w:r>
      <w:r w:rsidR="00867A76">
        <w:t>y</w:t>
      </w:r>
      <w:r w:rsidR="00902322">
        <w:t xml:space="preserve"> macierzy oraz</w:t>
      </w:r>
      <w:r w:rsidR="00D04994">
        <w:t xml:space="preserve"> transformację przy pomocy wektora parametrów </w:t>
      </w:r>
      <m:oMath>
        <m:r>
          <m:rPr>
            <m:sty m:val="b"/>
          </m:rPr>
          <w:rPr>
            <w:rFonts w:ascii="Cambria Math" w:hAnsi="Cambria Math"/>
          </w:rPr>
          <m:t xml:space="preserve">γ, </m:t>
        </m:r>
      </m:oMath>
      <w:r w:rsidR="008720F8" w:rsidRPr="00C227F0">
        <w:rPr>
          <w:bCs/>
        </w:rPr>
        <w:t>gdzie</w:t>
      </w:r>
      <w:r w:rsidR="00C227F0">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i</m:t>
            </m:r>
            <m:r>
              <m:rPr>
                <m:sty m:val="b"/>
              </m:rPr>
              <w:rPr>
                <w:rFonts w:ascii="Cambria Math" w:hAnsi="Cambria Math"/>
              </w:rPr>
              <m:t>∈</m:t>
            </m:r>
            <m:r>
              <m:rPr>
                <m:sty m:val="bi"/>
              </m:rPr>
              <w:rPr>
                <w:rFonts w:ascii="Cambria Math" w:hAnsi="Cambria Math"/>
              </w:rPr>
              <m:t>n</m:t>
            </m:r>
          </m:sub>
        </m:sSub>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00C227F0">
        <w:t>:</w:t>
      </w:r>
      <w:r w:rsidR="000D5053">
        <w:rPr>
          <w:rStyle w:val="Odwoanieprzypisudolnego"/>
        </w:rPr>
        <w:footnoteReference w:id="72"/>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B066B18" w14:textId="77777777" w:rsidTr="00A85B9C">
        <w:tc>
          <w:tcPr>
            <w:tcW w:w="3020" w:type="dxa"/>
          </w:tcPr>
          <w:p w14:paraId="5C8A9A80" w14:textId="77777777" w:rsidR="009A34BB" w:rsidRDefault="009A34BB" w:rsidP="00D04994">
            <w:pPr>
              <w:pStyle w:val="Tekstpodstawowy"/>
            </w:pPr>
          </w:p>
        </w:tc>
        <w:tc>
          <w:tcPr>
            <w:tcW w:w="3020" w:type="dxa"/>
          </w:tcPr>
          <w:p w14:paraId="4C5604AE" w14:textId="6609044F" w:rsidR="009A34BB" w:rsidRPr="009A34BB" w:rsidRDefault="00000000" w:rsidP="00D04994">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1AFE5B6F" w14:textId="77777777" w:rsidR="009A34BB" w:rsidRDefault="009A34BB">
            <w:pPr>
              <w:pStyle w:val="Tekstpodstawowy"/>
              <w:numPr>
                <w:ilvl w:val="0"/>
                <w:numId w:val="10"/>
              </w:numPr>
              <w:jc w:val="right"/>
            </w:pPr>
          </w:p>
        </w:tc>
      </w:tr>
    </w:tbl>
    <w:p w14:paraId="7BF7669A" w14:textId="154AD177" w:rsidR="00BA6B59" w:rsidRDefault="00A85B9C" w:rsidP="00D04994">
      <w:pPr>
        <w:pStyle w:val="Tekstpodstawowy"/>
      </w:pPr>
      <w:r>
        <w:tab/>
      </w:r>
      <w:r w:rsidR="00D04994">
        <w:t xml:space="preserve">Należy również zdefiniować </w:t>
      </w:r>
      <w:commentRangeStart w:id="34"/>
      <w:r w:rsidR="00D04994">
        <w:t>Hamiltonian mieszający</w:t>
      </w:r>
      <w:commentRangeEnd w:id="34"/>
      <w:r w:rsidR="00D04994">
        <w:rPr>
          <w:rStyle w:val="Odwoaniedokomentarza"/>
          <w:lang w:val="x-none" w:eastAsia="x-none"/>
        </w:rPr>
        <w:commentReference w:id="34"/>
      </w:r>
      <w:r w:rsidR="00D04994">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CB54D4">
        <w:t xml:space="preserve"> oraz go sparametryzować</w:t>
      </w:r>
      <w:r w:rsidR="001D7D97">
        <w:t xml:space="preserve"> </w:t>
      </w:r>
    </w:p>
    <w:p w14:paraId="25E74D8D" w14:textId="6D54B992" w:rsidR="000703EF" w:rsidRDefault="00027FB3" w:rsidP="00D04994">
      <w:pPr>
        <w:pStyle w:val="Tekstpodstawowy"/>
      </w:pPr>
      <w:r>
        <w:t xml:space="preserve">Hamiltonian mieszający powinien być </w:t>
      </w:r>
      <w:r w:rsidR="000703EF">
        <w:t>sumą prostych unarnych bramek (tzn. bramką stosowaną na wszystkich kubitach oddzielnie, bez dokonywania splątania)</w:t>
      </w:r>
      <w:r w:rsidR="00BA4572">
        <w:t xml:space="preserve">. </w:t>
      </w:r>
      <w:r w:rsidR="000703EF">
        <w:t>Taką bramką będzie bramka Pauli</w:t>
      </w:r>
      <w:r w:rsidR="00902322">
        <w:noBreakHyphen/>
      </w:r>
      <w:r w:rsidR="000703EF">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sidR="000703EF">
        <w:t xml:space="preserve"> otrzymamy wartość własną 1,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356BC426" w14:textId="77777777" w:rsidTr="009A34BB">
        <w:tc>
          <w:tcPr>
            <w:tcW w:w="3020" w:type="dxa"/>
          </w:tcPr>
          <w:p w14:paraId="03DC4B53" w14:textId="77777777" w:rsidR="009A34BB" w:rsidRDefault="009A34BB" w:rsidP="00D04994">
            <w:pPr>
              <w:pStyle w:val="Tekstpodstawowy"/>
            </w:pPr>
          </w:p>
        </w:tc>
        <w:tc>
          <w:tcPr>
            <w:tcW w:w="3020" w:type="dxa"/>
            <w:vAlign w:val="center"/>
          </w:tcPr>
          <w:p w14:paraId="35426AF2" w14:textId="13DBBFAD" w:rsidR="009A34BB" w:rsidRPr="009A34BB" w:rsidRDefault="009A34BB" w:rsidP="009A34BB">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500D9DCE" w14:textId="77777777" w:rsidR="009A34BB" w:rsidRDefault="009A34BB">
            <w:pPr>
              <w:pStyle w:val="Tekstpodstawowy"/>
              <w:numPr>
                <w:ilvl w:val="0"/>
                <w:numId w:val="10"/>
              </w:numPr>
              <w:jc w:val="right"/>
            </w:pPr>
          </w:p>
        </w:tc>
      </w:tr>
    </w:tbl>
    <w:p w14:paraId="5F99690D" w14:textId="60EFA7F4" w:rsidR="000703EF" w:rsidRDefault="000703EF" w:rsidP="00D04994">
      <w:pPr>
        <w:pStyle w:val="Tekstpodstawowy"/>
      </w:pPr>
      <w:r>
        <w:t xml:space="preserve">oraz -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2D54CE0B" w14:textId="77777777" w:rsidTr="009A34BB">
        <w:tc>
          <w:tcPr>
            <w:tcW w:w="3020" w:type="dxa"/>
          </w:tcPr>
          <w:p w14:paraId="66654128" w14:textId="77777777" w:rsidR="009A34BB" w:rsidRDefault="009A34BB" w:rsidP="00D04994">
            <w:pPr>
              <w:pStyle w:val="Tekstpodstawowy"/>
            </w:pPr>
          </w:p>
        </w:tc>
        <w:tc>
          <w:tcPr>
            <w:tcW w:w="3020" w:type="dxa"/>
          </w:tcPr>
          <w:p w14:paraId="5581973D" w14:textId="4BFFCE95" w:rsidR="009A34BB" w:rsidRDefault="009A34BB" w:rsidP="009A34BB">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6793D4BA" w14:textId="77777777" w:rsidR="009A34BB" w:rsidRDefault="009A34BB">
            <w:pPr>
              <w:pStyle w:val="Tekstpodstawowy"/>
              <w:numPr>
                <w:ilvl w:val="0"/>
                <w:numId w:val="10"/>
              </w:numPr>
              <w:jc w:val="right"/>
            </w:pPr>
          </w:p>
        </w:tc>
      </w:tr>
    </w:tbl>
    <w:p w14:paraId="0ACCF10F" w14:textId="4CB8716B" w:rsidR="00D04994" w:rsidRDefault="009A34BB" w:rsidP="00D04994">
      <w:pPr>
        <w:pStyle w:val="Tekstpodstawowy"/>
      </w:pPr>
      <w:r>
        <w:t>p</w:t>
      </w:r>
      <w:r w:rsidR="007E679F">
        <w:t xml:space="preserve">rzy czym warto zauważyć, że jeżeli </w:t>
      </w:r>
      <w:r>
        <w:t>zachodzi potrzeba zmiany</w:t>
      </w:r>
      <w:r w:rsidR="007E679F">
        <w:t xml:space="preserve"> problem</w:t>
      </w:r>
      <w:r>
        <w:t>u</w:t>
      </w:r>
      <w:r w:rsidR="007E679F">
        <w:t xml:space="preserve"> minimalizacji na</w:t>
      </w:r>
      <w:r w:rsidR="0079205B">
        <w:t> </w:t>
      </w:r>
      <w:r w:rsidR="007E679F">
        <w:t>maksymalizacji,</w:t>
      </w:r>
      <w:r>
        <w:t xml:space="preserve"> można</w:t>
      </w:r>
      <w:r w:rsidR="007E679F">
        <w:t xml:space="preserve"> albo rozpoczynać</w:t>
      </w:r>
      <w:r>
        <w:t xml:space="preserve"> algorytm</w:t>
      </w:r>
      <w:r w:rsidR="007E679F">
        <w:t xml:space="preserve"> od zastosowaniu bramki Hadamarda na 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rsidR="007E679F">
        <w:t xml:space="preserve">, albo zmienić znak funkcji celu. </w:t>
      </w:r>
      <w:r w:rsidR="0009137C">
        <w:t>Hamiltonian</w:t>
      </w:r>
      <w:r w:rsidR="000703EF">
        <w:t xml:space="preserve">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0703EF">
        <w:t xml:space="preserve"> będzie postaci:</w:t>
      </w:r>
      <w:r w:rsidR="00986AE0">
        <w:rPr>
          <w:rStyle w:val="Odwoanieprzypisudolnego"/>
        </w:rPr>
        <w:footnoteReference w:id="73"/>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68450F33" w14:textId="77777777" w:rsidTr="009A34BB">
        <w:tc>
          <w:tcPr>
            <w:tcW w:w="3020" w:type="dxa"/>
          </w:tcPr>
          <w:p w14:paraId="0C5E4367" w14:textId="77777777" w:rsidR="009A34BB" w:rsidRDefault="009A34BB" w:rsidP="00D04994">
            <w:pPr>
              <w:pStyle w:val="Tekstpodstawowy"/>
            </w:pPr>
          </w:p>
        </w:tc>
        <w:tc>
          <w:tcPr>
            <w:tcW w:w="3020" w:type="dxa"/>
          </w:tcPr>
          <w:p w14:paraId="174C740D" w14:textId="34AC5C3A" w:rsidR="009A34BB" w:rsidRPr="009A34BB" w:rsidRDefault="00000000" w:rsidP="00D04994">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6B0CE1F3" w14:textId="77777777" w:rsidR="009A34BB" w:rsidRDefault="009A34BB">
            <w:pPr>
              <w:pStyle w:val="Tekstpodstawowy"/>
              <w:numPr>
                <w:ilvl w:val="0"/>
                <w:numId w:val="10"/>
              </w:numPr>
              <w:jc w:val="right"/>
            </w:pPr>
          </w:p>
        </w:tc>
      </w:tr>
    </w:tbl>
    <w:p w14:paraId="4703A05A" w14:textId="4FB4AD28" w:rsidR="00CB54D4" w:rsidRDefault="001E47B2" w:rsidP="00D04994">
      <w:pPr>
        <w:pStyle w:val="Tekstpodstawowy"/>
      </w:pPr>
      <w:r>
        <w:t>P</w:t>
      </w:r>
      <w:r w:rsidR="00CB54D4">
        <w:t xml:space="preserve">o parametryzacji </w:t>
      </w:r>
      <w:r w:rsidR="009A34BB">
        <w:t>otrzymuje się</w:t>
      </w:r>
      <w:r w:rsidR="00CB54D4">
        <w:t xml:space="preserve"> bramkę:</w:t>
      </w:r>
      <w:r w:rsidR="00986AE0">
        <w:rPr>
          <w:rStyle w:val="Odwoanieprzypisudolnego"/>
        </w:rPr>
        <w:footnoteReference w:id="74"/>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BC188A" w14:paraId="38AA4AEE" w14:textId="77777777" w:rsidTr="00731DB5">
        <w:tc>
          <w:tcPr>
            <w:tcW w:w="1888" w:type="dxa"/>
          </w:tcPr>
          <w:p w14:paraId="4B79BCED" w14:textId="77777777" w:rsidR="00BC188A" w:rsidRDefault="00BC188A" w:rsidP="00D04994">
            <w:pPr>
              <w:pStyle w:val="Tekstpodstawowy"/>
            </w:pPr>
          </w:p>
        </w:tc>
        <w:tc>
          <w:tcPr>
            <w:tcW w:w="5290" w:type="dxa"/>
          </w:tcPr>
          <w:p w14:paraId="18519E8D" w14:textId="32AD6D2B" w:rsidR="00BC188A" w:rsidRPr="00A85B9C" w:rsidRDefault="00000000" w:rsidP="00D04994">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 xml:space="preserve"> .</m:t>
                </m:r>
              </m:oMath>
            </m:oMathPara>
          </w:p>
        </w:tc>
        <w:tc>
          <w:tcPr>
            <w:tcW w:w="1888" w:type="dxa"/>
            <w:vAlign w:val="bottom"/>
          </w:tcPr>
          <w:p w14:paraId="515150AE" w14:textId="77777777" w:rsidR="00BC188A" w:rsidRDefault="00BC188A" w:rsidP="00731DB5">
            <w:pPr>
              <w:pStyle w:val="Tekstpodstawowy"/>
              <w:numPr>
                <w:ilvl w:val="0"/>
                <w:numId w:val="10"/>
              </w:numPr>
              <w:jc w:val="right"/>
            </w:pPr>
          </w:p>
        </w:tc>
        <w:tc>
          <w:tcPr>
            <w:tcW w:w="1888" w:type="dxa"/>
            <w:vAlign w:val="bottom"/>
          </w:tcPr>
          <w:p w14:paraId="70C60472" w14:textId="77777777" w:rsidR="00BC188A" w:rsidRDefault="00BC188A" w:rsidP="00731DB5">
            <w:pPr>
              <w:pStyle w:val="Tekstpodstawowy"/>
              <w:jc w:val="right"/>
            </w:pPr>
          </w:p>
          <w:p w14:paraId="0E3C4185" w14:textId="2D45FB4A" w:rsidR="00731DB5" w:rsidRDefault="00731DB5" w:rsidP="00731DB5">
            <w:pPr>
              <w:pStyle w:val="Tekstpodstawowy"/>
              <w:jc w:val="right"/>
            </w:pPr>
          </w:p>
        </w:tc>
      </w:tr>
    </w:tbl>
    <w:p w14:paraId="5EE60D9B" w14:textId="1B11FB9B" w:rsidR="00731DB5" w:rsidRDefault="00F60D63" w:rsidP="00731DB5">
      <w:pPr>
        <w:pStyle w:val="Tekstpodstawowy"/>
      </w:pPr>
      <w:r>
        <w:t xml:space="preserve">Można więc zauważyć, że dzięki parametryzacji, zamiast zwykłego obrotu o kąt </w:t>
      </w:r>
      <m:oMath>
        <m:r>
          <m:rPr>
            <m:sty m:val="p"/>
          </m:rPr>
          <w:rPr>
            <w:rFonts w:ascii="Cambria Math" w:hAnsi="Cambria Math"/>
          </w:rPr>
          <m:t>π</m:t>
        </m:r>
      </m:oMath>
      <w:r>
        <w:t xml:space="preserve"> wokół osi OX</w:t>
      </w:r>
      <w:r w:rsidR="00B557F3">
        <w:t xml:space="preserve"> w sferze Blocha</w:t>
      </w:r>
      <w:r>
        <w:t xml:space="preserve">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ale można też tę</w:t>
      </w:r>
      <w:r w:rsidR="0079205B">
        <w:t> </w:t>
      </w:r>
      <w:r>
        <w:t>operację wykonywać na kubitach w superpozycji), następuję obrót częściowy wokół tej osi</w:t>
      </w:r>
      <w:r w:rsidR="00B557F3">
        <w:t>.</w:t>
      </w:r>
      <w:r w:rsidR="00A2241A">
        <w:t xml:space="preserve"> </w:t>
      </w:r>
      <w:commentRangeStart w:id="35"/>
      <w:r w:rsidR="00A2241A">
        <w:t xml:space="preserve">Ponadto, należy zauważyć, że </w:t>
      </w:r>
      <w:r w:rsidR="00867A76">
        <w:t>eksponenta</w:t>
      </w:r>
      <w:r w:rsidR="00A2241A">
        <w:t xml:space="preserve"> macierzy zachowuje jej wektory własne.</w:t>
      </w:r>
      <w:commentRangeEnd w:id="35"/>
      <w:r w:rsidR="00902322">
        <w:rPr>
          <w:rStyle w:val="Odwoaniedokomentarza"/>
          <w:lang w:val="x-none" w:eastAsia="x-none"/>
        </w:rPr>
        <w:commentReference w:id="35"/>
      </w:r>
    </w:p>
    <w:p w14:paraId="37034A60" w14:textId="3FA86106" w:rsidR="00731DB5" w:rsidRDefault="00BA6B59" w:rsidP="00731DB5">
      <w:pPr>
        <w:pStyle w:val="Tekstpodstawowy"/>
      </w:pPr>
      <w:r>
        <w:tab/>
      </w:r>
      <w:commentRangeStart w:id="36"/>
      <w:r>
        <w:t xml:space="preserve">Celem </w:t>
      </w:r>
      <w:r w:rsidR="008E53CE">
        <w:t>Hamiltonianu</w:t>
      </w:r>
      <w:r>
        <w:t xml:space="preserve">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475C6F">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475C6F">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475C6F">
        <w:t>, ponieważ eksponenta macierzy nie zmienia wektorów własnych</w:t>
      </w:r>
      <w:r>
        <w:t>) reprezentują pewne stany, dla których funkcje odpowiadające przekształceniom dokonywanym przez macierze</w:t>
      </w:r>
      <w:r w:rsidR="00A2241A">
        <w:t xml:space="preserv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rsidR="00A2241A">
        <w:t xml:space="preserve">) system będzie dążył do znalezienia się w stanie </w:t>
      </w:r>
      <w:r w:rsidR="00A2241A">
        <w:lastRenderedPageBreak/>
        <w:t xml:space="preserve">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2241A">
        <w:t xml:space="preserve">, czyli do lokalnego ekstremum, które nie musi być ekstremum globalnym, więc </w:t>
      </w:r>
      <w:r w:rsidR="00731DB5">
        <w:t xml:space="preserve">algorytm </w:t>
      </w:r>
      <w:r w:rsidR="00A2241A">
        <w:t>wpadnie w pułapkę lokalnego ekstremum. Wraz z</w:t>
      </w:r>
      <w:r w:rsidR="005E7EFD">
        <w:t> </w:t>
      </w:r>
      <w:r w:rsidR="00A2241A">
        <w:t xml:space="preserve">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na stanie </w:t>
      </w:r>
      <m:oMath>
        <m:d>
          <m:dPr>
            <m:begChr m:val="|"/>
            <m:endChr m:val="⟩"/>
            <m:ctrlPr>
              <w:rPr>
                <w:rFonts w:ascii="Cambria Math" w:hAnsi="Cambria Math"/>
                <w:i/>
              </w:rPr>
            </m:ctrlPr>
          </m:dPr>
          <m:e>
            <m:r>
              <w:rPr>
                <w:rFonts w:ascii="Cambria Math" w:hAnsi="Cambria Math"/>
              </w:rPr>
              <m:t>ψ</m:t>
            </m:r>
          </m:e>
        </m:d>
      </m:oMath>
      <w:r w:rsidR="00A2241A">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2241A">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rsidR="00A2241A">
        <w:t>, co wynika wprost z definicji wektora własnego.</w:t>
      </w:r>
      <w:r w:rsidR="00A15A3D">
        <w:t xml:space="preserve">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rsidR="0085664F">
        <w:t xml:space="preserve"> </w:t>
      </w:r>
      <w:r w:rsidR="00A15A3D">
        <w:t xml:space="preserve">musi być anty-komutatorem </w:t>
      </w:r>
      <w:r w:rsidR="008E53CE">
        <w:t>Hamiltonianu</w:t>
      </w:r>
      <w:r w:rsidR="00A15A3D">
        <w:t xml:space="preserve"> cel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8E53CE">
        <w:t>, aby mieć pewność, że te dwie macierze nie będą miały takich samych wartości własnych.</w:t>
      </w:r>
      <w:commentRangeEnd w:id="36"/>
      <w:r w:rsidR="00902322">
        <w:rPr>
          <w:rStyle w:val="Odwoaniedokomentarza"/>
          <w:lang w:val="x-none" w:eastAsia="x-none"/>
        </w:rPr>
        <w:commentReference w:id="36"/>
      </w:r>
      <w:r w:rsidR="00225B2B">
        <w:t xml:space="preserve"> </w:t>
      </w:r>
      <w:commentRangeStart w:id="37"/>
      <w:r w:rsidR="00225B2B">
        <w:t>Operator Pauli</w:t>
      </w:r>
      <w:r w:rsidR="00A365BD">
        <w:noBreakHyphen/>
      </w:r>
      <w:r w:rsidR="00225B2B">
        <w:t xml:space="preserve">X jest dobrym wyborem, ponieważ bazująca na nim </w:t>
      </w:r>
      <w:r w:rsidR="00A365BD">
        <w:t xml:space="preserve">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rsidR="00A365BD">
        <w:t xml:space="preserve"> za 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który jest stanem przyjmowanym na początku algorytmu. W takim przypadku, jeżeli operator </w:t>
      </w:r>
      <w:r w:rsidR="00225B2B">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rsidR="00A365BD">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rsidR="00A365BD">
        <w:t>.</w:t>
      </w:r>
      <w:commentRangeEnd w:id="37"/>
      <w:r w:rsidR="00986AE0">
        <w:rPr>
          <w:rStyle w:val="Odwoaniedokomentarza"/>
          <w:lang w:val="x-none" w:eastAsia="x-none"/>
        </w:rPr>
        <w:commentReference w:id="37"/>
      </w:r>
    </w:p>
    <w:p w14:paraId="600E5672" w14:textId="372DC140" w:rsidR="00F23FF9" w:rsidRDefault="00F23FF9" w:rsidP="00D04994">
      <w:pPr>
        <w:pStyle w:val="Tekstpodstawowy"/>
      </w:pPr>
      <w:r>
        <w:tab/>
        <w:t xml:space="preserve">Wykonane powyżej operacje można </w:t>
      </w:r>
      <w:commentRangeStart w:id="38"/>
      <w:commentRangeStart w:id="39"/>
      <w:r>
        <w:t xml:space="preserve">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t>:</w:t>
      </w:r>
      <w:r w:rsidR="00291E0F">
        <w:rPr>
          <w:rStyle w:val="Odwoanieprzypisudolnego"/>
        </w:rPr>
        <w:footnoteReference w:id="75"/>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9A34BB" w14:paraId="7013380A" w14:textId="77777777" w:rsidTr="009A34BB">
        <w:tc>
          <w:tcPr>
            <w:tcW w:w="3020" w:type="dxa"/>
          </w:tcPr>
          <w:p w14:paraId="2F8BFD4C" w14:textId="77777777" w:rsidR="009A34BB" w:rsidRDefault="009A34BB" w:rsidP="00D04994">
            <w:pPr>
              <w:pStyle w:val="Tekstpodstawowy"/>
            </w:pPr>
          </w:p>
        </w:tc>
        <w:tc>
          <w:tcPr>
            <w:tcW w:w="3020" w:type="dxa"/>
            <w:vAlign w:val="center"/>
          </w:tcPr>
          <w:p w14:paraId="288109C1" w14:textId="7C08703E" w:rsidR="009A34BB" w:rsidRPr="009A34BB" w:rsidRDefault="00000000" w:rsidP="009A34BB">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795FECFA" w14:textId="77777777" w:rsidR="009A34BB" w:rsidRDefault="009A34BB" w:rsidP="00731DB5">
            <w:pPr>
              <w:pStyle w:val="Tekstpodstawowy"/>
              <w:numPr>
                <w:ilvl w:val="0"/>
                <w:numId w:val="10"/>
              </w:numPr>
              <w:jc w:val="right"/>
            </w:pPr>
          </w:p>
        </w:tc>
      </w:tr>
    </w:tbl>
    <w:p w14:paraId="27B4F144" w14:textId="792099D8" w:rsidR="00DF6E67" w:rsidRPr="00291E0F" w:rsidRDefault="00D72C53" w:rsidP="00D04994">
      <w:pPr>
        <w:pStyle w:val="Tekstpodstawowy"/>
      </w:pPr>
      <w:r>
        <w:tab/>
        <w:t xml:space="preserve">Część kwantowa algorytmu QAOA zostaje zakończona serią pomiarów kubitów </w:t>
      </w:r>
      <w:commentRangeEnd w:id="38"/>
      <w:r w:rsidR="00AF6CCE">
        <w:rPr>
          <w:rStyle w:val="Odwoaniedokomentarza"/>
          <w:lang w:val="x-none" w:eastAsia="x-none"/>
        </w:rPr>
        <w:commentReference w:id="38"/>
      </w:r>
      <w:commentRangeEnd w:id="39"/>
      <w:r w:rsidR="00240B93">
        <w:rPr>
          <w:rStyle w:val="Odwoaniedokomentarza"/>
          <w:lang w:val="x-none" w:eastAsia="x-none"/>
        </w:rPr>
        <w:commentReference w:id="39"/>
      </w:r>
      <w:r>
        <w:t xml:space="preserve">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Wynik pomiaru jest rzutowany na bity, po czym przekazywany do</w:t>
      </w:r>
      <w:r w:rsidR="0079205B">
        <w:t> </w:t>
      </w:r>
      <w:r>
        <w:t>maszyny klasycznej w postaci uporządkowanego łańcucha znaków, składającego się z zer i</w:t>
      </w:r>
      <w:r w:rsidR="0079205B">
        <w:t> </w:t>
      </w:r>
      <w:r>
        <w:t>jedynek.</w:t>
      </w:r>
      <w:r w:rsidR="003048BE">
        <w:t xml:space="preserve"> Otrzymane w ten sposób łańcuchy znaków stanowią istotny element obliczania wartości oczekiwanej w </w:t>
      </w:r>
      <w:r w:rsidR="00B612C7">
        <w:t>równan</w:t>
      </w:r>
      <w:r w:rsidR="009A34BB">
        <w:t xml:space="preserve">iu </w:t>
      </w:r>
      <w:r w:rsidR="00BC188A">
        <w:t>2</w:t>
      </w:r>
      <w:r w:rsidR="00003BD4">
        <w:t>7</w:t>
      </w:r>
      <w:r w:rsidR="003048BE">
        <w:t>.</w:t>
      </w:r>
      <w:r w:rsidR="00291E0F">
        <w:rPr>
          <w:rStyle w:val="Odwoanieprzypisudolnego"/>
        </w:rPr>
        <w:footnoteReference w:id="76"/>
      </w:r>
      <w:r w:rsidR="003048BE">
        <w:t xml:space="preserve"> Sposób obliczania tej wartości oraz wykorzystanie algorytmów klasycznych zostanie szerzej omówion</w:t>
      </w:r>
      <w:r w:rsidR="009A34BB">
        <w:t>e</w:t>
      </w:r>
      <w:r w:rsidR="003048BE">
        <w:t xml:space="preserve"> w Rozdziale II</w:t>
      </w:r>
      <w:r w:rsidR="00291E0F">
        <w:t xml:space="preserve"> – możliwość optymalizacji parametrów </w:t>
      </w:r>
      <m:oMath>
        <m:r>
          <m:rPr>
            <m:sty m:val="bi"/>
          </m:rPr>
          <w:rPr>
            <w:rFonts w:ascii="Cambria Math" w:hAnsi="Cambria Math"/>
          </w:rPr>
          <m:t>γ</m:t>
        </m:r>
      </m:oMath>
      <w:r w:rsidR="00291E0F">
        <w:t xml:space="preserve"> i </w:t>
      </w:r>
      <m:oMath>
        <m:r>
          <m:rPr>
            <m:sty m:val="bi"/>
          </m:rPr>
          <w:rPr>
            <w:rFonts w:ascii="Cambria Math" w:hAnsi="Cambria Math"/>
          </w:rPr>
          <m:t>β</m:t>
        </m:r>
      </m:oMath>
      <w:r w:rsidR="00291E0F">
        <w:rPr>
          <w:iCs/>
        </w:rPr>
        <w:t xml:space="preserve"> algorytmami klasycznymi, nie została od razu dostrzeżona przez twórców algorytmu QAOA i nie istnieje sztywno ustalona część klasyczna.</w:t>
      </w:r>
      <w:r w:rsidR="00291E0F">
        <w:rPr>
          <w:rStyle w:val="Odwoanieprzypisudolnego"/>
          <w:iCs/>
        </w:rPr>
        <w:footnoteReference w:id="77"/>
      </w:r>
    </w:p>
    <w:p w14:paraId="7F22ABA6" w14:textId="69C9A133" w:rsidR="006F2163" w:rsidRDefault="00DF46C0" w:rsidP="00D04994">
      <w:pPr>
        <w:pStyle w:val="Tekstpodstawowy"/>
      </w:pPr>
      <w:r>
        <w:tab/>
        <w:t>Stosowanie operatorów</w:t>
      </w:r>
      <w:r w:rsidR="00DA60D0">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w:t>
      </w:r>
      <w:r w:rsidR="003048BE">
        <w:t>, a pojedyncze wykorzystanie tych dwóch bramek tworzy warstwę (</w:t>
      </w:r>
      <w:proofErr w:type="spellStart"/>
      <w:r w:rsidR="003048BE">
        <w:rPr>
          <w:i/>
          <w:iCs/>
        </w:rPr>
        <w:t>circuit</w:t>
      </w:r>
      <w:proofErr w:type="spellEnd"/>
      <w:r w:rsidR="003048BE">
        <w:rPr>
          <w:i/>
          <w:iCs/>
        </w:rPr>
        <w:t xml:space="preserve"> </w:t>
      </w:r>
      <w:proofErr w:type="spellStart"/>
      <w:r w:rsidR="003048BE">
        <w:rPr>
          <w:i/>
          <w:iCs/>
        </w:rPr>
        <w:t>layer</w:t>
      </w:r>
      <w:proofErr w:type="spellEnd"/>
      <w:r w:rsidR="003048BE">
        <w:rPr>
          <w:i/>
          <w:iCs/>
        </w:rPr>
        <w:t>)</w:t>
      </w:r>
      <w:r>
        <w:t>.</w:t>
      </w:r>
      <w:r w:rsidR="003048BE">
        <w:t xml:space="preserve"> Miarą troteryzacji jest liczba warstw.</w:t>
      </w:r>
      <w:r w:rsidR="00263C00">
        <w:t xml:space="preserve"> Technika ta jest inspirowana procesami adiabatycznymi, które są wykorzystywane między innymi w wyżarzaniu </w:t>
      </w:r>
      <w:r w:rsidR="002E6CDE">
        <w:t>symulowanym</w:t>
      </w:r>
      <w:r w:rsidR="00263C00">
        <w:t xml:space="preserve">, tyle że w QAOA w ramach poszukiwania stanu o najniższej energii wykonywane są znacznie dłuższe kroki (czyli stopień troteryzacji w QAOA jest znacznie niższy niż liczba iteracji w algorytmie wyżarzania </w:t>
      </w:r>
      <w:r w:rsidR="002E6CDE">
        <w:t>symulowanego</w:t>
      </w:r>
      <w:r w:rsidR="00263C00">
        <w:t>)., tj. mniejsza</w:t>
      </w:r>
      <w:r w:rsidR="002E6CDE">
        <w:t xml:space="preserve"> jest</w:t>
      </w:r>
      <w:r w:rsidR="00263C00">
        <w:t xml:space="preserve"> liczba iteracji.</w:t>
      </w:r>
      <w:r w:rsidR="002E6CDE">
        <w:rPr>
          <w:rStyle w:val="Odwoanieprzypisudolnego"/>
        </w:rPr>
        <w:footnoteReference w:id="78"/>
      </w:r>
      <w:r>
        <w:t xml:space="preserve"> </w:t>
      </w:r>
      <w:r w:rsidR="006F2163">
        <w:t xml:space="preserve">Przewidywanym </w:t>
      </w:r>
      <w:r w:rsidR="006F2163">
        <w:lastRenderedPageBreak/>
        <w:t>pozytywnym skutkiem troteryzacji jest przybliżenie się do rozwiązania będącego optimum globalnym. W</w:t>
      </w:r>
      <w:r w:rsidR="0079205B">
        <w:t> </w:t>
      </w:r>
      <w:r w:rsidR="006F2163">
        <w:t xml:space="preserve">szczególności mamy </w:t>
      </w:r>
      <w:commentRangeStart w:id="40"/>
      <w:commentRangeStart w:id="41"/>
      <w:r w:rsidR="006F2163">
        <w:t>gwarancję, ż</w:t>
      </w:r>
      <w:commentRangeEnd w:id="40"/>
      <w:r w:rsidR="008723DF">
        <w:rPr>
          <w:rStyle w:val="Odwoaniedokomentarza"/>
          <w:lang w:val="x-none" w:eastAsia="x-none"/>
        </w:rPr>
        <w:commentReference w:id="40"/>
      </w:r>
      <w:commentRangeEnd w:id="41"/>
      <w:r w:rsidR="00814D2A">
        <w:rPr>
          <w:rStyle w:val="Odwoaniedokomentarza"/>
          <w:lang w:val="x-none" w:eastAsia="x-none"/>
        </w:rPr>
        <w:commentReference w:id="41"/>
      </w:r>
      <w:r w:rsidR="006F2163">
        <w:t>e:</w:t>
      </w:r>
      <w:r w:rsidR="00291E0F">
        <w:rPr>
          <w:rStyle w:val="Odwoanieprzypisudolnego"/>
        </w:rPr>
        <w:footnoteReference w:id="7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4A103D42" w14:textId="77777777" w:rsidTr="006676AE">
        <w:tc>
          <w:tcPr>
            <w:tcW w:w="3020" w:type="dxa"/>
          </w:tcPr>
          <w:p w14:paraId="5B2136E3" w14:textId="77777777" w:rsidR="006676AE" w:rsidRDefault="006676AE" w:rsidP="00D04994">
            <w:pPr>
              <w:pStyle w:val="Tekstpodstawowy"/>
            </w:pPr>
          </w:p>
        </w:tc>
        <w:tc>
          <w:tcPr>
            <w:tcW w:w="3020" w:type="dxa"/>
            <w:vAlign w:val="center"/>
          </w:tcPr>
          <w:p w14:paraId="24438260" w14:textId="53B9C80E" w:rsidR="006676AE" w:rsidRDefault="00000000" w:rsidP="006676AE">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m:rPr>
                    <m:sty m:val="p"/>
                  </m:rP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4CED6388" w14:textId="77777777" w:rsidR="006676AE" w:rsidRDefault="006676AE">
            <w:pPr>
              <w:pStyle w:val="Tekstpodstawowy"/>
              <w:numPr>
                <w:ilvl w:val="0"/>
                <w:numId w:val="10"/>
              </w:numPr>
              <w:jc w:val="right"/>
            </w:pPr>
          </w:p>
        </w:tc>
      </w:tr>
    </w:tbl>
    <w:p w14:paraId="7CAA9EA9" w14:textId="2A75EB2E" w:rsidR="006F2163" w:rsidRDefault="006F2163" w:rsidP="00D04994">
      <w:pPr>
        <w:pStyle w:val="Tekstpodstawowy"/>
      </w:pPr>
      <w:r>
        <w:t xml:space="preserve">co oznacza, że dla troteryzacji na poziomie </w:t>
      </w:r>
      <m:oMath>
        <m:r>
          <w:rPr>
            <w:rFonts w:ascii="Cambria Math" w:hAnsi="Cambria Math"/>
          </w:rPr>
          <m:t>K+1</m:t>
        </m:r>
      </m:oMath>
      <w:r>
        <w:t xml:space="preserve"> </w:t>
      </w:r>
      <w:r w:rsidR="003048BE">
        <w:t xml:space="preserve">(tzn. z </w:t>
      </w:r>
      <m:oMath>
        <m:r>
          <w:rPr>
            <w:rFonts w:ascii="Cambria Math" w:hAnsi="Cambria Math"/>
          </w:rPr>
          <m:t>K+1</m:t>
        </m:r>
      </m:oMath>
      <w:r w:rsidR="003048BE">
        <w:t xml:space="preserve"> warstwami) </w:t>
      </w:r>
      <w:r>
        <w:t xml:space="preserve">wartość funkcji celu jest bliżej szukanej wartości (bliżej minimum dla minimalizacji, bliżej maksimum dla maksymalizacji) niż dla troteryzacji na poziomie </w:t>
      </w:r>
      <w:r w:rsidRPr="006F2163">
        <w:rPr>
          <w:i/>
          <w:iCs/>
        </w:rPr>
        <w:t>K</w:t>
      </w:r>
      <w:r>
        <w:t xml:space="preserve"> (przy pozostałych założeniach niezmienionych).</w:t>
      </w:r>
      <w:r w:rsidR="00240B93">
        <w:t xml:space="preserve"> Symbol </w:t>
      </w:r>
      <m:oMath>
        <m:r>
          <m:rPr>
            <m:sty m:val="p"/>
          </m:rPr>
          <w:rPr>
            <w:rFonts w:ascii="Cambria Math" w:hAnsi="Cambria Math"/>
          </w:rPr>
          <m:t>≻</m:t>
        </m:r>
      </m:oMath>
      <w:r w:rsidR="00240B93">
        <w:t xml:space="preserve"> pochodzi z teorii użyteczności i należy go czytać „jest bardziej preferowany niż”.</w:t>
      </w:r>
      <w:r>
        <w:t xml:space="preserve"> Ponadto</w:t>
      </w:r>
      <w:r w:rsidR="00652494">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676AE" w14:paraId="19095ED3" w14:textId="77777777" w:rsidTr="006676AE">
        <w:tc>
          <w:tcPr>
            <w:tcW w:w="3020" w:type="dxa"/>
          </w:tcPr>
          <w:p w14:paraId="3AEF69EF" w14:textId="77777777" w:rsidR="006676AE" w:rsidRDefault="006676AE" w:rsidP="00D04994">
            <w:pPr>
              <w:pStyle w:val="Tekstpodstawowy"/>
            </w:pPr>
          </w:p>
        </w:tc>
        <w:tc>
          <w:tcPr>
            <w:tcW w:w="3020" w:type="dxa"/>
            <w:vAlign w:val="center"/>
          </w:tcPr>
          <w:p w14:paraId="0DBFD583" w14:textId="1DCE0979" w:rsidR="006676AE" w:rsidRDefault="00000000" w:rsidP="006676AE">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136EB458" w14:textId="77777777" w:rsidR="006676AE" w:rsidRDefault="006676AE">
            <w:pPr>
              <w:pStyle w:val="Tekstpodstawowy"/>
              <w:numPr>
                <w:ilvl w:val="0"/>
                <w:numId w:val="10"/>
              </w:numPr>
              <w:jc w:val="right"/>
            </w:pPr>
          </w:p>
        </w:tc>
      </w:tr>
    </w:tbl>
    <w:p w14:paraId="37C6A361" w14:textId="05D00584" w:rsidR="0090298F" w:rsidRPr="0090298F" w:rsidRDefault="0090298F" w:rsidP="00D04994">
      <w:pPr>
        <w:pStyle w:val="Tekstpodstawowy"/>
      </w:pPr>
      <w:r>
        <w:t xml:space="preserve">przy czym należy pamiętać, że jest to własność graniczna i dla skończonych </w:t>
      </w:r>
      <w:r w:rsidRPr="0090298F">
        <w:rPr>
          <w:i/>
          <w:iCs/>
        </w:rPr>
        <w:t>K</w:t>
      </w:r>
      <w:r>
        <w:rPr>
          <w:i/>
          <w:iCs/>
        </w:rPr>
        <w:t xml:space="preserve">, </w:t>
      </w:r>
      <w:r>
        <w:t xml:space="preserve">nie ma gwarancji </w:t>
      </w:r>
      <w:r w:rsidR="006676AE">
        <w:t>otrzymania dokładnego rozwiązania (stąd algorytm „przybliżonej optymalizacji”)</w:t>
      </w:r>
      <w:r w:rsidR="00291E0F">
        <w:t>.</w:t>
      </w:r>
      <w:r w:rsidR="00291E0F">
        <w:rPr>
          <w:rStyle w:val="Odwoanieprzypisudolnego"/>
        </w:rPr>
        <w:footnoteReference w:id="80"/>
      </w:r>
      <w:r w:rsidR="006D78B8">
        <w:t xml:space="preserve"> Własność opisana </w:t>
      </w:r>
      <w:r w:rsidR="00B612C7">
        <w:t>równan</w:t>
      </w:r>
      <w:r w:rsidR="006D78B8">
        <w:t>iem 4</w:t>
      </w:r>
      <w:r w:rsidR="00731DB5">
        <w:t>3</w:t>
      </w:r>
      <w:r w:rsidR="006D78B8">
        <w:t xml:space="preserve"> jest tłumaczona nawiązaniem do procesu adiabatycznego, którego </w:t>
      </w:r>
      <w:proofErr w:type="spellStart"/>
      <w:r w:rsidR="006D78B8">
        <w:t>stroteryzowaną</w:t>
      </w:r>
      <w:proofErr w:type="spellEnd"/>
      <w:r w:rsidR="006D78B8">
        <w:t xml:space="preserve"> wersję stanowi QAOA.</w:t>
      </w:r>
      <w:r w:rsidR="006D78B8">
        <w:rPr>
          <w:rStyle w:val="Odwoanieprzypisudolnego"/>
        </w:rPr>
        <w:footnoteReference w:id="81"/>
      </w:r>
    </w:p>
    <w:p w14:paraId="3F8BD050" w14:textId="63760F7C" w:rsidR="006F2163" w:rsidRDefault="001B0D16" w:rsidP="00D04994">
      <w:pPr>
        <w:pStyle w:val="Tekstpodstawowy"/>
      </w:pPr>
      <w:r>
        <w:tab/>
      </w:r>
      <w:r w:rsidR="00DF46C0">
        <w:t xml:space="preserve">Skutkiem </w:t>
      </w:r>
      <w:r w:rsidR="003048BE">
        <w:t>zwiększenia liczby warstw (a więc troteryzacji)</w:t>
      </w:r>
      <w:r w:rsidR="00DF46C0">
        <w:t xml:space="preserve"> </w:t>
      </w:r>
      <w:r w:rsidR="0095549A">
        <w:t>jest zwiększenie głębokości obwodu</w:t>
      </w:r>
      <w:r w:rsidR="003048BE">
        <w:t xml:space="preserve"> (</w:t>
      </w:r>
      <w:proofErr w:type="spellStart"/>
      <w:r w:rsidR="003048BE">
        <w:rPr>
          <w:i/>
          <w:iCs/>
        </w:rPr>
        <w:t>circuit</w:t>
      </w:r>
      <w:proofErr w:type="spellEnd"/>
      <w:r w:rsidR="003048BE">
        <w:rPr>
          <w:i/>
          <w:iCs/>
        </w:rPr>
        <w:t xml:space="preserve"> </w:t>
      </w:r>
      <w:proofErr w:type="spellStart"/>
      <w:r w:rsidR="003048BE">
        <w:rPr>
          <w:i/>
          <w:iCs/>
        </w:rPr>
        <w:t>depth</w:t>
      </w:r>
      <w:proofErr w:type="spellEnd"/>
      <w:r w:rsidR="003048BE">
        <w:t>)</w:t>
      </w:r>
      <w:r w:rsidR="0095549A">
        <w:t>, czyli największej liczby bramek zastosowanych na jednym kubicie. W</w:t>
      </w:r>
      <w:r w:rsidR="0079205B">
        <w:t> </w:t>
      </w:r>
      <w:r w:rsidR="0095549A">
        <w:t>związku z zwiększeniem głębokości obwodu, troteryzacja skutkuje zwiększeniem się szumu (</w:t>
      </w:r>
      <w:r w:rsidR="0095549A">
        <w:rPr>
          <w:i/>
          <w:iCs/>
        </w:rPr>
        <w:t xml:space="preserve">quantum </w:t>
      </w:r>
      <w:proofErr w:type="spellStart"/>
      <w:r w:rsidR="0095549A">
        <w:rPr>
          <w:i/>
          <w:iCs/>
        </w:rPr>
        <w:t>noise</w:t>
      </w:r>
      <w:proofErr w:type="spellEnd"/>
      <w:r w:rsidR="0095549A">
        <w:rPr>
          <w:i/>
          <w:iCs/>
        </w:rPr>
        <w:t>)</w:t>
      </w:r>
      <w:r w:rsidR="0095549A">
        <w:t>.</w:t>
      </w:r>
      <w:r w:rsidR="004E0DF7">
        <w:rPr>
          <w:rStyle w:val="Odwoanieprzypisudolnego"/>
        </w:rPr>
        <w:footnoteReference w:id="82"/>
      </w:r>
      <w:r w:rsidR="00DA60D0">
        <w:t xml:space="preserve"> </w:t>
      </w:r>
      <w:r w:rsidR="00BC08F1">
        <w:t>W</w:t>
      </w:r>
      <w:r w:rsidR="00DA60D0">
        <w:t>raz z</w:t>
      </w:r>
      <w:r w:rsidR="006676AE">
        <w:t>e</w:t>
      </w:r>
      <w:r w:rsidR="00DA60D0">
        <w:t xml:space="preserve"> zwiększaniem się jakości maszyn kwantowych oraz rozwojem technik korekcji błędów, należy się spodziewać, że powyższy problem będzie miał coraz mniejsze znaczenie</w:t>
      </w:r>
      <w:r w:rsidR="008C2479">
        <w:t>.</w:t>
      </w:r>
    </w:p>
    <w:p w14:paraId="395ECC3A" w14:textId="5D5B7A3C" w:rsidR="00F659F1" w:rsidRDefault="008C2479" w:rsidP="001949F5">
      <w:pPr>
        <w:pStyle w:val="Tekstpodstawowy"/>
      </w:pPr>
      <w:r>
        <w:tab/>
      </w:r>
      <w:r w:rsidR="00BC08F1">
        <w:t>Dobór parametrów oraz stopnia troteryzacji stanowi istotny element efektywności algorytmu. Im niższe (bliższe zeru) wielkości parametrów (kątów) w</w:t>
      </w:r>
      <w:r w:rsidR="006676AE">
        <w:t xml:space="preserve"> wektorach</w:t>
      </w:r>
      <w:r w:rsidR="00BC08F1">
        <w:t xml:space="preserve"> </w:t>
      </w:r>
      <m:oMath>
        <m:r>
          <m:rPr>
            <m:sty m:val="b"/>
          </m:rPr>
          <w:rPr>
            <w:rFonts w:ascii="Cambria Math" w:hAnsi="Cambria Math"/>
          </w:rPr>
          <m:t>γ</m:t>
        </m:r>
      </m:oMath>
      <w:r w:rsidR="00BC08F1">
        <w:t xml:space="preserve"> oraz </w:t>
      </w:r>
      <m:oMath>
        <m:r>
          <m:rPr>
            <m:sty m:val="b"/>
          </m:rPr>
          <w:rPr>
            <w:rFonts w:ascii="Cambria Math" w:hAnsi="Cambria Math"/>
          </w:rPr>
          <m:t>β</m:t>
        </m:r>
      </m:oMath>
      <w:r w:rsidR="00BC08F1">
        <w:t xml:space="preserve">, tym dokładniejsze przybliżenie optymalnego rozwiązania można otrzymać, </w:t>
      </w:r>
      <w:commentRangeStart w:id="42"/>
      <w:r w:rsidR="00BC08F1">
        <w:t>ponieważ dokładniej jest przeszukiwana przestrzeń rozwiązań</w:t>
      </w:r>
      <w:r w:rsidR="004E0DF7">
        <w:t xml:space="preserve">, przy czym zbyt mały kąt </w:t>
      </w:r>
      <m:oMath>
        <m:r>
          <m:rPr>
            <m:sty m:val="b"/>
          </m:rPr>
          <w:rPr>
            <w:rFonts w:ascii="Cambria Math" w:hAnsi="Cambria Math"/>
          </w:rPr>
          <m:t>β</m:t>
        </m:r>
      </m:oMath>
      <w:r w:rsidR="004E0DF7">
        <w:t xml:space="preserve">, będzie skutkował trudnościami z wyjściem z pułapki minimum lokalnego </w:t>
      </w:r>
      <w:r w:rsidR="00BC08F1">
        <w:t xml:space="preserve"> </w:t>
      </w:r>
      <w:commentRangeEnd w:id="42"/>
      <w:r w:rsidR="004E0DF7">
        <w:rPr>
          <w:rStyle w:val="Odwoaniedokomentarza"/>
          <w:lang w:val="x-none" w:eastAsia="x-none"/>
        </w:rPr>
        <w:commentReference w:id="42"/>
      </w:r>
      <w:r w:rsidR="00BC08F1">
        <w:t xml:space="preserve">Z kolei, aby móc się przybliżyć do tego rozwiązania, </w:t>
      </w:r>
      <w:r w:rsidR="006676AE">
        <w:t>potrzeba</w:t>
      </w:r>
      <w:r w:rsidR="00BC08F1">
        <w:t xml:space="preserve"> dłuższego czasu przetwarzania, czyli większego stopnia troteryzacji </w:t>
      </w:r>
      <w:r w:rsidR="00BC08F1" w:rsidRPr="00BC08F1">
        <w:rPr>
          <w:i/>
          <w:iCs/>
        </w:rPr>
        <w:t>K</w:t>
      </w:r>
      <w:r w:rsidR="00BC08F1">
        <w:t>.</w:t>
      </w:r>
      <w:r w:rsidR="00BC08F1">
        <w:rPr>
          <w:rStyle w:val="Odwoanieprzypisudolnego"/>
        </w:rPr>
        <w:footnoteReference w:id="83"/>
      </w:r>
      <w:r w:rsidR="00BC08F1">
        <w:t xml:space="preserve"> Należy więc zauważyć, że zwiększony stopień troteryzacji będzie zmniejszał dokładność</w:t>
      </w:r>
      <w:r w:rsidR="006676AE">
        <w:t xml:space="preserve"> (przez szum)</w:t>
      </w:r>
      <w:r w:rsidR="00BC08F1">
        <w:t xml:space="preserve"> oszacowania optymalnego rozwiązania, zmniejszenie kątów pozwoli tą</w:t>
      </w:r>
      <w:r w:rsidR="005E7EFD">
        <w:t> </w:t>
      </w:r>
      <w:r w:rsidR="00BC08F1">
        <w:t xml:space="preserve">dokładność zwiększyć. Równocześnie małe kąty </w:t>
      </w:r>
      <w:r w:rsidR="008834D2">
        <w:t xml:space="preserve">będą wymagały większego stopnia troteryzacji, aby przeszukać odpowiednio dużą przestrzeń rozwiązań. Tak więc dobór kąta </w:t>
      </w:r>
      <w:r w:rsidR="008834D2">
        <w:lastRenderedPageBreak/>
        <w:t>i</w:t>
      </w:r>
      <w:r w:rsidR="005E7EFD">
        <w:t> </w:t>
      </w:r>
      <w:r w:rsidR="008834D2">
        <w:t>stopnia troteryzacji stoją w</w:t>
      </w:r>
      <w:r w:rsidR="0079205B">
        <w:t> </w:t>
      </w:r>
      <w:r w:rsidR="008834D2">
        <w:t>opozycji nie tylko z perspektywy czasu obliczeń, ale też ilości i</w:t>
      </w:r>
      <w:r w:rsidR="005E7EFD">
        <w:t> </w:t>
      </w:r>
      <w:r w:rsidR="008834D2">
        <w:t>skali popełnianych błędów</w:t>
      </w:r>
      <w:r w:rsidR="006676AE">
        <w:t xml:space="preserve"> (wielkości szumu)</w:t>
      </w:r>
      <w:r w:rsidR="008834D2">
        <w:t xml:space="preserve">, a co za tym idzie – dokładności oszacowań. Rozwiązaniem może być zmiana stopnia troteryzacji po pewnej liczbie </w:t>
      </w:r>
      <w:r w:rsidR="006676AE">
        <w:t xml:space="preserve">iteracji algorytmu. </w:t>
      </w:r>
      <w:r w:rsidR="008834D2">
        <w:t>O</w:t>
      </w:r>
      <w:r w:rsidR="005E7EFD">
        <w:t> </w:t>
      </w:r>
      <w:r w:rsidR="008834D2">
        <w:t xml:space="preserve">ile jak na razie brakuje artykułów wprowadzających zmienny stopień troteryzacji, o tyle wartości parametrów </w:t>
      </w:r>
      <m:oMath>
        <m:r>
          <m:rPr>
            <m:sty m:val="b"/>
          </m:rPr>
          <w:rPr>
            <w:rFonts w:ascii="Cambria Math" w:hAnsi="Cambria Math"/>
          </w:rPr>
          <m:t>γ</m:t>
        </m:r>
      </m:oMath>
      <w:r w:rsidR="008834D2">
        <w:rPr>
          <w:b/>
          <w:bCs/>
        </w:rPr>
        <w:t xml:space="preserve"> </w:t>
      </w:r>
      <w:r w:rsidR="008834D2">
        <w:t xml:space="preserve">i </w:t>
      </w:r>
      <m:oMath>
        <m:r>
          <m:rPr>
            <m:sty m:val="b"/>
          </m:rPr>
          <w:rPr>
            <w:rFonts w:ascii="Cambria Math" w:hAnsi="Cambria Math"/>
          </w:rPr>
          <m:t>β</m:t>
        </m:r>
      </m:oMath>
      <w:r w:rsidR="008834D2">
        <w:rPr>
          <w:b/>
          <w:bCs/>
        </w:rPr>
        <w:t xml:space="preserve"> </w:t>
      </w:r>
      <w:r w:rsidR="004E0DF7">
        <w:t>poddawano już klasycznej optymalizacji, co zostanie przybliżone w Rozdziale II.</w:t>
      </w:r>
    </w:p>
    <w:p w14:paraId="1F2332DB" w14:textId="2462C5D1" w:rsidR="001949F5" w:rsidRDefault="001949F5" w:rsidP="001949F5">
      <w:pPr>
        <w:pStyle w:val="Tekstpodstawowy"/>
      </w:pPr>
    </w:p>
    <w:p w14:paraId="1928EB1B" w14:textId="77777777" w:rsidR="006D3F66" w:rsidRPr="00BA4572" w:rsidRDefault="006D3F66" w:rsidP="00F659F1">
      <w:pPr>
        <w:pStyle w:val="Tekstpodstawowy"/>
        <w:jc w:val="left"/>
      </w:pPr>
    </w:p>
    <w:p w14:paraId="3FB6DF06" w14:textId="77777777" w:rsidR="00F659F1" w:rsidRPr="00DF719A" w:rsidRDefault="00F659F1" w:rsidP="00F659F1">
      <w:pPr>
        <w:pStyle w:val="Tekstpodstawowy"/>
        <w:jc w:val="left"/>
        <w:rPr>
          <w:b/>
        </w:rPr>
      </w:pPr>
      <w:r w:rsidRPr="00DF719A">
        <w:rPr>
          <w:b/>
        </w:rPr>
        <w:t>Podsumowanie</w:t>
      </w:r>
    </w:p>
    <w:p w14:paraId="6596BC59" w14:textId="036D89FD" w:rsidR="00F659F1" w:rsidRPr="00C93439" w:rsidRDefault="00DA2E9E" w:rsidP="00DA2E9E">
      <w:pPr>
        <w:pStyle w:val="Tekstpodstawowy"/>
        <w:tabs>
          <w:tab w:val="clear" w:pos="851"/>
          <w:tab w:val="left" w:pos="780"/>
        </w:tabs>
      </w:pPr>
      <w:r>
        <w:tab/>
      </w:r>
      <w:commentRangeStart w:id="43"/>
      <w:r w:rsidR="006D3F66" w:rsidRPr="00C93439">
        <w:t>W powyższy</w:t>
      </w:r>
      <w:r w:rsidR="00C93439" w:rsidRPr="00C93439">
        <w:t xml:space="preserve">m rozdziale przedstawiono </w:t>
      </w:r>
      <w:r w:rsidR="000F2EC3">
        <w:t>pojęcia składające się na tytuł poniższej pracy</w:t>
      </w:r>
      <w:r w:rsidR="00C93439">
        <w:t xml:space="preserve">. Wprowadzono i omówiono podstawowe pojęcia mechaniki kwantowej wykorzystywane w obliczeniach kwantowych oraz przedstawiono oznaczenia powszechnie wykorzystywane w tej dziedzinie, które </w:t>
      </w:r>
      <w:r w:rsidR="000F2EC3">
        <w:t>są wykorzystywane w opisach w dalszych rozdziałach</w:t>
      </w:r>
      <w:r w:rsidR="00C93439">
        <w:t xml:space="preserve">. Następnie pokazano ogólny zarys problemu VRP, zwracając uwagę na mnogość jego definicji i </w:t>
      </w:r>
      <w:r w:rsidR="000F2EC3">
        <w:t xml:space="preserve">rozwinięć, a także </w:t>
      </w:r>
      <w:r w:rsidR="00C93439">
        <w:t xml:space="preserve">podejść do </w:t>
      </w:r>
      <w:r w:rsidR="000F2EC3">
        <w:t>sformułowań matematycznych</w:t>
      </w:r>
      <w:r w:rsidR="00C93439">
        <w:t xml:space="preserve">. Szczególną uwagę poświęcono problemowi zamkniętych cykli, który jest często pomijany w publikacjach, a jego sformułowanie stanowi jedno z wyzwań rozwiązywania problemu VRP. Trzecia część tego rozdziału została poświęcona algorytmowi QAOA. Ukazano podstawową wersję tego algorytmu, a także ukazano logikę jego działania, omawiając poszczególne operacje matematyczne i </w:t>
      </w:r>
      <w:r w:rsidR="000F2EC3">
        <w:t>bramki kwantowe</w:t>
      </w:r>
      <w:r w:rsidR="00C93439">
        <w:t xml:space="preserve"> wykorzystywane w tym algorytmie</w:t>
      </w:r>
      <w:r>
        <w:t>, odnosząc się głównie do pracy, w której po raz pierwszy przedstawiono ten algorytm, ale też zasygnalizowano możliwe modyfikacje oraz niektóre słabe punkty, którym więcej miejsca zostanie poświęcone w następnym rozdziale.</w:t>
      </w:r>
      <w:commentRangeEnd w:id="43"/>
      <w:r w:rsidR="00731DB5">
        <w:rPr>
          <w:rStyle w:val="Odwoaniedokomentarza"/>
          <w:lang w:val="x-none" w:eastAsia="x-none"/>
        </w:rPr>
        <w:commentReference w:id="43"/>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37F0AEA6" w:rsidR="00F659F1" w:rsidRDefault="00F659F1" w:rsidP="00F659F1">
      <w:pPr>
        <w:pStyle w:val="Tekstpodstawowy"/>
      </w:pPr>
    </w:p>
    <w:p w14:paraId="75A754C9" w14:textId="77777777" w:rsidR="00FA33BB" w:rsidRPr="00CC4C11" w:rsidRDefault="00FA33BB"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08946972" w:rsidR="00F659F1" w:rsidRPr="00AF1EA3" w:rsidRDefault="00751B30" w:rsidP="00F659F1">
      <w:pPr>
        <w:pStyle w:val="Nagwek1"/>
      </w:pPr>
      <w:r>
        <w:lastRenderedPageBreak/>
        <w:t>Ścieżki rozwoju algorytmu QAOA</w:t>
      </w:r>
    </w:p>
    <w:p w14:paraId="3FE9219B" w14:textId="34041C8E" w:rsidR="00F659F1" w:rsidRPr="00751B30" w:rsidRDefault="00F659F1" w:rsidP="00F659F1">
      <w:pPr>
        <w:pStyle w:val="Tekstpodstawowy"/>
      </w:pPr>
      <w:r w:rsidRPr="005C035A">
        <w:tab/>
      </w:r>
      <w:r w:rsidR="00751B30" w:rsidRPr="00751B30">
        <w:t xml:space="preserve">Celem tego rozdziału jest </w:t>
      </w:r>
      <w:r w:rsidR="00240B93" w:rsidRPr="00751B30">
        <w:t>p</w:t>
      </w:r>
      <w:r w:rsidR="00240B93">
        <w:t>rzedstawienie</w:t>
      </w:r>
      <w:r w:rsidR="00751B30">
        <w:t xml:space="preserve"> możliwych działań i kierunków rozwoju, które pozwolą na rozwój algorytmu QAOA oraz jego praktyczne zastosowanie, co będzie miało przełożenie także na zwiększenie możliwości stosowania innych algorytmów kwantowych. Pierwsza część dotyczy </w:t>
      </w:r>
      <w:r w:rsidR="000D1F83">
        <w:t>wyłącznie</w:t>
      </w:r>
      <w:r w:rsidR="00751B30">
        <w:t xml:space="preserve"> algorytmu QAO</w:t>
      </w:r>
      <w:r w:rsidR="000D1F83">
        <w:t>A. Druga jest poświęcona branży informatyki kwantowej, której rozwój jest warunkiem koniecznym do możliwości stosowania algorytmów kwantowych w praktyce.</w:t>
      </w:r>
    </w:p>
    <w:p w14:paraId="5D37CF85" w14:textId="06D14A49" w:rsidR="000D6792" w:rsidRDefault="00751B30" w:rsidP="00325B73">
      <w:pPr>
        <w:pStyle w:val="Nagwek2"/>
      </w:pPr>
      <w:r>
        <w:t>Rozwinięcie algorytmu QAOA</w:t>
      </w:r>
    </w:p>
    <w:p w14:paraId="5D39C615" w14:textId="7DDB626B" w:rsidR="000D6792" w:rsidRPr="00751B30" w:rsidRDefault="00751B30" w:rsidP="00751B30">
      <w:pPr>
        <w:pStyle w:val="Akapitzlist"/>
        <w:tabs>
          <w:tab w:val="left" w:pos="851"/>
        </w:tabs>
        <w:ind w:left="0"/>
        <w:rPr>
          <w:rFonts w:ascii="Times New Roman" w:hAnsi="Times New Roman"/>
          <w:sz w:val="24"/>
          <w:szCs w:val="24"/>
        </w:rPr>
      </w:pPr>
      <w:r>
        <w:rPr>
          <w:rFonts w:ascii="Times New Roman" w:hAnsi="Times New Roman"/>
          <w:sz w:val="24"/>
          <w:szCs w:val="24"/>
        </w:rPr>
        <w:tab/>
      </w:r>
      <w:r w:rsidRPr="00751B30">
        <w:rPr>
          <w:rFonts w:ascii="Times New Roman" w:hAnsi="Times New Roman"/>
          <w:sz w:val="24"/>
          <w:szCs w:val="24"/>
        </w:rPr>
        <w:t>W pierwszej części tego rozdziału zwrócono uwagę na problemy jakie można napotkać w użytkowaniu algorytmu QAOA. Następnie przedstawiono pomysł zamiany stanu początkowego równej superpozycji na stan obciążony. Ostatnia część dotyczy klasycznej hiperoptymalizacji parametrów algorytmu QAOA.</w:t>
      </w:r>
      <w:r w:rsidR="000D6792" w:rsidRPr="00751B30">
        <w:rPr>
          <w:rFonts w:ascii="Times New Roman" w:hAnsi="Times New Roman"/>
          <w:sz w:val="24"/>
          <w:szCs w:val="24"/>
        </w:rPr>
        <w:tab/>
      </w:r>
    </w:p>
    <w:p w14:paraId="63A362A5" w14:textId="573D25A3" w:rsidR="000D6792" w:rsidRDefault="00263C00" w:rsidP="00B612C7">
      <w:pPr>
        <w:pStyle w:val="Nagwek3"/>
      </w:pPr>
      <w:bookmarkStart w:id="44" w:name="_Toc130245795"/>
      <w:r>
        <w:t>Złożoność QAOA</w:t>
      </w:r>
      <w:bookmarkEnd w:id="44"/>
    </w:p>
    <w:p w14:paraId="0E0C2D09" w14:textId="7DF9A680" w:rsidR="000D6792" w:rsidRDefault="000D6792" w:rsidP="000D6792">
      <w:pPr>
        <w:pStyle w:val="Tekstpodstawowy"/>
      </w:pPr>
      <w:r>
        <w:tab/>
        <w:t>Jednym z elementów wyróżniających algorytm QAOA na tle innych kwantowych algorytmów optymalizacyjnych jest udowodniony matematycznie fakt, że nawet w najgorszym przypadku poradzi on sobie lepiej z problemem optymalizacji kombinatorycznej niż algorytm losowo wybierający rozwiązania.</w:t>
      </w:r>
      <w:r>
        <w:rPr>
          <w:rStyle w:val="Odwoanieprzypisudolnego"/>
        </w:rPr>
        <w:footnoteReference w:id="84"/>
      </w:r>
      <w:r>
        <w:t xml:space="preserve"> Dla klasycznych algorytmów obliczenie wyrażenia w </w:t>
      </w:r>
      <w:r w:rsidR="00B612C7">
        <w:t>równan</w:t>
      </w:r>
      <w:commentRangeStart w:id="45"/>
      <w:r>
        <w:t xml:space="preserve">iu </w:t>
      </w:r>
      <w:r w:rsidR="00901931">
        <w:t>2</w:t>
      </w:r>
      <w:r w:rsidR="00862ACD">
        <w:t>5</w:t>
      </w:r>
      <w:r>
        <w:t xml:space="preserve"> </w:t>
      </w:r>
      <w:commentRangeEnd w:id="45"/>
      <w:r w:rsidR="00862ACD">
        <w:rPr>
          <w:rStyle w:val="Odwoaniedokomentarza"/>
          <w:lang w:val="x-none" w:eastAsia="x-none"/>
        </w:rPr>
        <w:commentReference w:id="45"/>
      </w:r>
      <w:r>
        <w:t xml:space="preserve">jest zadaniem, dla którego czas obliczeń rośnie dla komputerów klasycznych w tempie </w:t>
      </w:r>
      <w:commentRangeStart w:id="46"/>
      <w:r w:rsidR="00901931">
        <w:t xml:space="preserve">podwójnie </w:t>
      </w:r>
      <w:r>
        <w:t xml:space="preserve">wykładniczym </w:t>
      </w:r>
      <w:commentRangeEnd w:id="46"/>
      <w:r w:rsidR="00901931">
        <w:rPr>
          <w:rStyle w:val="Odwoaniedokomentarza"/>
          <w:lang w:val="x-none" w:eastAsia="x-none"/>
        </w:rPr>
        <w:commentReference w:id="46"/>
      </w:r>
      <w:r>
        <w:t>wraz ze wzrostem głębokości algorytmu</w:t>
      </w:r>
      <w:r>
        <w:rPr>
          <w:rStyle w:val="Odwoanieprzypisudolnego"/>
        </w:rPr>
        <w:footnoteReference w:id="85"/>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e wzrostem liczby wierzchołków</w:t>
      </w:r>
      <w:r w:rsidR="00901931">
        <w:rPr>
          <w:rStyle w:val="Odwoanieprzypisudolnego"/>
        </w:rPr>
        <w:footnoteReference w:id="86"/>
      </w:r>
      <w:r>
        <w:t>. Dla podejścia kwantowego, głębokość obwodu rośnie w tempie liniowym – powoduje to, że dla niewielkich głębokości może być możliwe przeprowadzenie niewielkich obliczeń praktycznych.</w:t>
      </w:r>
      <w:r>
        <w:rPr>
          <w:rStyle w:val="Odwoanieprzypisudolnego"/>
        </w:rPr>
        <w:footnoteReference w:id="87"/>
      </w:r>
      <w:r>
        <w:t xml:space="preserve"> Przy czym warto tutaj wspomnieć o początkowym skomplikowaniu o troteryzacji równej 1 (tzn. głębokości obwodu, gdzie </w:t>
      </w:r>
      <m:oMath>
        <m:r>
          <m:rPr>
            <m:sty m:val="b"/>
          </m:rPr>
          <w:rPr>
            <w:rFonts w:ascii="Cambria Math" w:hAnsi="Cambria Math"/>
          </w:rPr>
          <m:t>γ</m:t>
        </m:r>
      </m:oMath>
      <w:r>
        <w:t xml:space="preserve"> i </w:t>
      </w:r>
      <m:oMath>
        <m:r>
          <m:rPr>
            <m:sty m:val="b"/>
          </m:rPr>
          <w:rPr>
            <w:rFonts w:ascii="Cambria Math" w:hAnsi="Cambria Math"/>
          </w:rPr>
          <m:t>β</m:t>
        </m:r>
      </m:oMath>
      <w:r>
        <w:rPr>
          <w:b/>
          <w:bCs/>
        </w:rPr>
        <w:t xml:space="preserve"> </w:t>
      </w:r>
      <w:r>
        <w:t xml:space="preserve">są jednoelementowe), które w </w:t>
      </w:r>
      <w:r>
        <w:lastRenderedPageBreak/>
        <w:t>porównaniu do obecnych możliwości technicznych pozostaje duże.</w:t>
      </w:r>
      <w:r w:rsidR="00901931">
        <w:t xml:space="preserve"> Należy zwrócić uwagę, że można policzyć klasycznie wartość oczekiwaną w </w:t>
      </w:r>
      <w:r w:rsidR="00B612C7">
        <w:t>równan</w:t>
      </w:r>
      <w:r w:rsidR="00901931">
        <w:t>iu 2</w:t>
      </w:r>
      <w:r w:rsidR="00003BD4">
        <w:t>5</w:t>
      </w:r>
      <w:r w:rsidR="00901931">
        <w:t>, ale niemożliwe jest policzenie metodami klasycznymi rozkładu wyników składających się na tę wartość oczekiwaną</w:t>
      </w:r>
      <w:r w:rsidR="003F3692">
        <w:t xml:space="preserve">, </w:t>
      </w:r>
      <w:commentRangeStart w:id="47"/>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47"/>
      <w:r w:rsidR="003F3692">
        <w:rPr>
          <w:rStyle w:val="Odwoaniedokomentarza"/>
          <w:lang w:val="x-none" w:eastAsia="x-none"/>
        </w:rPr>
        <w:commentReference w:id="47"/>
      </w:r>
      <w:r w:rsidR="00901931">
        <w:t>.</w:t>
      </w:r>
      <w:r w:rsidR="009610BB">
        <w:rPr>
          <w:rStyle w:val="Odwoanieprzypisudolnego"/>
        </w:rPr>
        <w:footnoteReference w:id="88"/>
      </w:r>
      <w:r w:rsidR="00452861">
        <w:t xml:space="preserve"> Tak więc, o 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00B92356" w:rsidR="003F3692" w:rsidRDefault="003F3692" w:rsidP="000D6792">
      <w:pPr>
        <w:pStyle w:val="Tekstpodstawowy"/>
      </w:pPr>
      <w:r>
        <w:tab/>
      </w:r>
      <w:r w:rsidR="003455F7">
        <w:t xml:space="preserve">Na poważne ograniczenie algorytmu QAOA zwraca uwagę </w:t>
      </w:r>
      <w:proofErr w:type="spellStart"/>
      <w:r w:rsidR="003455F7">
        <w:t>Akshay</w:t>
      </w:r>
      <w:proofErr w:type="spellEnd"/>
      <w:r w:rsidR="003455F7">
        <w:t xml:space="preserve"> et al.</w:t>
      </w:r>
      <w:r w:rsidR="003455F7">
        <w:rPr>
          <w:rStyle w:val="Odwoanieprzypisudolnego"/>
        </w:rPr>
        <w:footnoteReference w:id="89"/>
      </w:r>
      <w:r w:rsidR="003455F7">
        <w:t xml:space="preserve"> Zwraca on uwagę na problem deficytu osiągalności</w:t>
      </w:r>
      <w:r w:rsidR="00E81E00">
        <w:t xml:space="preserve"> (</w:t>
      </w:r>
      <w:proofErr w:type="spellStart"/>
      <w:r w:rsidR="00E81E00">
        <w:rPr>
          <w:i/>
          <w:iCs/>
        </w:rPr>
        <w:t>reachability</w:t>
      </w:r>
      <w:proofErr w:type="spellEnd"/>
      <w:r w:rsidR="00E81E00">
        <w:rPr>
          <w:i/>
          <w:iCs/>
        </w:rPr>
        <w:t xml:space="preserve"> </w:t>
      </w:r>
      <w:proofErr w:type="spellStart"/>
      <w:r w:rsidR="00E81E00">
        <w:rPr>
          <w:i/>
          <w:iCs/>
        </w:rPr>
        <w:t>defic</w:t>
      </w:r>
      <w:r w:rsidR="001B1502">
        <w:rPr>
          <w:i/>
          <w:iCs/>
        </w:rPr>
        <w:t>i</w:t>
      </w:r>
      <w:r w:rsidR="00E81E00">
        <w:rPr>
          <w:i/>
          <w:iCs/>
        </w:rPr>
        <w:t>t</w:t>
      </w:r>
      <w:proofErr w:type="spellEnd"/>
      <w:r w:rsidR="00E81E00">
        <w:rPr>
          <w:i/>
          <w:iCs/>
        </w:rPr>
        <w: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 zwiększeniem się </w:t>
      </w:r>
      <w:r w:rsidR="00D9467D">
        <w:t>gęstości problemu</w:t>
      </w:r>
      <w:r w:rsidR="00E81E00">
        <w:t xml:space="preserve"> (</w:t>
      </w:r>
      <w:r w:rsidR="00E81E00">
        <w:rPr>
          <w:i/>
          <w:iCs/>
        </w:rPr>
        <w:t xml:space="preserve">problem </w:t>
      </w:r>
      <w:proofErr w:type="spellStart"/>
      <w:r w:rsidR="00E81E00">
        <w:rPr>
          <w:i/>
          <w:iCs/>
        </w:rPr>
        <w:t>d</w:t>
      </w:r>
      <w:r w:rsidR="00D9467D">
        <w:rPr>
          <w:i/>
          <w:iCs/>
        </w:rPr>
        <w:t>ensity</w:t>
      </w:r>
      <w:proofErr w:type="spellEnd"/>
      <w:r w:rsidR="00E81E00">
        <w:rPr>
          <w:i/>
          <w:iCs/>
        </w:rPr>
        <w:t>)</w:t>
      </w:r>
      <w:r w:rsidR="00D9467D">
        <w:t>, tzn. liczby ograniczeń w stosunku do liczby zmiennych</w:t>
      </w:r>
      <w:r w:rsidR="00E81E00">
        <w:t>. Jest to problem znacznie poważniejszy od problemu tzw. jałowego płaskowyżu (</w:t>
      </w:r>
      <w:proofErr w:type="spellStart"/>
      <w:r w:rsidR="00E81E00">
        <w:rPr>
          <w:i/>
          <w:iCs/>
        </w:rPr>
        <w:t>barren</w:t>
      </w:r>
      <w:proofErr w:type="spellEnd"/>
      <w:r w:rsidR="00E81E00">
        <w:rPr>
          <w:i/>
          <w:iCs/>
        </w:rPr>
        <w:t xml:space="preserve">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 algorytmie </w:t>
      </w:r>
      <w:proofErr w:type="spellStart"/>
      <w:r w:rsidR="00332E0E">
        <w:t>Grover’a</w:t>
      </w:r>
      <w:proofErr w:type="spellEnd"/>
      <w:r w:rsidR="00332E0E">
        <w:t xml:space="preserve"> oraz</w:t>
      </w:r>
      <w:r w:rsidR="00E81E00">
        <w:t xml:space="preserve"> numerycznie dla</w:t>
      </w:r>
      <w:r w:rsidR="00332E0E">
        <w:t xml:space="preserve"> problemów z grupy MAX-SAT</w:t>
      </w:r>
      <w:r w:rsidR="00332E0E">
        <w:rPr>
          <w:rStyle w:val="Odwoanieprzypisudolnego"/>
        </w:rPr>
        <w:footnoteReference w:id="90"/>
      </w:r>
      <w:r w:rsidR="00332E0E">
        <w:t xml:space="preserve"> (na których początkowy był testowany algorytm QAOA).</w:t>
      </w:r>
      <w:r w:rsidR="00332E0E">
        <w:rPr>
          <w:rStyle w:val="Odwoanieprzypisudolnego"/>
        </w:rPr>
        <w:footnoteReference w:id="91"/>
      </w:r>
      <w:r w:rsidR="00CD004F">
        <w:t xml:space="preserve"> </w:t>
      </w:r>
    </w:p>
    <w:p w14:paraId="0F1ED9AC" w14:textId="60664BBA" w:rsidR="005C21B1" w:rsidRDefault="005C21B1" w:rsidP="000D6792">
      <w:pPr>
        <w:pStyle w:val="Tekstpodstawowy"/>
      </w:pPr>
      <w:r>
        <w:tab/>
      </w:r>
      <w:commentRangeStart w:id="48"/>
      <w:r>
        <w:t xml:space="preserve">Warto tutaj zwrócić uwagę w artykule </w:t>
      </w:r>
      <w:proofErr w:type="spellStart"/>
      <w:r>
        <w:t>Akshay’a</w:t>
      </w:r>
      <w:proofErr w:type="spellEnd"/>
      <w:r>
        <w:t xml:space="preserve">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 algorytm odnalazł optimum globalne jest równie trudne jak jego znalezienie, tak więc </w:t>
      </w:r>
      <w:r w:rsidR="008C4777">
        <w:t>wspomniane wcześniej oskarżenie</w:t>
      </w:r>
      <w:r>
        <w:t>, chociaż zdaje się być poważne, nie jest krytyczne, jako że 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commentRangeEnd w:id="48"/>
      <w:r>
        <w:rPr>
          <w:rStyle w:val="Odwoaniedokomentarza"/>
          <w:lang w:val="x-none" w:eastAsia="x-none"/>
        </w:rPr>
        <w:commentReference w:id="48"/>
      </w:r>
    </w:p>
    <w:p w14:paraId="30DC70FF" w14:textId="4C138734" w:rsidR="003D7D4E" w:rsidRDefault="003D7D4E" w:rsidP="003D7D4E">
      <w:pPr>
        <w:pStyle w:val="Tekstpodstawowy"/>
      </w:pPr>
      <w:r>
        <w:lastRenderedPageBreak/>
        <w:tab/>
        <w:t xml:space="preserve">Trudność policzenia wartości oczekiwanej rośnie wraz ze wzrostem stopnia troteryzacji </w:t>
      </w:r>
      <m:oMath>
        <m:r>
          <w:rPr>
            <w:rFonts w:ascii="Cambria Math" w:hAnsi="Cambria Math"/>
          </w:rPr>
          <m:t>K</m:t>
        </m:r>
      </m:oMath>
      <w:r>
        <w:t xml:space="preserve"> oraz liczby ograniczeń, ale nie wraz z liczbą wierzchołków </w:t>
      </w:r>
      <m:oMath>
        <m:r>
          <w:rPr>
            <w:rFonts w:ascii="Cambria Math" w:hAnsi="Cambria Math"/>
          </w:rPr>
          <m:t>n</m:t>
        </m:r>
      </m:oMath>
      <w:r>
        <w:t>.</w:t>
      </w:r>
      <w:r>
        <w:rPr>
          <w:rStyle w:val="Odwoanieprzypisudolnego"/>
        </w:rPr>
        <w:footnoteReference w:id="92"/>
      </w:r>
      <w:r>
        <w:t xml:space="preserve"> Informacja ta zdaje się przemawiać za poszukiwaniem rozwiązaniem dotyczących QAOA, które nie będą zwiększały troteryzacji algorytmu, ale pozwoli na jego skalowanie. Przyjmując założenie, że wyższy stopień troteryzacji oznacza lepsze przybliżenie wartości optymalnej, można stwierdzić, że algorytm QAOA będzie sobie względnie radził z problemami nie wymagającymi dokładnych przybliżeń, za to wymagających uwzględnienia wielu badanych punktów, co jest charakterystyczne dla problemów optymalizacji kombinatorycznej.</w:t>
      </w:r>
    </w:p>
    <w:p w14:paraId="4D53F86E" w14:textId="29827290" w:rsidR="002F1099" w:rsidRPr="00B21808" w:rsidRDefault="002F1099" w:rsidP="000D6792">
      <w:pPr>
        <w:pStyle w:val="Tekstpodstawowy"/>
        <w:rPr>
          <w:lang w:val="x-none"/>
        </w:rPr>
      </w:pPr>
      <w:r>
        <w:tab/>
        <w:t xml:space="preserve">Dokonywano także porównań z metodami klasycznymi (szczególnie wyżarzaniem symulowanym – SA – </w:t>
      </w:r>
      <w:proofErr w:type="spellStart"/>
      <w:r>
        <w:t>simulated</w:t>
      </w:r>
      <w:proofErr w:type="spellEnd"/>
      <w:r>
        <w:t xml:space="preserve"> </w:t>
      </w:r>
      <w:proofErr w:type="spellStart"/>
      <w:r>
        <w:t>annealing</w:t>
      </w:r>
      <w:proofErr w:type="spellEnd"/>
      <w:r>
        <w:t xml:space="preserve">) oraz wyżarzaniem kwantowym (QA – quantum </w:t>
      </w:r>
      <w:proofErr w:type="spellStart"/>
      <w:r>
        <w:t>annealing</w:t>
      </w:r>
      <w:proofErr w:type="spellEnd"/>
      <w:r>
        <w:t>). Hastings wnioskuje, że dla problemów o małej złożoności algorytm QAOA (tzn. takich, dla których nie jest wymagany wysoki stopień troteryzacji) przypomina w działaniu niektóre ze znanych algorytmów klasycznych, dlatego też nie będzie on w stanie osiągnąć znaczącej przewagi.</w:t>
      </w:r>
      <w:r>
        <w:rPr>
          <w:rStyle w:val="Odwoanieprzypisudolnego"/>
        </w:rPr>
        <w:footnoteReference w:id="93"/>
      </w:r>
      <w:r>
        <w:t xml:space="preserve"> </w:t>
      </w:r>
      <w:proofErr w:type="spellStart"/>
      <w:r>
        <w:t>Katzbrager</w:t>
      </w:r>
      <w:proofErr w:type="spellEnd"/>
      <w:r>
        <w:t xml:space="preserve"> et al. z kolei porównuje algorytm SA i QA. Zauważa, że 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 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 iż problemy o szerokich i wąskich barierach mają porównywalne wysokości tych barier (o czym autorzy napisali wprost).</w:t>
      </w:r>
      <w:r w:rsidR="007E3EFD">
        <w:rPr>
          <w:rStyle w:val="Odwoanieprzypisudolnego"/>
        </w:rPr>
        <w:footnoteReference w:id="94"/>
      </w:r>
      <w:r w:rsidR="007E3EFD">
        <w:t xml:space="preserve"> </w:t>
      </w:r>
      <w:proofErr w:type="spellStart"/>
      <w:r w:rsidR="007E3EFD">
        <w:t>Streif</w:t>
      </w:r>
      <w:proofErr w:type="spellEnd"/>
      <w:r w:rsidR="007E3EFD">
        <w:t xml:space="preserve"> i </w:t>
      </w:r>
      <w:proofErr w:type="spellStart"/>
      <w:r w:rsidR="007E3EFD">
        <w:t>Leib</w:t>
      </w:r>
      <w:proofErr w:type="spellEnd"/>
      <w:r w:rsidR="007E3EFD">
        <w:t xml:space="preserve"> do tych badań dołączają algorytm QAOA, tworząc porównanie algorytmów</w:t>
      </w:r>
      <w:r w:rsidR="00B67534">
        <w:t xml:space="preserve"> kwantowych</w:t>
      </w:r>
      <w:r w:rsidR="007E3EFD">
        <w:t xml:space="preserve"> inspirowanych procesami adiabatycznymi</w:t>
      </w:r>
      <w:r w:rsidR="007863F6">
        <w:t xml:space="preserve"> – opisane wyżej przez </w:t>
      </w:r>
      <w:proofErr w:type="spellStart"/>
      <w:r w:rsidR="007863F6">
        <w:t>Katzbragera</w:t>
      </w:r>
      <w:proofErr w:type="spellEnd"/>
      <w:r w:rsidR="007863F6">
        <w:t xml:space="preserve"> et al. trudne dla SA i QA problemy optymalizacyjne są względnie łatwe do rozwiązania dla algorytmu QAOA, z zastrzeżeniem, że lokalne minima nie są stanowią satysfakcjonujących rozwiązań.</w:t>
      </w:r>
      <w:r w:rsidR="00B67534">
        <w:rPr>
          <w:rStyle w:val="Odwoanieprzypisudolnego"/>
        </w:rPr>
        <w:footnoteReference w:id="95"/>
      </w:r>
      <w:r w:rsidR="00B67534">
        <w:t xml:space="preserve"> W innej pracy podjęli się oni wykorzystania algorytmu QAOA do zoptymalizowania schematu działania algorytmu QA, otrzymując zadowalające wyniki.</w:t>
      </w:r>
      <w:r w:rsidR="00B67534">
        <w:rPr>
          <w:rStyle w:val="Odwoanieprzypisudolnego"/>
        </w:rPr>
        <w:footnoteReference w:id="96"/>
      </w:r>
      <w:commentRangeStart w:id="49"/>
      <w:commentRangeEnd w:id="49"/>
      <w:r w:rsidR="00B67534">
        <w:rPr>
          <w:rStyle w:val="Odwoaniedokomentarza"/>
          <w:lang w:val="x-none" w:eastAsia="x-none"/>
        </w:rPr>
        <w:commentReference w:id="49"/>
      </w:r>
      <w:commentRangeStart w:id="50"/>
      <w:commentRangeEnd w:id="50"/>
      <w:r w:rsidR="00B67534">
        <w:rPr>
          <w:rStyle w:val="Odwoaniedokomentarza"/>
          <w:lang w:val="x-none" w:eastAsia="x-none"/>
        </w:rPr>
        <w:commentReference w:id="50"/>
      </w:r>
    </w:p>
    <w:p w14:paraId="04D029C6" w14:textId="72DA89CE" w:rsidR="00406EB6" w:rsidRDefault="00F36D84" w:rsidP="00B612C7">
      <w:pPr>
        <w:pStyle w:val="Nagwek3"/>
      </w:pPr>
      <w:bookmarkStart w:id="51" w:name="_Toc130245796"/>
      <w:proofErr w:type="spellStart"/>
      <w:r>
        <w:lastRenderedPageBreak/>
        <w:t>W</w:t>
      </w:r>
      <w:r w:rsidR="004F3EA3">
        <w:t>arm-starting</w:t>
      </w:r>
      <w:proofErr w:type="spellEnd"/>
      <w:r w:rsidR="004F3EA3">
        <w:t xml:space="preserve"> </w:t>
      </w:r>
      <w:r w:rsidR="008C4777">
        <w:t>QAOA</w:t>
      </w:r>
      <w:bookmarkEnd w:id="51"/>
    </w:p>
    <w:p w14:paraId="51B24CC1" w14:textId="09249757" w:rsidR="003977C2" w:rsidRDefault="003977C2" w:rsidP="003977C2">
      <w:pPr>
        <w:pStyle w:val="Tekstpodstawowy"/>
      </w:pPr>
      <w:r>
        <w:tab/>
        <w:t>Jedną z metod hiperoptymalizacji działania algorytmu QAOA jest tzw. c</w:t>
      </w:r>
      <w:r w:rsidR="00F07D90">
        <w:t>iepłe wystartowanie</w:t>
      </w:r>
      <w:r>
        <w:t xml:space="preserve"> (</w:t>
      </w:r>
      <w:proofErr w:type="spellStart"/>
      <w:r>
        <w:rPr>
          <w:i/>
          <w:iCs/>
        </w:rPr>
        <w:t>warm</w:t>
      </w:r>
      <w:proofErr w:type="spellEnd"/>
      <w:r>
        <w:rPr>
          <w:i/>
          <w:iCs/>
        </w:rPr>
        <w:t xml:space="preserve"> </w:t>
      </w:r>
      <w:proofErr w:type="spellStart"/>
      <w:r>
        <w:rPr>
          <w:i/>
          <w:iCs/>
        </w:rPr>
        <w:t>start</w:t>
      </w:r>
      <w:r w:rsidR="00F07D90">
        <w:rPr>
          <w:i/>
          <w:iCs/>
        </w:rPr>
        <w:t>ing</w:t>
      </w:r>
      <w:proofErr w:type="spellEnd"/>
      <w:r>
        <w:t>)</w:t>
      </w:r>
      <w:r w:rsidR="00D60376">
        <w:t xml:space="preserve">. Powstał on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 xml:space="preserve">W ramach tego podejścia, Hamiltonian mieszający pozostaje bez zmian, jednak zmienia się stan początkowy, przez co </w:t>
      </w:r>
      <w:r w:rsidR="00B612C7">
        <w:t>równan</w:t>
      </w:r>
      <w:r w:rsidR="009C5FF4">
        <w:t>ie 41 nie jest zachowane.</w:t>
      </w:r>
      <w:r w:rsidR="003D7D4E">
        <w:rPr>
          <w:rStyle w:val="Odwoanieprzypisudolnego"/>
        </w:rPr>
        <w:footnoteReference w:id="97"/>
      </w:r>
    </w:p>
    <w:p w14:paraId="2342F707" w14:textId="68C24B50" w:rsidR="006D78B8" w:rsidRDefault="008413CF" w:rsidP="000D6792">
      <w:pPr>
        <w:pStyle w:val="Tekstpodstawowy"/>
      </w:pPr>
      <w:r>
        <w:tab/>
        <w:t>Gradientowe metody optymalizacji są gorsze od numerycznych, szczególnie ze względu na fakt, że nawet niewielki szum ma bardzo duży wpływ na wyniki dla metod gradientowych.</w:t>
      </w:r>
      <w:r>
        <w:rPr>
          <w:rStyle w:val="Odwoanieprzypisudolnego"/>
        </w:rPr>
        <w:footnoteReference w:id="98"/>
      </w:r>
      <w:r w:rsidR="00DF026D">
        <w:t xml:space="preserve"> </w:t>
      </w:r>
      <w:r w:rsidR="006D78B8">
        <w:t>W wyjściowej wersji WS-QAOA (</w:t>
      </w:r>
      <w:proofErr w:type="spellStart"/>
      <w:r w:rsidR="006D78B8">
        <w:t>warm-start</w:t>
      </w:r>
      <w:r w:rsidR="00F07D90">
        <w:t>ing</w:t>
      </w:r>
      <w:proofErr w:type="spellEnd"/>
      <w:r w:rsidR="006D78B8">
        <w:t xml:space="preserve"> QAOA) system jest na początku iteracji w stanie:</w:t>
      </w:r>
      <w:r w:rsidR="006D78B8">
        <w:rPr>
          <w:rStyle w:val="Odwoanieprzypisudolnego"/>
        </w:rPr>
        <w:footnoteReference w:id="99"/>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6161630B" w14:textId="77777777"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0E4F0171"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r w:rsidR="00136DC2" w14:paraId="7299D045" w14:textId="77777777" w:rsidTr="00FE5929">
        <w:tc>
          <w:tcPr>
            <w:tcW w:w="754" w:type="dxa"/>
          </w:tcPr>
          <w:p w14:paraId="396892E3" w14:textId="77777777" w:rsidR="00136DC2" w:rsidRDefault="00136DC2" w:rsidP="000D6792">
            <w:pPr>
              <w:pStyle w:val="Tekstpodstawowy"/>
            </w:pPr>
          </w:p>
        </w:tc>
        <w:tc>
          <w:tcPr>
            <w:tcW w:w="7558" w:type="dxa"/>
          </w:tcPr>
          <w:p w14:paraId="7BD7E574" w14:textId="06B31E84" w:rsidR="00136DC2" w:rsidRPr="00136DC2" w:rsidRDefault="00000000" w:rsidP="000D6792">
            <w:pPr>
              <w:pStyle w:val="Tekstpodstawowy"/>
            </w:pPr>
            <m:oMathPara>
              <m:oMathParaPr>
                <m:jc m:val="center"/>
              </m:oMathParaP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248A8EED" w14:textId="77777777" w:rsidR="00136DC2" w:rsidRDefault="00136DC2" w:rsidP="00731DB5">
            <w:pPr>
              <w:pStyle w:val="Tekstpodstawowy"/>
              <w:numPr>
                <w:ilvl w:val="0"/>
                <w:numId w:val="38"/>
              </w:numPr>
              <w:jc w:val="right"/>
            </w:pPr>
          </w:p>
        </w:tc>
      </w:tr>
    </w:tbl>
    <w:p w14:paraId="6120A4CF" w14:textId="5207199E" w:rsidR="00425B4C" w:rsidRDefault="00757821" w:rsidP="000D6792">
      <w:pPr>
        <w:pStyle w:val="Tekstpodstawowy"/>
      </w:pPr>
      <w:r>
        <w:t xml:space="preserve">tzn. kubity zmieniają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 większy, niż robi to bramka Hadamarda. Spowoduje to, że nowy stan początkowy systemu nie będzie już reprezentowany przez wektor będący wektorem własnym Hamiltonianu mieszającego, dlatego należy też zmienić jego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50ADF6D" w:rsidR="00F172BF" w:rsidRDefault="00B02846" w:rsidP="000D6792">
      <w:pPr>
        <w:pStyle w:val="Tekstpodstawowy"/>
        <w:rPr>
          <w:iCs/>
        </w:rPr>
      </w:pPr>
      <w:r>
        <w:rPr>
          <w:iCs/>
        </w:rPr>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 xml:space="preserve">odyfikując </w:t>
      </w:r>
      <w:r w:rsidR="00B612C7">
        <w:rPr>
          <w:iCs/>
        </w:rPr>
        <w:t>równan</w:t>
      </w:r>
      <w:r w:rsidR="00F172BF">
        <w:rPr>
          <w:iCs/>
        </w:rPr>
        <w:t xml:space="preserve">ie </w:t>
      </w:r>
      <w:r w:rsidR="00003BD4">
        <w:rPr>
          <w:iCs/>
        </w:rPr>
        <w:t>40</w:t>
      </w:r>
      <w:r w:rsidR="00F172BF">
        <w:rPr>
          <w:iCs/>
        </w:rPr>
        <w:t xml:space="preserve"> otrzymam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52"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52"/>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36ED6BEA"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4</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w:t>
      </w:r>
      <w:r w:rsidR="00CF6ACE">
        <w:lastRenderedPageBreak/>
        <w:t xml:space="preserve">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 xml:space="preserve">e będzie możliwe zbliżenie się do 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Pr>
          <w:rStyle w:val="Odwoanieprzypisudolnego"/>
        </w:rPr>
        <w:footnoteReference w:id="100"/>
      </w:r>
    </w:p>
    <w:p w14:paraId="4CD3E9D8" w14:textId="54E8EDE3"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 Wówczas otrzymamy:</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6546BAE5" w:rsidR="00CF6ACE" w:rsidRDefault="00B61D27" w:rsidP="000D6792">
      <w:pPr>
        <w:pStyle w:val="Tekstpodstawowy"/>
        <w:rPr>
          <w:rFonts w:ascii="Cambria Math" w:hAnsi="Cambria Math"/>
          <w:iCs/>
        </w:rPr>
      </w:pPr>
      <w:r>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w:t>
      </w:r>
      <w:commentRangeStart w:id="53"/>
      <w:r w:rsidR="0064144B">
        <w:rPr>
          <w:rFonts w:ascii="Cambria Math" w:hAnsi="Cambria Math"/>
          <w:iCs/>
        </w:rPr>
        <w:t>QAOA</w:t>
      </w:r>
      <w:commentRangeEnd w:id="53"/>
      <w:r w:rsidR="008C4822">
        <w:rPr>
          <w:rStyle w:val="Odwoaniedokomentarza"/>
          <w:lang w:val="x-none" w:eastAsia="x-none"/>
        </w:rPr>
        <w:commentReference w:id="53"/>
      </w:r>
      <w:r w:rsidR="0064144B">
        <w:rPr>
          <w:rFonts w:ascii="Cambria Math" w:hAnsi="Cambria Math"/>
          <w:iCs/>
        </w:rPr>
        <w:t>.</w:t>
      </w:r>
    </w:p>
    <w:p w14:paraId="36F56A9B" w14:textId="4949DAF6" w:rsidR="00821D54" w:rsidRDefault="00821D54" w:rsidP="000D6792">
      <w:pPr>
        <w:pStyle w:val="Tekstpodstawowy"/>
        <w:rPr>
          <w:rFonts w:ascii="Cambria Math" w:hAnsi="Cambria Math"/>
          <w:iCs/>
        </w:rPr>
      </w:pPr>
      <w:r>
        <w:rPr>
          <w:rFonts w:ascii="Cambria Math" w:hAnsi="Cambria Math"/>
          <w:iCs/>
        </w:rPr>
        <w:tab/>
      </w:r>
      <w:proofErr w:type="spellStart"/>
      <w:r>
        <w:rPr>
          <w:rFonts w:ascii="Cambria Math" w:hAnsi="Cambria Math"/>
          <w:iCs/>
        </w:rPr>
        <w:t>Egger</w:t>
      </w:r>
      <w:proofErr w:type="spellEnd"/>
      <w:r>
        <w:rPr>
          <w:rFonts w:ascii="Cambria Math" w:hAnsi="Cambria Math"/>
          <w:iCs/>
        </w:rPr>
        <w:t xml:space="preserve"> et al.</w:t>
      </w:r>
      <w:r>
        <w:rPr>
          <w:rStyle w:val="Odwoanieprzypisudolnego"/>
          <w:rFonts w:ascii="Cambria Math" w:hAnsi="Cambria Math"/>
          <w:iCs/>
        </w:rPr>
        <w:footnoteReference w:id="101"/>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20E0A8A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 </w:t>
      </w:r>
      <w:r w:rsidR="00B612C7">
        <w:rPr>
          <w:rFonts w:ascii="Cambria Math" w:hAnsi="Cambria Math"/>
        </w:rPr>
        <w:t>równan</w:t>
      </w:r>
      <w:r>
        <w:rPr>
          <w:rFonts w:ascii="Cambria Math" w:hAnsi="Cambria Math"/>
        </w:rPr>
        <w:t>iu 4</w:t>
      </w:r>
      <w:r w:rsidR="00003BD4">
        <w:rPr>
          <w:rFonts w:ascii="Cambria Math" w:hAnsi="Cambria Math"/>
        </w:rPr>
        <w:t>4</w:t>
      </w:r>
      <w:r>
        <w:rPr>
          <w:rFonts w:ascii="Cambria Math" w:hAnsi="Cambria Math"/>
        </w:rPr>
        <w:t>.</w:t>
      </w:r>
      <w:r w:rsidR="001D21EE">
        <w:rPr>
          <w:rStyle w:val="Odwoanieprzypisudolnego"/>
          <w:rFonts w:ascii="Cambria Math" w:hAnsi="Cambria Math"/>
        </w:rPr>
        <w:footnoteReference w:id="102"/>
      </w:r>
      <w:r>
        <w:rPr>
          <w:rFonts w:ascii="Cambria Math" w:hAnsi="Cambria Math"/>
        </w:rPr>
        <w:t xml:space="preserve"> Z drugiej jednak strony, wyniki numeryczne pokazały, że przy wartości</w:t>
      </w:r>
      <w:r w:rsidR="001B2F93">
        <w:rPr>
          <w:rFonts w:ascii="Cambria Math" w:hAnsi="Cambria Math"/>
        </w:rPr>
        <w:t xml:space="preserve"> 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4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 xml:space="preserve">grube punkty wskazują medianę, zacieniowany obszar – rozwiązania leżący między pierwszym a </w:t>
      </w:r>
      <w:r w:rsidR="00EB64E7">
        <w:rPr>
          <w:rFonts w:ascii="Cambria Math" w:hAnsi="Cambria Math"/>
        </w:rPr>
        <w:lastRenderedPageBreak/>
        <w:t>trzecim kwartylem.</w:t>
      </w:r>
      <w:r w:rsidR="001D21EE">
        <w:rPr>
          <w:rStyle w:val="Odwoanieprzypisudolnego"/>
          <w:rFonts w:ascii="Cambria Math" w:hAnsi="Cambria Math"/>
        </w:rPr>
        <w:footnoteReference w:id="103"/>
      </w:r>
      <w:r w:rsidR="00EB64E7">
        <w:rPr>
          <w:rFonts w:ascii="Cambria Math" w:hAnsi="Cambria Math"/>
        </w:rPr>
        <w:t xml:space="preserve"> Widać, że zależność pomiędzy tempem zbieżności a </w:t>
      </w:r>
      <m:oMath>
        <m:r>
          <m:rPr>
            <m:sty m:val="p"/>
          </m:rPr>
          <w:rPr>
            <w:rFonts w:ascii="Cambria Math" w:hAnsi="Cambria Math"/>
          </w:rPr>
          <m:t>ε</m:t>
        </m:r>
      </m:oMath>
      <w:r w:rsidR="00EB64E7">
        <w:rPr>
          <w:rFonts w:ascii="Cambria Math" w:hAnsi="Cambria Math"/>
        </w:rPr>
        <w:t xml:space="preserve"> jest niemonotoniczna,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w:t>
      </w:r>
      <w:commentRangeStart w:id="54"/>
      <w:r w:rsidR="00EB64E7">
        <w:rPr>
          <w:rFonts w:ascii="Cambria Math" w:hAnsi="Cambria Math"/>
        </w:rPr>
        <w:t xml:space="preserve">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commentRangeEnd w:id="54"/>
      <w:r w:rsidR="008810F6">
        <w:rPr>
          <w:rStyle w:val="Odwoaniedokomentarza"/>
          <w:lang w:val="x-none" w:eastAsia="x-none"/>
        </w:rPr>
        <w:commentReference w:id="54"/>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234EE020" w:rsidR="005B6F53" w:rsidRDefault="005B6F53" w:rsidP="005B6F53">
      <w:pPr>
        <w:pStyle w:val="Legenda"/>
        <w:keepNext/>
      </w:pPr>
      <w:r>
        <w:t xml:space="preserve">Rysunek </w:t>
      </w:r>
      <w:fldSimple w:instr=" SEQ Rysunek \* ARABIC ">
        <w:r w:rsidR="00EC3E01">
          <w:rPr>
            <w:noProof/>
          </w:rPr>
          <w:t>4</w:t>
        </w:r>
      </w:fldSimple>
      <w:r>
        <w:t xml:space="preserve">. Wartość rozwiązania po jednej iteracji WS-QAOA z parametrem </w:t>
      </w:r>
      <m:oMath>
        <m:r>
          <m:rPr>
            <m:sty m:val="bi"/>
          </m:rPr>
          <w:rPr>
            <w:rFonts w:ascii="Cambria Math" w:hAnsi="Cambria Math"/>
          </w:rPr>
          <m:t>ε</m:t>
        </m:r>
      </m:oMath>
      <w:r>
        <w:rPr>
          <w:iCs/>
        </w:rPr>
        <w:t>.</w:t>
      </w:r>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59625" cy="3084660"/>
                    </a:xfrm>
                    <a:prstGeom prst="rect">
                      <a:avLst/>
                    </a:prstGeom>
                  </pic:spPr>
                </pic:pic>
              </a:graphicData>
            </a:graphic>
          </wp:inline>
        </w:drawing>
      </w:r>
    </w:p>
    <w:p w14:paraId="2FFCBF08" w14:textId="3BE8D74C" w:rsidR="005B6F53" w:rsidRDefault="005B6F53" w:rsidP="005B6F53">
      <w:pPr>
        <w:pStyle w:val="Tekstpodstawowy"/>
        <w:jc w:val="center"/>
        <w:rPr>
          <w:iCs/>
        </w:rPr>
      </w:pPr>
      <w:r>
        <w:rPr>
          <w:noProof/>
        </w:rPr>
        <mc:AlternateContent>
          <mc:Choice Requires="wps">
            <w:drawing>
              <wp:inline distT="0" distB="0" distL="0" distR="0" wp14:anchorId="6E984052" wp14:editId="61E86F17">
                <wp:extent cx="5715000" cy="388620"/>
                <wp:effectExtent l="0" t="0" r="0" b="0"/>
                <wp:docPr id="27" name="Pole tekstow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388620"/>
                        </a:xfrm>
                        <a:prstGeom prst="rect">
                          <a:avLst/>
                        </a:prstGeom>
                        <a:solidFill>
                          <a:srgbClr val="FFFFFF"/>
                        </a:solidFill>
                        <a:ln w="9525">
                          <a:noFill/>
                          <a:miter lim="800000"/>
                          <a:headEnd/>
                          <a:tailEnd/>
                        </a:ln>
                      </wps:spPr>
                      <wps:txbx>
                        <w:txbxContent>
                          <w:p w14:paraId="0E3974EB" w14:textId="2D5EC8B2" w:rsidR="005B6F53" w:rsidRPr="00F07D90" w:rsidRDefault="005B6F53" w:rsidP="005B6F53">
                            <w:pPr>
                              <w:jc w:val="both"/>
                              <w:rPr>
                                <w:i/>
                                <w:iCs/>
                                <w:sz w:val="20"/>
                                <w:szCs w:val="20"/>
                                <w:lang w:val="en-GB"/>
                              </w:rPr>
                            </w:pPr>
                            <w:proofErr w:type="spellStart"/>
                            <w:r w:rsidRPr="00F07D90">
                              <w:rPr>
                                <w:b/>
                                <w:bCs/>
                                <w:sz w:val="20"/>
                                <w:szCs w:val="20"/>
                                <w:lang w:val="en-GB"/>
                              </w:rPr>
                              <w:t>Źródło</w:t>
                            </w:r>
                            <w:proofErr w:type="spellEnd"/>
                            <w:r w:rsidRPr="00F07D90">
                              <w:rPr>
                                <w:b/>
                                <w:bCs/>
                                <w:sz w:val="20"/>
                                <w:szCs w:val="20"/>
                                <w:lang w:val="en-GB"/>
                              </w:rPr>
                              <w:t>:</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w:t>
                            </w:r>
                            <w:proofErr w:type="spellStart"/>
                            <w:r w:rsidR="00F07D90">
                              <w:rPr>
                                <w:sz w:val="20"/>
                                <w:szCs w:val="20"/>
                                <w:lang w:val="en-GB"/>
                              </w:rPr>
                              <w:t>Mare</w:t>
                            </w:r>
                            <w:r w:rsidR="00F07D90" w:rsidRPr="00F07D90">
                              <w:rPr>
                                <w:sz w:val="20"/>
                                <w:szCs w:val="20"/>
                                <w:lang w:val="en-GB"/>
                              </w:rPr>
                              <w:t>č</w:t>
                            </w:r>
                            <w:r w:rsidR="00F07D90">
                              <w:rPr>
                                <w:sz w:val="20"/>
                                <w:szCs w:val="20"/>
                                <w:lang w:val="en-GB"/>
                              </w:rPr>
                              <w:t>ek</w:t>
                            </w:r>
                            <w:proofErr w:type="spellEnd"/>
                            <w:r w:rsidR="00F07D90">
                              <w:rPr>
                                <w:sz w:val="20"/>
                                <w:szCs w:val="20"/>
                                <w:lang w:val="en-GB"/>
                              </w:rPr>
                              <w:t xml:space="preserve">, S. </w:t>
                            </w:r>
                            <w:proofErr w:type="spellStart"/>
                            <w:r w:rsidR="00F07D90">
                              <w:rPr>
                                <w:sz w:val="20"/>
                                <w:szCs w:val="20"/>
                                <w:lang w:val="en-GB"/>
                              </w:rPr>
                              <w:t>Woerner</w:t>
                            </w:r>
                            <w:proofErr w:type="spellEnd"/>
                            <w:r w:rsidR="00F07D90">
                              <w:rPr>
                                <w:sz w:val="20"/>
                                <w:szCs w:val="20"/>
                                <w:lang w:val="en-GB"/>
                              </w:rPr>
                              <w:t xml:space="preserve">,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wps:txbx>
                      <wps:bodyPr rot="0" vert="horz" wrap="square" lIns="91440" tIns="45720" rIns="91440" bIns="45720" anchor="t" anchorCtr="0">
                        <a:noAutofit/>
                      </wps:bodyPr>
                    </wps:wsp>
                  </a:graphicData>
                </a:graphic>
              </wp:inline>
            </w:drawing>
          </mc:Choice>
          <mc:Fallback>
            <w:pict>
              <v:shape w14:anchorId="6E984052" id="_x0000_s1030"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" stroked="f">
                <v:textbox>
                  <w:txbxContent>
                    <w:p w14:paraId="0E3974EB" w14:textId="2D5EC8B2" w:rsidR="005B6F53" w:rsidRPr="00F07D90" w:rsidRDefault="005B6F53" w:rsidP="005B6F53">
                      <w:pPr>
                        <w:jc w:val="both"/>
                        <w:rPr>
                          <w:i/>
                          <w:iCs/>
                          <w:sz w:val="20"/>
                          <w:szCs w:val="20"/>
                          <w:lang w:val="en-GB"/>
                        </w:rPr>
                      </w:pPr>
                      <w:proofErr w:type="spellStart"/>
                      <w:r w:rsidRPr="00F07D90">
                        <w:rPr>
                          <w:b/>
                          <w:bCs/>
                          <w:sz w:val="20"/>
                          <w:szCs w:val="20"/>
                          <w:lang w:val="en-GB"/>
                        </w:rPr>
                        <w:t>Źródło</w:t>
                      </w:r>
                      <w:proofErr w:type="spellEnd"/>
                      <w:r w:rsidRPr="00F07D90">
                        <w:rPr>
                          <w:b/>
                          <w:bCs/>
                          <w:sz w:val="20"/>
                          <w:szCs w:val="20"/>
                          <w:lang w:val="en-GB"/>
                        </w:rPr>
                        <w:t>:</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w:t>
                      </w:r>
                      <w:proofErr w:type="spellStart"/>
                      <w:r w:rsidR="00F07D90">
                        <w:rPr>
                          <w:sz w:val="20"/>
                          <w:szCs w:val="20"/>
                          <w:lang w:val="en-GB"/>
                        </w:rPr>
                        <w:t>Mare</w:t>
                      </w:r>
                      <w:r w:rsidR="00F07D90" w:rsidRPr="00F07D90">
                        <w:rPr>
                          <w:sz w:val="20"/>
                          <w:szCs w:val="20"/>
                          <w:lang w:val="en-GB"/>
                        </w:rPr>
                        <w:t>č</w:t>
                      </w:r>
                      <w:r w:rsidR="00F07D90">
                        <w:rPr>
                          <w:sz w:val="20"/>
                          <w:szCs w:val="20"/>
                          <w:lang w:val="en-GB"/>
                        </w:rPr>
                        <w:t>ek</w:t>
                      </w:r>
                      <w:proofErr w:type="spellEnd"/>
                      <w:r w:rsidR="00F07D90">
                        <w:rPr>
                          <w:sz w:val="20"/>
                          <w:szCs w:val="20"/>
                          <w:lang w:val="en-GB"/>
                        </w:rPr>
                        <w:t xml:space="preserve">, S. </w:t>
                      </w:r>
                      <w:proofErr w:type="spellStart"/>
                      <w:r w:rsidR="00F07D90">
                        <w:rPr>
                          <w:sz w:val="20"/>
                          <w:szCs w:val="20"/>
                          <w:lang w:val="en-GB"/>
                        </w:rPr>
                        <w:t>Woerner</w:t>
                      </w:r>
                      <w:proofErr w:type="spellEnd"/>
                      <w:r w:rsidR="00F07D90">
                        <w:rPr>
                          <w:sz w:val="20"/>
                          <w:szCs w:val="20"/>
                          <w:lang w:val="en-GB"/>
                        </w:rPr>
                        <w:t xml:space="preserve">,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v:textbox>
                <w10:anchorlock/>
              </v:shape>
            </w:pict>
          </mc:Fallback>
        </mc:AlternateContent>
      </w:r>
    </w:p>
    <w:p w14:paraId="09A47263" w14:textId="2D843074"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Pr>
          <w:rStyle w:val="Odwoanieprzypisudolnego"/>
          <w:iCs/>
        </w:rPr>
        <w:footnoteReference w:id="104"/>
      </w:r>
    </w:p>
    <w:p w14:paraId="0D55EC98" w14:textId="09908590" w:rsidR="00F36D84" w:rsidRDefault="00F36D84" w:rsidP="00B612C7">
      <w:pPr>
        <w:pStyle w:val="Nagwek3"/>
      </w:pPr>
      <w:bookmarkStart w:id="55" w:name="_Toc130245797"/>
      <w:proofErr w:type="spellStart"/>
      <w:r>
        <w:t>Hiperoptymalizacja</w:t>
      </w:r>
      <w:proofErr w:type="spellEnd"/>
      <w:r>
        <w:t xml:space="preserve"> Bayesowska</w:t>
      </w:r>
      <w:bookmarkEnd w:id="55"/>
    </w:p>
    <w:p w14:paraId="6F685692" w14:textId="5F7ADDD9" w:rsidR="005F40CF" w:rsidRDefault="00BC373C" w:rsidP="00F659F1">
      <w:pPr>
        <w:pStyle w:val="Tekstpodstawowy"/>
        <w:rPr>
          <w:bCs/>
        </w:rPr>
      </w:pPr>
      <w:r>
        <w:rPr>
          <w:iCs/>
        </w:rPr>
        <w:tab/>
        <w:t xml:space="preserve">Jedną z proponowanych metod poszukiwania optymalnego zestawu parametrów </w:t>
      </w:r>
      <m:oMath>
        <m:r>
          <m:rPr>
            <m:sty m:val="bi"/>
          </m:rPr>
          <w:rPr>
            <w:rFonts w:ascii="Cambria Math" w:hAnsi="Cambria Math"/>
          </w:rPr>
          <m:t>γ</m:t>
        </m:r>
      </m:oMath>
      <w:r>
        <w:t xml:space="preserve"> i </w:t>
      </w:r>
      <m:oMath>
        <m:r>
          <m:rPr>
            <m:sty m:val="bi"/>
          </m:rPr>
          <w:rPr>
            <w:rFonts w:ascii="Cambria Math" w:hAnsi="Cambria Math"/>
          </w:rPr>
          <m:t>β</m:t>
        </m:r>
      </m:oMath>
      <w:r>
        <w:rPr>
          <w:b/>
        </w:rPr>
        <w:t xml:space="preserve"> </w:t>
      </w:r>
      <w:r>
        <w:rPr>
          <w:bCs/>
        </w:rPr>
        <w:t xml:space="preserve">jest zastosowanie podejścia </w:t>
      </w:r>
      <w:proofErr w:type="spellStart"/>
      <w:r>
        <w:rPr>
          <w:bCs/>
        </w:rPr>
        <w:t>Bayesowskiego</w:t>
      </w:r>
      <w:proofErr w:type="spellEnd"/>
      <w:r w:rsidR="00BD5D7F">
        <w:rPr>
          <w:bCs/>
        </w:rPr>
        <w:t xml:space="preserve">. Jest ono szczególnie polecane dla problemów o </w:t>
      </w:r>
      <w:r w:rsidR="00BD5D7F">
        <w:rPr>
          <w:bCs/>
        </w:rPr>
        <w:lastRenderedPageBreak/>
        <w:t>trudnej w ewaluacji funkcji celu.</w:t>
      </w:r>
      <w:r w:rsidR="00BD5D7F">
        <w:rPr>
          <w:rStyle w:val="Odwoanieprzypisudolnego"/>
          <w:bCs/>
        </w:rPr>
        <w:footnoteReference w:id="105"/>
      </w:r>
      <w:r w:rsidR="00BD5D7F">
        <w:rPr>
          <w:bCs/>
        </w:rPr>
        <w:t xml:space="preserve"> </w:t>
      </w:r>
      <w:r>
        <w:rPr>
          <w:bCs/>
        </w:rPr>
        <w:t xml:space="preserve">Podejście </w:t>
      </w:r>
      <w:proofErr w:type="spellStart"/>
      <w:r>
        <w:rPr>
          <w:bCs/>
        </w:rPr>
        <w:t>Bayesowskie</w:t>
      </w:r>
      <w:proofErr w:type="spellEnd"/>
      <w:r>
        <w:rPr>
          <w:bCs/>
        </w:rPr>
        <w:t xml:space="preserve"> opiera się na doborze parametrów bazując na pewnej wiedzy, zwanej wiedzą </w:t>
      </w:r>
      <w:r>
        <w:rPr>
          <w:bCs/>
          <w:i/>
          <w:iCs/>
        </w:rPr>
        <w:t>a priori</w:t>
      </w:r>
      <w:r>
        <w:rPr>
          <w:bCs/>
        </w:rPr>
        <w:t xml:space="preserve"> oraz pewnych danych liczbowych (np. próby), w rezultacie jako wynik zostaną otrzymane rozkłady </w:t>
      </w:r>
      <w:r>
        <w:rPr>
          <w:bCs/>
          <w:i/>
          <w:iCs/>
        </w:rPr>
        <w:t>a 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65BE8C82" w:rsidR="00BC373C" w:rsidRPr="005F40CF" w:rsidRDefault="005F40CF" w:rsidP="00F659F1">
      <w:pPr>
        <w:pStyle w:val="Tekstpodstawowy"/>
        <w:rPr>
          <w:bCs/>
        </w:rPr>
      </w:pPr>
      <w:r>
        <w:rPr>
          <w:bCs/>
        </w:rPr>
        <w:tab/>
        <w:t xml:space="preserve">Argumentem (poza deklarowanym wzrostem szybkości przetwarzania i dokładności szacowania) przemawiającym za tą metodą jest to, że niepewność jest wykorzystywana i uwzględniania w metodach </w:t>
      </w:r>
      <w:proofErr w:type="spellStart"/>
      <w:r>
        <w:rPr>
          <w:bCs/>
        </w:rPr>
        <w:t>Bayesowkich</w:t>
      </w:r>
      <w:proofErr w:type="spellEnd"/>
      <w:r>
        <w:rPr>
          <w:bCs/>
        </w:rPr>
        <w:t xml:space="preserve">, a w algorytmach kwantowych mamy obecnie 2 rodzaje niepewności: pierwszy, związany z dokonywaniem pomiaru oraz drugi, związany z szumem kwantowym. Innym argumentem jest też relatywnie niska liczba potrzebnych iteracji części kwantowej, aby móc dokonać hiperoptymalizacji metodami </w:t>
      </w:r>
      <w:proofErr w:type="spellStart"/>
      <w:r>
        <w:rPr>
          <w:bCs/>
        </w:rPr>
        <w:t>Bayesowskimi</w:t>
      </w:r>
      <w:proofErr w:type="spellEnd"/>
      <w:r>
        <w:rPr>
          <w:bCs/>
        </w:rPr>
        <w:t>. Ponadto, dla problemów, gdzie istotne jest intensywne przeszukiwanie bliskiego sąsiedztwa (</w:t>
      </w:r>
      <w:proofErr w:type="spellStart"/>
      <w:r>
        <w:rPr>
          <w:bCs/>
          <w:i/>
          <w:iCs/>
        </w:rPr>
        <w:t>local</w:t>
      </w:r>
      <w:proofErr w:type="spellEnd"/>
      <w:r>
        <w:rPr>
          <w:bCs/>
          <w:i/>
          <w:iCs/>
        </w:rPr>
        <w:t xml:space="preserve"> </w:t>
      </w:r>
      <w:proofErr w:type="spellStart"/>
      <w:r>
        <w:rPr>
          <w:bCs/>
          <w:i/>
          <w:iCs/>
        </w:rPr>
        <w:t>problems</w:t>
      </w:r>
      <w:proofErr w:type="spellEnd"/>
      <w:r>
        <w:rPr>
          <w:bCs/>
        </w:rPr>
        <w:t>), metody te radzą sobie relatywnie dobrze</w:t>
      </w:r>
      <w:r>
        <w:rPr>
          <w:rStyle w:val="Odwoanieprzypisudolnego"/>
          <w:bCs/>
        </w:rPr>
        <w:footnoteReference w:id="106"/>
      </w:r>
      <w:r>
        <w:rPr>
          <w:bCs/>
        </w:rPr>
        <w:t xml:space="preserve"> (warto zaznaczyć, że problem VRP akurat do tych problemów się nie zalicza).</w:t>
      </w:r>
    </w:p>
    <w:p w14:paraId="76DAC7AF" w14:textId="77C43103" w:rsidR="00452873" w:rsidRDefault="00BC373C" w:rsidP="00F659F1">
      <w:pPr>
        <w:pStyle w:val="Tekstpodstawowy"/>
        <w:rPr>
          <w:bCs/>
          <w:iCs/>
        </w:rPr>
      </w:pPr>
      <w:r>
        <w:rPr>
          <w:bCs/>
        </w:rPr>
        <w:tab/>
        <w:t>Informacją liczbową w optymalizacji Bayesowskiej może być kilka oszacowań optymalizowanej funkcji</w:t>
      </w:r>
      <w:r w:rsidR="009C776C">
        <w:rPr>
          <w:bCs/>
        </w:rPr>
        <w:t xml:space="preserve"> w losowych (co do rozkładu jednostajnego) punktach 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Pr>
          <w:bCs/>
          <w:iCs/>
        </w:rPr>
        <w:t>.</w:t>
      </w:r>
      <w:r w:rsidR="005A5762">
        <w:rPr>
          <w:rStyle w:val="Odwoanieprzypisudolnego"/>
          <w:bCs/>
          <w:iCs/>
        </w:rPr>
        <w:footnoteReference w:id="107"/>
      </w:r>
      <w:r w:rsidR="005A5762">
        <w:rPr>
          <w:bCs/>
          <w:iCs/>
        </w:rPr>
        <w:t xml:space="preserve"> </w:t>
      </w:r>
      <w:commentRangeStart w:id="56"/>
      <w:r w:rsidR="007D6542">
        <w:rPr>
          <w:bCs/>
          <w:iCs/>
        </w:rPr>
        <w:t xml:space="preserve">Jednak, aby uniknąć błądzenia losowego po przestrzeni rozwiązań oraz wielokrotnego obliczania wartości skomplikowanej </w:t>
      </w:r>
      <w:commentRangeEnd w:id="56"/>
      <w:r w:rsidR="007D6542">
        <w:rPr>
          <w:rStyle w:val="Odwoaniedokomentarza"/>
          <w:lang w:val="x-none" w:eastAsia="x-none"/>
        </w:rPr>
        <w:commentReference w:id="56"/>
      </w:r>
      <w:r w:rsidR="007D6542">
        <w:rPr>
          <w:bCs/>
          <w:iCs/>
        </w:rPr>
        <w:t xml:space="preserve">funkcji, można </w:t>
      </w:r>
      <w:r w:rsidR="005A5762">
        <w:rPr>
          <w:bCs/>
          <w:iCs/>
        </w:rPr>
        <w:t>optymalizować funkcję użyteczności</w:t>
      </w:r>
      <w:r w:rsidR="005A5762">
        <w:rPr>
          <w:rStyle w:val="Odwoanieprzypisudolnego"/>
          <w:bCs/>
          <w:iCs/>
        </w:rPr>
        <w:footnoteReference w:id="108"/>
      </w:r>
      <w:r w:rsidR="005A5762">
        <w:rPr>
          <w:bCs/>
          <w:iCs/>
        </w:rPr>
        <w:t xml:space="preserve"> (zwaną dalej funkcją akwizycji).</w:t>
      </w:r>
    </w:p>
    <w:p w14:paraId="4B325AA6" w14:textId="77777777"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proofErr w:type="spellStart"/>
      <w:r w:rsidRPr="00FA11E1">
        <w:rPr>
          <w:i/>
          <w:iCs/>
        </w:rPr>
        <w:t>acquisition</w:t>
      </w:r>
      <w:proofErr w:type="spellEnd"/>
      <w:r w:rsidRPr="00FA11E1">
        <w:rPr>
          <w:i/>
          <w:iCs/>
        </w:rPr>
        <w:t xml:space="preserve"> </w:t>
      </w:r>
      <w:proofErr w:type="spellStart"/>
      <w:r w:rsidRPr="00FA11E1">
        <w:rPr>
          <w:i/>
          <w:iCs/>
        </w:rPr>
        <w:t>function</w:t>
      </w:r>
      <w:proofErr w:type="spellEnd"/>
      <w:r>
        <w:t>) bazującej na funkcji oczekiwanej poprawy (</w:t>
      </w:r>
      <w:proofErr w:type="spellStart"/>
      <w:r>
        <w:rPr>
          <w:i/>
          <w:iCs/>
        </w:rPr>
        <w:t>expected</w:t>
      </w:r>
      <w:proofErr w:type="spellEnd"/>
      <w:r>
        <w:rPr>
          <w:i/>
          <w:iCs/>
        </w:rPr>
        <w:t xml:space="preserve"> </w:t>
      </w:r>
      <w:proofErr w:type="spellStart"/>
      <w:r>
        <w:rPr>
          <w:i/>
          <w:iCs/>
        </w:rPr>
        <w:t>improvement</w:t>
      </w:r>
      <w:proofErr w:type="spellEnd"/>
      <w:r>
        <w:t>).</w:t>
      </w:r>
      <w:r>
        <w:rPr>
          <w:rStyle w:val="Odwoanieprzypisudolnego"/>
        </w:rPr>
        <w:footnoteReference w:id="109"/>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w:t>
      </w:r>
      <w:r>
        <w:lastRenderedPageBreak/>
        <w:t>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BD3D3F">
        <w:tc>
          <w:tcPr>
            <w:tcW w:w="1321" w:type="dxa"/>
          </w:tcPr>
          <w:p w14:paraId="65CC5F8E" w14:textId="77777777" w:rsidR="007D6542" w:rsidRDefault="007D6542" w:rsidP="00BD3D3F">
            <w:pPr>
              <w:pStyle w:val="Tekstpodstawowy"/>
            </w:pPr>
          </w:p>
        </w:tc>
        <w:tc>
          <w:tcPr>
            <w:tcW w:w="6424" w:type="dxa"/>
            <w:vAlign w:val="center"/>
          </w:tcPr>
          <w:p w14:paraId="6C7AAED6" w14:textId="77777777" w:rsidR="007D6542" w:rsidRDefault="00000000" w:rsidP="00BD3D3F">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7A37B563" w:rsidR="00292E40" w:rsidRDefault="00292E40" w:rsidP="007D6542">
      <w:pPr>
        <w:pStyle w:val="Tekstpodstawowy"/>
        <w:rPr>
          <w:bCs/>
        </w:rPr>
      </w:pPr>
      <m:oMath>
        <m:r>
          <w:rPr>
            <w:rFonts w:ascii="Cambria Math" w:hAnsi="Cambria Math"/>
          </w:rPr>
          <m:t>f</m:t>
        </m:r>
        <m:d>
          <m:dPr>
            <m:ctrlPr>
              <w:rPr>
                <w:rFonts w:ascii="Cambria Math" w:hAnsi="Cambria Math"/>
                <w:bCs/>
              </w:rPr>
            </m:ctrlPr>
          </m:dPr>
          <m:e>
            <m: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4863BA8B"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Pr>
          <w:i/>
          <w:iCs/>
        </w:rPr>
        <w:t>x</w:t>
      </w:r>
      <w:r>
        <w:t xml:space="preserve"> wartość optymalizowanej funkcji</w:t>
      </w:r>
      <w:r w:rsidR="00292E40">
        <w:t xml:space="preserve"> a posteriori</w:t>
      </w:r>
      <w:r>
        <w:t xml:space="preserve"> jest niższa niż dotychczas znalezionej największej wartości lub jest równie różnicy między tymi dwiema wartościami, w przypadku znalezienia wartości większej. Problemem jest jednak znalezienie takiego </w:t>
      </w:r>
      <w:r>
        <w:rPr>
          <w:i/>
          <w:iCs/>
        </w:rPr>
        <w:t>x</w:t>
      </w:r>
      <w:r>
        <w:t>, aby wzrost był jak największy. Jako krok pośredni można dokonać maksymalizacji oczekiwanej wartości poprawy. Korzystając z 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BD3D3F">
            <w:pPr>
              <w:pStyle w:val="Tekstpodstawowy"/>
            </w:pPr>
          </w:p>
        </w:tc>
        <w:tc>
          <w:tcPr>
            <w:tcW w:w="7558" w:type="dxa"/>
            <w:vAlign w:val="center"/>
          </w:tcPr>
          <w:p w14:paraId="1D8EDE1E" w14:textId="77777777" w:rsidR="007D6542" w:rsidRPr="00476E0D" w:rsidRDefault="007D6542" w:rsidP="00BD3D3F">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Pr>
          <w:rStyle w:val="Odwoanieprzypisudolnego"/>
          <w:bCs/>
        </w:rPr>
        <w:footnoteReference w:id="110"/>
      </w:r>
      <w:r>
        <w:rPr>
          <w:bCs/>
        </w:rPr>
        <w:t xml:space="preserve"> </w:t>
      </w:r>
      <w:r>
        <w:rPr>
          <w:rStyle w:val="Odwoanieprzypisudolnego"/>
          <w:bCs/>
        </w:rPr>
        <w:footnoteReference w:id="111"/>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BD3D3F">
            <w:pPr>
              <w:pStyle w:val="Tekstpodstawowy"/>
              <w:rPr>
                <w:bCs/>
              </w:rPr>
            </w:pPr>
          </w:p>
        </w:tc>
        <w:tc>
          <w:tcPr>
            <w:tcW w:w="7558" w:type="dxa"/>
            <w:vAlign w:val="center"/>
          </w:tcPr>
          <w:p w14:paraId="31FA6C32" w14:textId="07D071D3" w:rsidR="007D6542" w:rsidRPr="00074C3F" w:rsidRDefault="007D6542" w:rsidP="00BD3D3F">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77777"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xml:space="preserve">, a 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w:lastRenderedPageBreak/>
          <m:t>x</m:t>
        </m:r>
      </m:oMath>
      <w:r>
        <w:rPr>
          <w:bCs/>
          <w:iCs/>
        </w:rPr>
        <w:t xml:space="preserve"> – sprawdzany punkt.</w:t>
      </w:r>
    </w:p>
    <w:p w14:paraId="30A6CD7D" w14:textId="13BBACA3"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4</w:t>
      </w:r>
      <w:r>
        <w:rPr>
          <w:bCs/>
          <w:iCs/>
        </w:rPr>
        <w:t xml:space="preserve"> jest nieskomplikowane, bowiem funkcje w </w:t>
      </w:r>
      <w:r w:rsidR="00B612C7">
        <w:rPr>
          <w:bCs/>
          <w:iCs/>
        </w:rPr>
        <w:t>równan</w:t>
      </w:r>
      <w:r>
        <w:rPr>
          <w:bCs/>
          <w:iCs/>
        </w:rPr>
        <w:t xml:space="preserve">iu </w:t>
      </w:r>
      <w:r w:rsidR="00284425">
        <w:rPr>
          <w:bCs/>
          <w:iCs/>
        </w:rPr>
        <w:t>53</w:t>
      </w:r>
      <w:r>
        <w:rPr>
          <w:bCs/>
          <w:iCs/>
        </w:rPr>
        <w:t xml:space="preserve"> są 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Pr>
          <w:rStyle w:val="Odwoanieprzypisudolnego"/>
          <w:bCs/>
          <w:iCs/>
        </w:rPr>
        <w:footnoteReference w:id="112"/>
      </w:r>
      <w:r w:rsidR="00D97F32">
        <w:rPr>
          <w:bCs/>
          <w:iCs/>
        </w:rPr>
        <w:t xml:space="preserve"> Podejście takie stanowi trzecią wyjście w problemie kompromisu pomiędzy zachłannością a losowością (</w:t>
      </w:r>
      <w:proofErr w:type="spellStart"/>
      <w:r w:rsidR="00D97F32">
        <w:rPr>
          <w:bCs/>
          <w:i/>
        </w:rPr>
        <w:t>exploration</w:t>
      </w:r>
      <w:proofErr w:type="spellEnd"/>
      <w:r w:rsidR="00D97F32">
        <w:rPr>
          <w:bCs/>
          <w:i/>
        </w:rPr>
        <w:t xml:space="preserve"> vs </w:t>
      </w:r>
      <w:proofErr w:type="spellStart"/>
      <w:r w:rsidR="00D97F32">
        <w:rPr>
          <w:bCs/>
          <w:i/>
        </w:rPr>
        <w:t>exploitation</w:t>
      </w:r>
      <w:proofErr w:type="spellEnd"/>
      <w:r w:rsidR="00D97F32">
        <w:rPr>
          <w:bCs/>
          <w:i/>
        </w:rPr>
        <w:t xml:space="preserve"> </w:t>
      </w:r>
      <w:proofErr w:type="spellStart"/>
      <w:r w:rsidR="00D97F32">
        <w:rPr>
          <w:bCs/>
          <w:i/>
        </w:rPr>
        <w:t>tradeoff</w:t>
      </w:r>
      <w:proofErr w:type="spellEnd"/>
      <w:r w:rsidR="00D97F32">
        <w:rPr>
          <w:bCs/>
          <w:iCs/>
        </w:rPr>
        <w:t>).</w:t>
      </w:r>
      <w:r>
        <w:rPr>
          <w:rStyle w:val="Odwoanieprzypisudolnego"/>
          <w:bCs/>
          <w:iCs/>
        </w:rPr>
        <w:footnoteReference w:id="113"/>
      </w:r>
    </w:p>
    <w:p w14:paraId="6CBF3524" w14:textId="26F8E705"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423A">
        <w:rPr>
          <w:bCs/>
          <w:iCs/>
        </w:rPr>
        <w:t xml:space="preserve"> Konstrukcja rozkładu </w:t>
      </w:r>
      <w:r w:rsidR="00D8423A">
        <w:rPr>
          <w:bCs/>
          <w:i/>
        </w:rPr>
        <w:t>a priori</w:t>
      </w:r>
      <w:r w:rsidR="00D8423A">
        <w:rPr>
          <w:bCs/>
          <w:iCs/>
        </w:rPr>
        <w:t xml:space="preserve"> stanowi również najbardziej złożony element hiperoptymalizacji metodą </w:t>
      </w:r>
      <w:proofErr w:type="spellStart"/>
      <w:r w:rsidR="00D8423A">
        <w:rPr>
          <w:bCs/>
          <w:iCs/>
        </w:rPr>
        <w:t>Bayesowską</w:t>
      </w:r>
      <w:proofErr w:type="spellEnd"/>
      <w:r w:rsidR="00D8423A">
        <w:rPr>
          <w:bCs/>
          <w:iCs/>
        </w:rPr>
        <w:t>.</w:t>
      </w:r>
      <w:r>
        <w:rPr>
          <w:bCs/>
          <w:iCs/>
        </w:rPr>
        <w:t xml:space="preserve"> </w:t>
      </w:r>
      <w:proofErr w:type="spellStart"/>
      <w:r>
        <w:rPr>
          <w:bCs/>
          <w:iCs/>
        </w:rPr>
        <w:t>Tibaldi</w:t>
      </w:r>
      <w:proofErr w:type="spellEnd"/>
      <w:r>
        <w:rPr>
          <w:bCs/>
          <w:iCs/>
        </w:rPr>
        <w:t xml:space="preserve">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Pr>
          <w:rStyle w:val="Odwoanieprzypisudolnego"/>
          <w:bCs/>
          <w:iCs/>
        </w:rPr>
        <w:footnoteReference w:id="114"/>
      </w:r>
      <w:r>
        <w:rPr>
          <w:bCs/>
          <w:iCs/>
        </w:rPr>
        <w:t xml:space="preserve"> Konkretnie, </w:t>
      </w:r>
      <w:r w:rsidR="0064072E">
        <w:rPr>
          <w:bCs/>
          <w:iCs/>
        </w:rPr>
        <w:t>proponuje,</w:t>
      </w:r>
      <w:r>
        <w:rPr>
          <w:bCs/>
          <w:iCs/>
        </w:rPr>
        <w:t xml:space="preserve"> aby uznać tę funkcję za część procesu losowego Gaussowskiego, czyli przyjąć, że 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406E292C"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Wartość średnia odzwierciedla posiadane (także w ramach założeń) informacje 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podczas gdy funkcja jądrowa odzwierciedla niepewność posiadanych informacji</w:t>
      </w:r>
      <w:r w:rsidR="006F7C3F">
        <w:rPr>
          <w:rStyle w:val="Odwoanieprzypisudolnego"/>
          <w:bCs/>
          <w:iCs/>
        </w:rPr>
        <w:footnoteReference w:id="115"/>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rzez nas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proofErr w:type="spellStart"/>
      <w:r w:rsidRPr="00290699">
        <w:rPr>
          <w:bCs/>
          <w:iCs/>
        </w:rPr>
        <w:t>Matérna</w:t>
      </w:r>
      <w:proofErr w:type="spellEnd"/>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580B6A3E"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w:t>
      </w:r>
      <w:proofErr w:type="spellStart"/>
      <w:r>
        <w:rPr>
          <w:bCs/>
        </w:rPr>
        <w:t>Hiperparametr</w:t>
      </w:r>
      <w:proofErr w:type="spellEnd"/>
      <w:r>
        <w:rPr>
          <w:bCs/>
        </w:rPr>
        <w:t xml:space="preserv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t>
      </w:r>
      <w:r w:rsidR="00FA717A">
        <w:rPr>
          <w:bCs/>
        </w:rPr>
        <w:lastRenderedPageBreak/>
        <w:t xml:space="preserve">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Pr>
          <w:rStyle w:val="Odwoanieprzypisudolnego"/>
          <w:rFonts w:ascii="Cambria Math" w:hAnsi="Cambria Math"/>
          <w:bCs/>
        </w:rPr>
        <w:footnoteReference w:id="116"/>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65AE523C"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Pr>
          <w:rStyle w:val="Odwoanieprzypisudolnego"/>
          <w:bCs/>
          <w:i/>
        </w:rPr>
        <w:footnoteReference w:id="117"/>
      </w:r>
      <w:r>
        <w:rPr>
          <w:bCs/>
          <w:i/>
        </w:rPr>
        <w:t xml:space="preserve">. </w:t>
      </w:r>
      <w:r>
        <w:rPr>
          <w:bCs/>
          <w:iCs/>
        </w:rPr>
        <w:t>Frazier proponuje trzy metody ich wyznaczania. Pierwsza, to wyznaczenie hiperparametrów metodą największej wiarygodności (</w:t>
      </w:r>
      <w:r>
        <w:rPr>
          <w:bCs/>
          <w:i/>
        </w:rPr>
        <w:t xml:space="preserve">maximum </w:t>
      </w:r>
      <w:proofErr w:type="spellStart"/>
      <w:r>
        <w:rPr>
          <w:bCs/>
          <w:i/>
        </w:rPr>
        <w:t>likelihood</w:t>
      </w:r>
      <w:proofErr w:type="spellEnd"/>
      <w:r>
        <w:rPr>
          <w:bCs/>
          <w:i/>
        </w:rPr>
        <w:t xml:space="preserve"> </w:t>
      </w:r>
      <w:proofErr w:type="spellStart"/>
      <w:r>
        <w:rPr>
          <w:bCs/>
          <w:i/>
        </w:rPr>
        <w:t>estimator</w:t>
      </w:r>
      <w:proofErr w:type="spellEnd"/>
      <w:r>
        <w:rPr>
          <w:bCs/>
          <w:i/>
        </w:rPr>
        <w:t xml:space="preserve">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takie 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D31DE6">
        <w:tc>
          <w:tcPr>
            <w:tcW w:w="754" w:type="dxa"/>
          </w:tcPr>
          <w:p w14:paraId="6081B2FC" w14:textId="77777777" w:rsidR="008F0014" w:rsidRDefault="008F0014" w:rsidP="00D31DE6">
            <w:pPr>
              <w:pStyle w:val="Tekstpodstawowy"/>
            </w:pPr>
          </w:p>
        </w:tc>
        <w:tc>
          <w:tcPr>
            <w:tcW w:w="7558" w:type="dxa"/>
            <w:vAlign w:val="center"/>
          </w:tcPr>
          <w:p w14:paraId="6ABC55EB" w14:textId="77777777" w:rsidR="008F0014" w:rsidRPr="00126EB5" w:rsidRDefault="00000000" w:rsidP="00D31DE6">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397E9C24"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Pr>
          <w:rStyle w:val="Odwoanieprzypisudolnego"/>
          <w:bCs/>
          <w:iCs/>
        </w:rPr>
        <w:footnoteReference w:id="118"/>
      </w:r>
    </w:p>
    <w:p w14:paraId="7086A11B" w14:textId="7E2968C9"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 elementów zależnych od zmiennych i pełni on rolę czynnika skalującego tym samym nie 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D31DE6">
        <w:tc>
          <w:tcPr>
            <w:tcW w:w="754" w:type="dxa"/>
          </w:tcPr>
          <w:p w14:paraId="77DF7394" w14:textId="77777777" w:rsidR="008F0014" w:rsidRDefault="008F0014" w:rsidP="00D31DE6">
            <w:pPr>
              <w:pStyle w:val="Tekstpodstawowy"/>
            </w:pPr>
          </w:p>
        </w:tc>
        <w:tc>
          <w:tcPr>
            <w:tcW w:w="7558" w:type="dxa"/>
          </w:tcPr>
          <w:p w14:paraId="5261EED3" w14:textId="77777777" w:rsidR="008F0014" w:rsidRPr="00126EB5" w:rsidRDefault="00000000" w:rsidP="00D31DE6">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77777777"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 zbyt wolno.</w:t>
      </w:r>
      <w:r>
        <w:rPr>
          <w:rStyle w:val="Odwoanieprzypisudolnego"/>
          <w:bCs/>
          <w:iCs/>
        </w:rPr>
        <w:footnoteReference w:id="119"/>
      </w:r>
    </w:p>
    <w:p w14:paraId="0AA4691E" w14:textId="33750D8D" w:rsidR="008F0014" w:rsidRDefault="008F0014" w:rsidP="008F0014">
      <w:pPr>
        <w:pStyle w:val="Tekstpodstawowy"/>
        <w:rPr>
          <w:bCs/>
          <w:iCs/>
        </w:rPr>
      </w:pPr>
      <w:r>
        <w:rPr>
          <w:bCs/>
          <w:iCs/>
        </w:rPr>
        <w:tab/>
        <w:t xml:space="preserve">Trzecia metoda opiera się w pełni na podejściu </w:t>
      </w:r>
      <w:proofErr w:type="spellStart"/>
      <w:r>
        <w:rPr>
          <w:bCs/>
          <w:iCs/>
        </w:rPr>
        <w:t>Bayesowskim</w:t>
      </w:r>
      <w:proofErr w:type="spellEnd"/>
      <w:r>
        <w:rPr>
          <w:bCs/>
          <w:iCs/>
        </w:rPr>
        <w:t xml:space="preserve"> (</w:t>
      </w:r>
      <w:proofErr w:type="spellStart"/>
      <w:r w:rsidRPr="005A7AC3">
        <w:rPr>
          <w:bCs/>
          <w:i/>
        </w:rPr>
        <w:t>fully</w:t>
      </w:r>
      <w:proofErr w:type="spellEnd"/>
      <w:r w:rsidRPr="005A7AC3">
        <w:rPr>
          <w:bCs/>
          <w:i/>
        </w:rPr>
        <w:t xml:space="preserve"> </w:t>
      </w:r>
      <w:proofErr w:type="spellStart"/>
      <w:r w:rsidRPr="005A7AC3">
        <w:rPr>
          <w:bCs/>
          <w:i/>
        </w:rPr>
        <w:t>Bayesian</w:t>
      </w:r>
      <w:proofErr w:type="spellEnd"/>
      <w:r w:rsidRPr="005A7AC3">
        <w:rPr>
          <w:bCs/>
          <w:i/>
        </w:rPr>
        <w:t xml:space="preserve"> </w:t>
      </w:r>
      <w:proofErr w:type="spellStart"/>
      <w:r w:rsidRPr="005A7AC3">
        <w:rPr>
          <w:bCs/>
          <w:i/>
        </w:rPr>
        <w:t>approach</w:t>
      </w:r>
      <w:proofErr w:type="spellEnd"/>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57"/>
      <w:commentRangeStart w:id="58"/>
      <w:r>
        <w:rPr>
          <w:bCs/>
          <w:iCs/>
        </w:rPr>
        <w:t>wartości brzegowych wiarygodności</w:t>
      </w:r>
      <w:commentRangeEnd w:id="57"/>
      <w:r>
        <w:rPr>
          <w:rStyle w:val="Odwoaniedokomentarza"/>
          <w:lang w:val="x-none" w:eastAsia="x-none"/>
        </w:rPr>
        <w:commentReference w:id="57"/>
      </w:r>
      <w:commentRangeEnd w:id="58"/>
      <w:r>
        <w:rPr>
          <w:rStyle w:val="Odwoaniedokomentarza"/>
          <w:lang w:val="x-none" w:eastAsia="x-none"/>
        </w:rPr>
        <w:commentReference w:id="58"/>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D31DE6">
        <w:tc>
          <w:tcPr>
            <w:tcW w:w="754" w:type="dxa"/>
          </w:tcPr>
          <w:p w14:paraId="606147A3" w14:textId="77777777" w:rsidR="008F0014" w:rsidRDefault="008F0014" w:rsidP="00D31DE6">
            <w:pPr>
              <w:pStyle w:val="Tekstpodstawowy"/>
              <w:rPr>
                <w:bCs/>
                <w:iCs/>
              </w:rPr>
            </w:pPr>
          </w:p>
        </w:tc>
        <w:tc>
          <w:tcPr>
            <w:tcW w:w="7558" w:type="dxa"/>
          </w:tcPr>
          <w:p w14:paraId="0F062AB5" w14:textId="77777777" w:rsidR="008F0014" w:rsidRDefault="008F0014" w:rsidP="00D31DE6">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98BDC5"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59"/>
      <w:r>
        <w:rPr>
          <w:bCs/>
          <w:iCs/>
        </w:rPr>
        <w:t>np. metodą MCMC)</w:t>
      </w:r>
      <w:commentRangeEnd w:id="59"/>
      <w:r>
        <w:rPr>
          <w:rStyle w:val="Odwoaniedokomentarza"/>
          <w:lang w:val="x-none" w:eastAsia="x-none"/>
        </w:rPr>
        <w:commentReference w:id="59"/>
      </w:r>
      <w:r>
        <w:rPr>
          <w:bCs/>
          <w:iCs/>
        </w:rPr>
        <w:t>:</w:t>
      </w:r>
      <w:r w:rsidR="006F7C3F">
        <w:rPr>
          <w:rStyle w:val="Odwoanieprzypisudolnego"/>
          <w:bCs/>
          <w:iCs/>
        </w:rPr>
        <w:footnoteReference w:id="120"/>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D31DE6">
        <w:tc>
          <w:tcPr>
            <w:tcW w:w="754" w:type="dxa"/>
          </w:tcPr>
          <w:p w14:paraId="73073644" w14:textId="77777777" w:rsidR="008F0014" w:rsidRDefault="008F0014" w:rsidP="00D31DE6">
            <w:pPr>
              <w:pStyle w:val="Tekstpodstawowy"/>
              <w:rPr>
                <w:bCs/>
                <w:iCs/>
              </w:rPr>
            </w:pPr>
          </w:p>
        </w:tc>
        <w:tc>
          <w:tcPr>
            <w:tcW w:w="7558" w:type="dxa"/>
          </w:tcPr>
          <w:p w14:paraId="76B9C3F7" w14:textId="77777777" w:rsidR="008F0014" w:rsidRDefault="008F0014" w:rsidP="00D31DE6">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113825F2"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Pr>
          <w:rStyle w:val="Odwoanieprzypisudolnego"/>
          <w:bCs/>
          <w:iCs/>
        </w:rPr>
        <w:footnoteReference w:id="121"/>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D31DE6">
        <w:tc>
          <w:tcPr>
            <w:tcW w:w="3020" w:type="dxa"/>
          </w:tcPr>
          <w:p w14:paraId="7AD4863E" w14:textId="77777777" w:rsidR="008F0014" w:rsidRDefault="008F0014" w:rsidP="00D31DE6">
            <w:pPr>
              <w:pStyle w:val="Tekstpodstawowy"/>
              <w:rPr>
                <w:bCs/>
                <w:iCs/>
              </w:rPr>
            </w:pPr>
          </w:p>
        </w:tc>
        <w:tc>
          <w:tcPr>
            <w:tcW w:w="3020" w:type="dxa"/>
          </w:tcPr>
          <w:p w14:paraId="462EF26F" w14:textId="77777777" w:rsidR="008F0014" w:rsidRPr="00E454F7" w:rsidRDefault="00000000" w:rsidP="00D31DE6">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D31DE6">
        <w:tc>
          <w:tcPr>
            <w:tcW w:w="3020" w:type="dxa"/>
          </w:tcPr>
          <w:p w14:paraId="79F38017" w14:textId="77777777" w:rsidR="008F0014" w:rsidRDefault="008F0014" w:rsidP="00D31DE6">
            <w:pPr>
              <w:pStyle w:val="Tekstpodstawowy"/>
              <w:rPr>
                <w:bCs/>
                <w:iCs/>
              </w:rPr>
            </w:pPr>
          </w:p>
        </w:tc>
        <w:tc>
          <w:tcPr>
            <w:tcW w:w="3020" w:type="dxa"/>
          </w:tcPr>
          <w:p w14:paraId="0D85D9C3" w14:textId="77777777" w:rsidR="008F0014" w:rsidRDefault="00000000" w:rsidP="00D31DE6">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4F6C4C87" w:rsidR="00FA11E1" w:rsidRDefault="00FA11E1" w:rsidP="00F659F1">
      <w:pPr>
        <w:pStyle w:val="Tekstpodstawowy"/>
        <w:rPr>
          <w:bCs/>
        </w:rPr>
      </w:pPr>
      <w:r w:rsidRPr="00383957">
        <w:rPr>
          <w:bCs/>
          <w:iCs/>
        </w:rPr>
        <w:tab/>
      </w:r>
      <w:commentRangeStart w:id="60"/>
      <w:commentRangeStart w:id="61"/>
      <w:r>
        <w:rPr>
          <w:bCs/>
          <w:iCs/>
        </w:rPr>
        <w:t xml:space="preserve">W ramach algorytmu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22072">
        <w:rPr>
          <w:bCs/>
          <w:iCs/>
        </w:rPr>
        <w:t>.</w:t>
      </w:r>
      <w:r w:rsidR="00F11434">
        <w:rPr>
          <w:rStyle w:val="Odwoanieprzypisudolnego"/>
          <w:bCs/>
          <w:iCs/>
        </w:rPr>
        <w:footnoteReference w:id="122"/>
      </w:r>
      <w:r w:rsidR="008F0014">
        <w:rPr>
          <w:bCs/>
          <w:iCs/>
        </w:rPr>
        <w:t xml:space="preserve"> </w:t>
      </w:r>
      <w:commentRangeEnd w:id="60"/>
      <w:r w:rsidR="00F11434">
        <w:rPr>
          <w:rStyle w:val="Odwoaniedokomentarza"/>
          <w:lang w:val="x-none" w:eastAsia="x-none"/>
        </w:rPr>
        <w:commentReference w:id="60"/>
      </w:r>
      <w:commentRangeEnd w:id="61"/>
      <w:r w:rsidR="006C0F5D">
        <w:rPr>
          <w:rStyle w:val="Odwoaniedokomentarza"/>
          <w:lang w:val="x-none" w:eastAsia="x-none"/>
        </w:rPr>
        <w:commentReference w:id="61"/>
      </w:r>
      <w:r w:rsidR="008F0014">
        <w:rPr>
          <w:bCs/>
          <w:iCs/>
        </w:rPr>
        <w:t xml:space="preserve">Znaleziony w 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w:t>
      </w:r>
      <w:proofErr w:type="spellStart"/>
      <w:r w:rsidR="008F0014">
        <w:rPr>
          <w:bCs/>
          <w:iCs/>
        </w:rPr>
        <w:t>bayesowską</w:t>
      </w:r>
      <w:proofErr w:type="spellEnd"/>
      <w:r w:rsidR="008F0014">
        <w:rPr>
          <w:bCs/>
          <w:iCs/>
        </w:rPr>
        <w:t xml:space="preserve"> </w:t>
      </w:r>
      <w:proofErr w:type="spellStart"/>
      <w:r w:rsidR="008F0014">
        <w:rPr>
          <w:bCs/>
          <w:iCs/>
        </w:rPr>
        <w:t>hiperparametry</w:t>
      </w:r>
      <w:proofErr w:type="spellEnd"/>
      <w:r w:rsidR="008F0014">
        <w:rPr>
          <w:bCs/>
          <w:iCs/>
        </w:rPr>
        <w:t xml:space="preserve">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0494EBFF" w14:textId="30A0ABE5" w:rsidR="00D8423A" w:rsidRDefault="00D8423A" w:rsidP="00F659F1">
      <w:pPr>
        <w:pStyle w:val="Tekstpodstawowy"/>
        <w:rPr>
          <w:bCs/>
          <w:iCs/>
        </w:rPr>
      </w:pPr>
      <w:r>
        <w:rPr>
          <w:bCs/>
        </w:rPr>
        <w:tab/>
        <w:t xml:space="preserve">Na koniec omówienia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A4615B">
        <w:rPr>
          <w:bCs/>
          <w:iCs/>
        </w:rPr>
        <w:t xml:space="preserve"> 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647A40F2" w14:textId="7C44FC57" w:rsidR="00D8423A" w:rsidRDefault="00A4615B" w:rsidP="00F659F1">
      <w:pPr>
        <w:pStyle w:val="Tekstpodstawowy"/>
        <w:rPr>
          <w:bCs/>
          <w:iCs/>
        </w:rPr>
      </w:pPr>
      <w:r>
        <w:rPr>
          <w:bCs/>
          <w:iCs/>
        </w:rPr>
        <w:tab/>
      </w:r>
      <w:r w:rsidR="00D8423A">
        <w:rPr>
          <w:bCs/>
          <w:iCs/>
        </w:rPr>
        <w:t xml:space="preserve">Drugie to przyjęcie </w:t>
      </w:r>
      <w:r>
        <w:rPr>
          <w:bCs/>
          <w:iCs/>
        </w:rPr>
        <w:t xml:space="preserve">funkcji jądrowej </w:t>
      </w:r>
      <w:proofErr w:type="spellStart"/>
      <w:r w:rsidRPr="00290699">
        <w:rPr>
          <w:bCs/>
          <w:iCs/>
        </w:rPr>
        <w:t>Matérna</w:t>
      </w:r>
      <w:proofErr w:type="spellEnd"/>
      <w:r>
        <w:rPr>
          <w:bCs/>
          <w:iCs/>
        </w:rPr>
        <w:t xml:space="preserve">. Można je usprawiedliwić tym, że w przeciwieństwie do często przyjmowanej funkcji jądrowej kwadratu wykładniczego, funkcja jądrowa </w:t>
      </w:r>
      <w:proofErr w:type="spellStart"/>
      <w:r w:rsidRPr="00290699">
        <w:rPr>
          <w:bCs/>
          <w:iCs/>
        </w:rPr>
        <w:t>Matérna</w:t>
      </w:r>
      <w:proofErr w:type="spellEnd"/>
      <w:r>
        <w:rPr>
          <w:bCs/>
          <w:iCs/>
        </w:rPr>
        <w:t xml:space="preserve"> ma bardziej nieregularny kształt, co lepiej odzwierciedla złożoność rzeczywistych problemów.</w:t>
      </w:r>
      <w:r>
        <w:rPr>
          <w:rStyle w:val="Odwoanieprzypisudolnego"/>
          <w:bCs/>
          <w:iCs/>
        </w:rPr>
        <w:footnoteReference w:id="123"/>
      </w:r>
    </w:p>
    <w:p w14:paraId="0693F6B4" w14:textId="6553963D" w:rsidR="007A7C43" w:rsidRDefault="00817460" w:rsidP="00325B73">
      <w:pPr>
        <w:pStyle w:val="Nagwek2"/>
      </w:pPr>
      <w:bookmarkStart w:id="62" w:name="_Toc130245798"/>
      <w:r>
        <w:lastRenderedPageBreak/>
        <w:t>Stan badań i aspekt komercyjny</w:t>
      </w:r>
      <w:bookmarkEnd w:id="62"/>
    </w:p>
    <w:p w14:paraId="66B132F3" w14:textId="6F52F3F0" w:rsidR="002D10C4" w:rsidRPr="002D10C4" w:rsidRDefault="00891165" w:rsidP="00891165">
      <w:pPr>
        <w:pStyle w:val="Tekstpodstawowy"/>
      </w:pPr>
      <w:r>
        <w:tab/>
      </w:r>
      <w:r w:rsidR="002D10C4">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nie tylko QAOA, lecz także wyżarzaniu kwantowemu) – większo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 testowanie rozwiązań kwantowych jest opłacalne długoterminowo</w:t>
      </w:r>
      <w:r>
        <w:t xml:space="preserve"> dla niektórych podmiotów.</w:t>
      </w:r>
    </w:p>
    <w:p w14:paraId="2D15E4E5" w14:textId="5E4EB77C" w:rsidR="002D10C4" w:rsidRDefault="00C53D7D" w:rsidP="00B612C7">
      <w:pPr>
        <w:pStyle w:val="Nagwek3"/>
      </w:pPr>
      <w:r>
        <w:t>Działalność podmiotów komercyjnych</w:t>
      </w:r>
    </w:p>
    <w:p w14:paraId="58483DF0" w14:textId="6BBE5A60" w:rsidR="006571CE" w:rsidRPr="006571CE" w:rsidRDefault="006571CE" w:rsidP="006571CE">
      <w:pPr>
        <w:pStyle w:val="Tekstpodstawowy"/>
      </w:pPr>
      <w:r>
        <w:t>DOKOŃCZYĆ – POCZEKAC NA RAPORT ZA 2022</w:t>
      </w:r>
    </w:p>
    <w:p w14:paraId="66F39E44" w14:textId="21AE9F85" w:rsidR="00AA2174" w:rsidRDefault="00AA2174" w:rsidP="00AA2174">
      <w:pPr>
        <w:pStyle w:val="Tekstpodstawowy"/>
      </w:pPr>
      <w:r>
        <w:tab/>
        <w:t xml:space="preserve">Do największych graczy na rynku technologii kwantowych zaliczają się giganci technologiczni o ugruntowanej pozycji na rynku, w szczególności IBM, Microsoft, Google oraz Amazon – każdy z tych graczy dysponuje dużymi udziałami na szeroko pojętym rynku informatycznym, jednak tylko IBM może się pochwalić działalnością badawczo-rozwojową, która zaowocowała przyjęciem rozwiązań na poziomie sprzętu (hardware’u) na poziomie globalnym – pozostali gracze skupiają się raczej na rozwijaniu oprogramowania lub działalności </w:t>
      </w:r>
      <w:proofErr w:type="spellStart"/>
      <w:r>
        <w:t>XaaS</w:t>
      </w:r>
      <w:proofErr w:type="spellEnd"/>
      <w:r>
        <w:t xml:space="preserve"> (</w:t>
      </w:r>
      <w:proofErr w:type="spellStart"/>
      <w:r>
        <w:t>Anything</w:t>
      </w:r>
      <w:proofErr w:type="spellEnd"/>
      <w:r>
        <w:t xml:space="preserve"> as a Service – zdalne udostępnianie zasobów).</w:t>
      </w:r>
    </w:p>
    <w:p w14:paraId="432A6AB6" w14:textId="59A87671" w:rsidR="00AA2174" w:rsidRDefault="00AA2174" w:rsidP="00AA2174">
      <w:pPr>
        <w:pStyle w:val="Tekstpodstawowy"/>
      </w:pPr>
      <w:r>
        <w:tab/>
        <w:t>Warto również wspomnieć, że IBM jako jedyny umożliwia bezpłatny dostęp indywidualnym osobom do infrastruktury kwantowej. Robi to za pomocą swojej platformy IBM Quantum</w:t>
      </w:r>
      <w:r w:rsidR="00A6374E">
        <w:t xml:space="preserve">. IBM stoi również za pakietem programistycznym (SDK – Software Development Kit) </w:t>
      </w:r>
      <w:proofErr w:type="spellStart"/>
      <w:r w:rsidR="00A6374E">
        <w:t>Qiskit</w:t>
      </w:r>
      <w:proofErr w:type="spellEnd"/>
      <w:r w:rsidR="00A6374E">
        <w:t xml:space="preserve"> o otwartym kodzie źródłowym udostępnianym w formie bibliotek do języka Python, umożliwiając prowadzenie symulacji kwantowych na maszynach klasycznych.</w:t>
      </w:r>
      <w:r w:rsidR="00A6374E">
        <w:rPr>
          <w:rStyle w:val="Odwoanieprzypisudolnego"/>
        </w:rPr>
        <w:footnoteReference w:id="124"/>
      </w:r>
    </w:p>
    <w:p w14:paraId="2ED4B1D5" w14:textId="31BC4D15" w:rsidR="0041593E" w:rsidRDefault="0041593E" w:rsidP="00AA2174">
      <w:pPr>
        <w:pStyle w:val="Tekstpodstawowy"/>
      </w:pPr>
      <w:r>
        <w:tab/>
        <w:t xml:space="preserve">W zależności od źródła, można znaleźć informacje o wartości rynku technologii kwantowych w 2021 zawierającym się w przedziale 400-600 mln USD rocznie. Różnie podaje </w:t>
      </w:r>
      <w:r>
        <w:lastRenderedPageBreak/>
        <w:t>się również spodziewane tempo wzrostu rok do roku, na ogół zawierające się w przedziale 25-55% rocznie.</w:t>
      </w:r>
      <w:r w:rsidR="00B951A9">
        <w:rPr>
          <w:rStyle w:val="Odwoanieprzypisudolnego"/>
        </w:rPr>
        <w:footnoteReference w:id="125"/>
      </w:r>
      <w:r w:rsidR="00B951A9">
        <w:rPr>
          <w:rStyle w:val="Odwoanieprzypisudolnego"/>
        </w:rPr>
        <w:footnoteReference w:id="126"/>
      </w:r>
      <w:r>
        <w:t xml:space="preserve"> Różnica w tych szacunkach wynika z różnego potraktowania gwałtownego wzrostu wartości rynku technologii kwantowych</w:t>
      </w:r>
      <w:r w:rsidR="006571CE">
        <w:t xml:space="preserve"> i inwestycjami w te technologie</w:t>
      </w:r>
      <w:r>
        <w:t xml:space="preserve"> w czasie pandemii COVID-19</w:t>
      </w:r>
      <w:r w:rsidR="006571CE">
        <w:rPr>
          <w:rStyle w:val="Odwoanieprzypisudolnego"/>
        </w:rPr>
        <w:footnoteReference w:id="127"/>
      </w:r>
      <w:r>
        <w:t xml:space="preserve"> i trudnościami w wyizolowaniu faktycznego trendu od chwilowych wzrostów spowodowanych inwestycjami w technologie informatyczne w trakcie pandemii, przyspieszenia transformacji cyfrowej, a także zawirowań gospodarczych</w:t>
      </w:r>
      <w:r w:rsidR="00B951A9">
        <w:t>, skutkujących spowolnieniem przyrostu lub spadkiem PKB w czasie pandemii lub w okresie po niej, kiedy pisana jest ta praca.</w:t>
      </w:r>
      <w:r w:rsidR="00B951A9">
        <w:rPr>
          <w:rStyle w:val="Odwoanieprzypisudolnego"/>
        </w:rPr>
        <w:footnoteReference w:id="128"/>
      </w:r>
    </w:p>
    <w:p w14:paraId="5D839F1E" w14:textId="14F6A5EC" w:rsidR="00ED2FC6" w:rsidRDefault="00A96F57" w:rsidP="00AA2174">
      <w:pPr>
        <w:pStyle w:val="Tekstpodstawowy"/>
      </w:pPr>
      <w:r>
        <w:tab/>
        <w:t xml:space="preserve">Głównym ograniczeniem stojącym obecnie na drodze do rozwoju technologii informatyki kwantowej są ograniczenia związane z samym sprzętem – problem zarówno dotyczy wielkości (możliwości obliczeniowych) obecnych maszyn kwantowych jak i </w:t>
      </w:r>
      <w:r w:rsidR="009D710E">
        <w:t>ich jakości</w:t>
      </w:r>
      <w:r>
        <w:t xml:space="preserve">. Największa maszyna kwantowa, którą można nazwać procesorem kwantowym ogólnego zastosowania liczy (pod koniec 2022 roku) 433 kubitów – rekord ten należy do komputera </w:t>
      </w:r>
      <w:proofErr w:type="spellStart"/>
      <w:r>
        <w:t>Osprey</w:t>
      </w:r>
      <w:proofErr w:type="spellEnd"/>
      <w:r>
        <w:t xml:space="preserve"> (</w:t>
      </w:r>
      <w:r w:rsidR="0003339F">
        <w:t>pl</w:t>
      </w:r>
      <w:r>
        <w:t>. rybołów) firmy IBM.</w:t>
      </w:r>
      <w:r>
        <w:rPr>
          <w:rStyle w:val="Odwoanieprzypisudolnego"/>
        </w:rPr>
        <w:footnoteReference w:id="129"/>
      </w:r>
      <w:r>
        <w:t xml:space="preserve"> Zgodnie z zapowiedziami tej firmy, w 2023 ma zostać osiągnięty próg 1000 kubitów, co należy uznać za realny plan, zważywszy na fakt, że zgodnie z planami czynionymi od 2019, dotychczasowy postulat rokrocznego zwiększania liczby kubitów około 2,5-krotnie rocznie, był zawsze spełniany.</w:t>
      </w:r>
      <w:r w:rsidR="004C521E">
        <w:rPr>
          <w:rStyle w:val="Odwoanieprzypisudolnego"/>
        </w:rPr>
        <w:footnoteReference w:id="130"/>
      </w:r>
      <w:r w:rsidR="009D710E">
        <w:t xml:space="preserve"> Należy zaznaczyć, że samo zwiększanie liczby kubitów będzie bezcelowe, jeśli nie będą one odpowiedniej jakości, tzn. sposób ich konstrukcji oraz struktura układu powinna zapewnić jego odpowiednią stabilność zapobiegając m. in. dekoherencji, a szerzej – tzw. błędom maszynowym.</w:t>
      </w:r>
      <w:r w:rsidR="006A2B57">
        <w:t xml:space="preserve"> Zwiększanie liczby kubitów należy uznać za szczególnie istotne </w:t>
      </w:r>
      <w:r w:rsidR="00F3725E">
        <w:t>dla możliwości algorytmu QAOA</w:t>
      </w:r>
      <w:r w:rsidR="006A2B57">
        <w:t>.</w:t>
      </w:r>
      <w:r w:rsidR="00C34809">
        <w:t xml:space="preserve"> </w:t>
      </w:r>
    </w:p>
    <w:p w14:paraId="4978BAEF" w14:textId="4F49674B" w:rsidR="00A4681C" w:rsidRDefault="00ED2FC6" w:rsidP="00AA2174">
      <w:pPr>
        <w:pStyle w:val="Tekstpodstawowy"/>
      </w:pPr>
      <w:r>
        <w:tab/>
      </w:r>
      <w:r w:rsidR="00C34809">
        <w:t xml:space="preserve">Pod zwiększeniem jakości można też rozumieć zwiększenie liczby operacji na sekundę (CLOPS - </w:t>
      </w:r>
      <w:proofErr w:type="spellStart"/>
      <w:r w:rsidR="00C34809" w:rsidRPr="00C34809">
        <w:t>Circuit</w:t>
      </w:r>
      <w:proofErr w:type="spellEnd"/>
      <w:r w:rsidR="00C34809" w:rsidRPr="00C34809">
        <w:t xml:space="preserve"> </w:t>
      </w:r>
      <w:proofErr w:type="spellStart"/>
      <w:r w:rsidR="00C34809" w:rsidRPr="00C34809">
        <w:t>Layer</w:t>
      </w:r>
      <w:proofErr w:type="spellEnd"/>
      <w:r w:rsidR="00C34809" w:rsidRPr="00C34809">
        <w:t xml:space="preserve"> Operation</w:t>
      </w:r>
      <w:r w:rsidR="00C34809">
        <w:t>s</w:t>
      </w:r>
      <w:r w:rsidR="00C34809" w:rsidRPr="00C34809">
        <w:t xml:space="preserve"> Per Second</w:t>
      </w:r>
      <w:r w:rsidR="00C34809">
        <w:t xml:space="preserve"> – liczba operacji na poziomie obwodu na sekundę – miara analogiczna do klasycznych FLOPS-ów, przy czym należy pamiętać, że pojedyncza operacja na komputerze kwantowym</w:t>
      </w:r>
      <w:r w:rsidR="00A8392D">
        <w:t xml:space="preserve"> (CLO)</w:t>
      </w:r>
      <w:r w:rsidR="00C34809">
        <w:t xml:space="preserve"> będzie </w:t>
      </w:r>
      <w:r w:rsidR="00A8392D">
        <w:t xml:space="preserve">wolniejsza, ale niosła ze sobą </w:t>
      </w:r>
      <w:r w:rsidR="00A8392D">
        <w:lastRenderedPageBreak/>
        <w:t>więcej informacji, niż klasyczna (FLO)</w:t>
      </w:r>
      <w:r w:rsidR="00C34809">
        <w:t>)</w:t>
      </w:r>
      <w:r w:rsidR="004A6476">
        <w:t>. Liczba CLOPS-ów r</w:t>
      </w:r>
      <w:r w:rsidR="00054D09">
        <w:t xml:space="preserve">ównież ulega stopniowemu zwiększaniu, w tempie </w:t>
      </w:r>
      <w:proofErr w:type="spellStart"/>
      <w:r w:rsidR="00054D09">
        <w:t>nadproporcjonalnym</w:t>
      </w:r>
      <w:proofErr w:type="spellEnd"/>
      <w:r w:rsidR="00054D09">
        <w:t xml:space="preserve"> do zwiększania liczby kubitów – </w:t>
      </w:r>
      <w:r w:rsidR="004A6476">
        <w:t>jest to możliwe nie tylko dzięki</w:t>
      </w:r>
      <w:r w:rsidR="00054D09">
        <w:t xml:space="preserve"> lepszej jakości </w:t>
      </w:r>
      <w:r w:rsidR="004A6476">
        <w:t>sprzętowi</w:t>
      </w:r>
      <w:r w:rsidR="00054D09">
        <w:t>, lecz także</w:t>
      </w:r>
      <w:r w:rsidR="004A6476">
        <w:t xml:space="preserve"> dzięki</w:t>
      </w:r>
      <w:r w:rsidR="00054D09">
        <w:t xml:space="preserve"> wspomniane</w:t>
      </w:r>
      <w:r w:rsidR="004A6476">
        <w:t>mu</w:t>
      </w:r>
      <w:r w:rsidR="00054D09">
        <w:t xml:space="preserve"> wcześniej zjawisk</w:t>
      </w:r>
      <w:r w:rsidR="004A6476">
        <w:t>u</w:t>
      </w:r>
      <w:r w:rsidR="00054D09">
        <w:t xml:space="preserve"> splątania kwantowego, które dzięki lepszej infrastrukturze może być intensywniej eksploatowane przy zachowaniu zadowalającej stabilności.</w:t>
      </w:r>
      <w:r>
        <w:t xml:space="preserve"> Miara ta została wprowadzona przez IBM, chcąc wyznaczyć podstawową metodologię </w:t>
      </w:r>
      <w:r w:rsidR="004A6476">
        <w:t>określania</w:t>
      </w:r>
      <w:r>
        <w:t xml:space="preserve"> benchmarków, ustaleniu kierunku rozwoju,</w:t>
      </w:r>
      <w:r w:rsidR="004C3E13">
        <w:t xml:space="preserve"> a także pokazać, że rozwój maszyn kwantowych ma rzeczywiście miejsce i jest mierzalnym zjawiskiem, a nie jedynie szumnym hasłem marketingowym.</w:t>
      </w:r>
      <w:r w:rsidR="004C3E13">
        <w:rPr>
          <w:rStyle w:val="Odwoanieprzypisudolnego"/>
        </w:rPr>
        <w:footnoteReference w:id="131"/>
      </w:r>
      <w:r>
        <w:t xml:space="preserve"> </w:t>
      </w:r>
      <w:r w:rsidR="004C3E13">
        <w:t>M</w:t>
      </w:r>
      <w:r>
        <w:t xml:space="preserve">ożna się też tutaj doszukiwać prób ugruntowania pozycji lidera na rynku poprzez </w:t>
      </w:r>
      <w:r w:rsidR="00A4681C">
        <w:t>ogłaszanie pewnych miar standardem. W ten sposób IBM określił 3 podstawowe</w:t>
      </w:r>
      <w:r w:rsidR="00282484">
        <w:t xml:space="preserve"> (i współzależne)</w:t>
      </w:r>
      <w:r w:rsidR="00A4681C">
        <w:t xml:space="preserve"> miary mierzące zdolność procesora kwantowego do dokonywania obliczeń:</w:t>
      </w:r>
      <w:r w:rsidR="00C45AF0">
        <w:rPr>
          <w:rStyle w:val="Odwoanieprzypisudolnego"/>
        </w:rPr>
        <w:footnoteReference w:id="132"/>
      </w:r>
    </w:p>
    <w:p w14:paraId="7967AD88" w14:textId="7ECDD864" w:rsidR="00A4681C" w:rsidRDefault="00A4681C" w:rsidP="00A4681C">
      <w:pPr>
        <w:pStyle w:val="Tekstpodstawowy"/>
        <w:numPr>
          <w:ilvl w:val="0"/>
          <w:numId w:val="32"/>
        </w:numPr>
      </w:pPr>
      <w:r>
        <w:t>wielkość (</w:t>
      </w:r>
      <w:proofErr w:type="spellStart"/>
      <w:r>
        <w:t>scale</w:t>
      </w:r>
      <w:proofErr w:type="spellEnd"/>
      <w:r>
        <w:t>) - liczba kubitów,</w:t>
      </w:r>
    </w:p>
    <w:p w14:paraId="1FE5FEC4" w14:textId="20675522" w:rsidR="00A96F57" w:rsidRDefault="00A4681C" w:rsidP="00A4681C">
      <w:pPr>
        <w:pStyle w:val="Tekstpodstawowy"/>
        <w:numPr>
          <w:ilvl w:val="0"/>
          <w:numId w:val="32"/>
        </w:numPr>
      </w:pPr>
      <w:r>
        <w:t>szybkość (</w:t>
      </w:r>
      <w:proofErr w:type="spellStart"/>
      <w:r>
        <w:t>speed</w:t>
      </w:r>
      <w:proofErr w:type="spellEnd"/>
      <w:r>
        <w:t>) - liczba CLOPS-ów – wprowadzone przez IBM w 2021,</w:t>
      </w:r>
    </w:p>
    <w:p w14:paraId="72A69D63" w14:textId="77777777" w:rsidR="0098658F" w:rsidRDefault="00A4681C" w:rsidP="0012036D">
      <w:pPr>
        <w:pStyle w:val="Tekstpodstawowy"/>
        <w:numPr>
          <w:ilvl w:val="0"/>
          <w:numId w:val="32"/>
        </w:numPr>
      </w:pPr>
      <w:r>
        <w:t>jakość (</w:t>
      </w:r>
      <w:proofErr w:type="spellStart"/>
      <w:r>
        <w:t>quality</w:t>
      </w:r>
      <w:proofErr w:type="spellEnd"/>
      <w:r>
        <w:t>) – rozumiana jako maksymalna liczba kubitów, która może być naraz w użyciu (Quantum Volume)</w:t>
      </w:r>
      <w:r w:rsidR="005A01A1">
        <w:t>, zależne od liczby kubitów oraz skali popełnianych błędów, przy czym szczegółowy sposób obliczania ulegał zmianie.</w:t>
      </w:r>
      <w:r w:rsidR="005A01A1">
        <w:rPr>
          <w:rStyle w:val="Odwoanieprzypisudolnego"/>
        </w:rPr>
        <w:footnoteReference w:id="133"/>
      </w:r>
      <w:r w:rsidR="0005156B">
        <w:t xml:space="preserve"> </w:t>
      </w:r>
      <w:r w:rsidR="0005156B">
        <w:rPr>
          <w:rStyle w:val="Odwoanieprzypisudolnego"/>
        </w:rPr>
        <w:footnoteReference w:id="134"/>
      </w:r>
      <w:r w:rsidR="0005156B">
        <w:t xml:space="preserve"> </w:t>
      </w:r>
      <w:r w:rsidR="0005156B">
        <w:rPr>
          <w:rStyle w:val="Odwoanieprzypisudolnego"/>
        </w:rPr>
        <w:footnoteReference w:id="135"/>
      </w:r>
      <w:r w:rsidR="005A01A1">
        <w:t xml:space="preserve"> Metryka ta jest kluczowa, aby określić czy algorytm implementowany przez obwód o określonej złożoności (rozumianej przez głębokość – </w:t>
      </w:r>
      <w:proofErr w:type="spellStart"/>
      <w:r w:rsidR="005A01A1" w:rsidRPr="005A01A1">
        <w:rPr>
          <w:i/>
          <w:iCs/>
        </w:rPr>
        <w:t>circuit</w:t>
      </w:r>
      <w:proofErr w:type="spellEnd"/>
      <w:r w:rsidR="005A01A1" w:rsidRPr="005A01A1">
        <w:rPr>
          <w:i/>
          <w:iCs/>
        </w:rPr>
        <w:t xml:space="preserve"> </w:t>
      </w:r>
      <w:proofErr w:type="spellStart"/>
      <w:r w:rsidR="005A01A1" w:rsidRPr="005A01A1">
        <w:rPr>
          <w:i/>
          <w:iCs/>
        </w:rPr>
        <w:t>depth</w:t>
      </w:r>
      <w:proofErr w:type="spellEnd"/>
      <w:r w:rsidR="005A01A1">
        <w:t>) może z</w:t>
      </w:r>
      <w:r w:rsidR="0005156B">
        <w:t>ostać wykorzystany na danej maszynie.</w:t>
      </w:r>
      <w:r w:rsidR="0005156B">
        <w:rPr>
          <w:rStyle w:val="Odwoanieprzypisudolnego"/>
        </w:rPr>
        <w:footnoteReference w:id="136"/>
      </w:r>
    </w:p>
    <w:p w14:paraId="79460CA1" w14:textId="3FB9C5DA" w:rsidR="003D284F" w:rsidRDefault="0098658F" w:rsidP="0098658F">
      <w:pPr>
        <w:pStyle w:val="Tekstpodstawowy"/>
      </w:pPr>
      <w:r>
        <w:tab/>
      </w:r>
      <w:r w:rsidR="0012036D">
        <w:t>O ile rozwój sprzętu jest główną domeną gigantów technologicznych, o tyle w rozwoju oprogramowania dla obliczeń kwantowych przodują start-</w:t>
      </w:r>
      <w:proofErr w:type="spellStart"/>
      <w:r w:rsidR="0012036D">
        <w:t>upy</w:t>
      </w:r>
      <w:proofErr w:type="spellEnd"/>
      <w:r w:rsidR="0012036D">
        <w:t xml:space="preserve"> – 68% start-</w:t>
      </w:r>
      <w:proofErr w:type="spellStart"/>
      <w:r w:rsidR="0012036D">
        <w:t>upów</w:t>
      </w:r>
      <w:proofErr w:type="spellEnd"/>
      <w:r w:rsidR="0012036D">
        <w:t xml:space="preserve"> założonych w sektorze technologii kwantowych w 2018 roku</w:t>
      </w:r>
      <w:r w:rsidR="003C1B71">
        <w:t xml:space="preserve"> było związanych z rozwojem oprogramowania.</w:t>
      </w:r>
      <w:r w:rsidR="00C45AF0">
        <w:rPr>
          <w:rStyle w:val="Odwoanieprzypisudolnego"/>
        </w:rPr>
        <w:footnoteReference w:id="137"/>
      </w:r>
      <w:r w:rsidR="003D284F">
        <w:t xml:space="preserve"> Z racji niskiej jakości i wielkości obecnych maszyn kwantowych, za główny obszar działalności producentów oprogramowania do obliczeń kwantowych można uznać dwa obszary: </w:t>
      </w:r>
    </w:p>
    <w:p w14:paraId="0349716B" w14:textId="3264513F" w:rsidR="003D284F" w:rsidRDefault="003D284F" w:rsidP="003D284F">
      <w:pPr>
        <w:pStyle w:val="Tekstpodstawowy"/>
        <w:numPr>
          <w:ilvl w:val="0"/>
          <w:numId w:val="36"/>
        </w:numPr>
      </w:pPr>
      <w:r>
        <w:lastRenderedPageBreak/>
        <w:t xml:space="preserve">dotyczący tworzenia oprogramowania umożliwiającego przeprowadzanie symulacji obliczeń kwantowych na maszynach klasycznych (m.in. biblioteki do języka Python takie jak </w:t>
      </w:r>
      <w:proofErr w:type="spellStart"/>
      <w:r>
        <w:t>Qiskit</w:t>
      </w:r>
      <w:proofErr w:type="spellEnd"/>
      <w:r>
        <w:t xml:space="preserve"> od IBM lub </w:t>
      </w:r>
      <w:proofErr w:type="spellStart"/>
      <w:r>
        <w:t>Cirq</w:t>
      </w:r>
      <w:proofErr w:type="spellEnd"/>
      <w:r>
        <w:t xml:space="preserve"> od Google)</w:t>
      </w:r>
      <w:r w:rsidR="00D31E6F">
        <w:t>. Najpopularniejsze z nich są tworzone przez duże firmy</w:t>
      </w:r>
      <w:r>
        <w:t>;</w:t>
      </w:r>
    </w:p>
    <w:p w14:paraId="12BBCCA0" w14:textId="0DD3A593" w:rsidR="005A0D2A" w:rsidRPr="003D284F" w:rsidRDefault="003D284F" w:rsidP="003D284F">
      <w:pPr>
        <w:pStyle w:val="Tekstpodstawowy"/>
        <w:numPr>
          <w:ilvl w:val="0"/>
          <w:numId w:val="36"/>
        </w:numPr>
      </w:pPr>
      <w:r>
        <w:t xml:space="preserve">dotyczący optymalizacji algorytmów kwantowych (np. </w:t>
      </w:r>
      <w:proofErr w:type="spellStart"/>
      <w:r w:rsidRPr="003D284F">
        <w:t>FireOpal</w:t>
      </w:r>
      <w:proofErr w:type="spellEnd"/>
      <w:r w:rsidRPr="003D284F">
        <w:t xml:space="preserve"> od Q-</w:t>
      </w:r>
      <w:proofErr w:type="spellStart"/>
      <w:r w:rsidRPr="003D284F">
        <w:t>Ctrl</w:t>
      </w:r>
      <w:proofErr w:type="spellEnd"/>
      <w:r w:rsidRPr="003D284F">
        <w:t>)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w:t>
      </w:r>
      <w:r w:rsidR="00D31E6F">
        <w:t xml:space="preserve"> To ta część została zdominowana przez start-</w:t>
      </w:r>
      <w:proofErr w:type="spellStart"/>
      <w:r w:rsidR="00D31E6F">
        <w:t>upy</w:t>
      </w:r>
      <w:proofErr w:type="spellEnd"/>
      <w:r w:rsidR="00D31E6F">
        <w:t>.</w:t>
      </w:r>
    </w:p>
    <w:p w14:paraId="455D7372" w14:textId="263F6875" w:rsidR="00C45AF0" w:rsidRDefault="00C45AF0" w:rsidP="0012036D">
      <w:pPr>
        <w:pStyle w:val="Tekstpodstawowy"/>
      </w:pPr>
      <w:r>
        <w:t>FIRE OPAL</w:t>
      </w:r>
    </w:p>
    <w:p w14:paraId="699725C5" w14:textId="5520B415" w:rsidR="009E073C" w:rsidRDefault="009E073C" w:rsidP="0012036D">
      <w:pPr>
        <w:pStyle w:val="Tekstpodstawowy"/>
      </w:pPr>
      <w:r>
        <w:tab/>
        <w:t xml:space="preserve">Przy okazji wspomnienia o </w:t>
      </w:r>
      <w:r w:rsidR="00922E72">
        <w:t xml:space="preserve">oprogramowaniu, warto zwrócić uwagę na rosnącą liczbę języków, które wspierają symulacje kwantowe. Dla wspomnianego wcześniej </w:t>
      </w:r>
      <w:proofErr w:type="spellStart"/>
      <w:r w:rsidR="00922E72">
        <w:t>Pythona</w:t>
      </w:r>
      <w:proofErr w:type="spellEnd"/>
      <w:r w:rsidR="00922E72">
        <w:t xml:space="preserve"> zostały utworzone m.in. pakiety </w:t>
      </w:r>
      <w:proofErr w:type="spellStart"/>
      <w:r w:rsidR="00922E72">
        <w:t>Qiskit</w:t>
      </w:r>
      <w:proofErr w:type="spellEnd"/>
      <w:r w:rsidR="00922E72">
        <w:t xml:space="preserve"> od IBM</w:t>
      </w:r>
      <w:r w:rsidR="005649C3">
        <w:t xml:space="preserve">, </w:t>
      </w:r>
      <w:proofErr w:type="spellStart"/>
      <w:r w:rsidR="005649C3">
        <w:t>pyQuil</w:t>
      </w:r>
      <w:proofErr w:type="spellEnd"/>
      <w:r w:rsidR="005649C3">
        <w:t xml:space="preserve"> od </w:t>
      </w:r>
      <w:proofErr w:type="spellStart"/>
      <w:r w:rsidR="005649C3">
        <w:t>Rigetti</w:t>
      </w:r>
      <w:proofErr w:type="spellEnd"/>
      <w:r w:rsidR="005649C3">
        <w:t xml:space="preserve"> Computing</w:t>
      </w:r>
      <w:r w:rsidR="005649C3">
        <w:rPr>
          <w:rStyle w:val="Odwoanieprzypisudolnego"/>
        </w:rPr>
        <w:footnoteReference w:id="138"/>
      </w:r>
      <w:r w:rsidR="005649C3">
        <w:t xml:space="preserve"> (firma zajmująca się budowaniem i udostępnianiem dostępu do obliczeń na maszynach kwantowych za pośrednictwem chmury),</w:t>
      </w:r>
      <w:r w:rsidR="005649C3">
        <w:rPr>
          <w:rStyle w:val="Odwoanieprzypisudolnego"/>
        </w:rPr>
        <w:footnoteReference w:id="139"/>
      </w:r>
      <w:r w:rsidR="00DA0FB5">
        <w:t xml:space="preserve"> </w:t>
      </w:r>
      <w:proofErr w:type="spellStart"/>
      <w:r w:rsidR="00DA0FB5">
        <w:t>PennyLane</w:t>
      </w:r>
      <w:proofErr w:type="spellEnd"/>
      <w:r w:rsidR="00DA0FB5">
        <w:t xml:space="preserve"> od </w:t>
      </w:r>
      <w:proofErr w:type="spellStart"/>
      <w:r w:rsidR="00DA0FB5">
        <w:t>Xanadu</w:t>
      </w:r>
      <w:proofErr w:type="spellEnd"/>
      <w:r w:rsidR="00DA0FB5">
        <w:t xml:space="preserve"> (firma o podobnym profilu do </w:t>
      </w:r>
      <w:proofErr w:type="spellStart"/>
      <w:r w:rsidR="00DA0FB5">
        <w:t>Rigetti</w:t>
      </w:r>
      <w:proofErr w:type="spellEnd"/>
      <w:r w:rsidR="00DA0FB5">
        <w:t xml:space="preserve"> Computing)</w:t>
      </w:r>
      <w:r w:rsidR="00DA0FB5">
        <w:rPr>
          <w:rStyle w:val="Odwoanieprzypisudolnego"/>
        </w:rPr>
        <w:footnoteReference w:id="140"/>
      </w:r>
      <w:r w:rsidR="00922E72">
        <w:t xml:space="preserve"> </w:t>
      </w:r>
      <w:proofErr w:type="spellStart"/>
      <w:r w:rsidR="00922E72">
        <w:t>Cirq</w:t>
      </w:r>
      <w:proofErr w:type="spellEnd"/>
      <w:r w:rsidR="00922E72">
        <w:t xml:space="preserve"> od Google,</w:t>
      </w:r>
      <w:r w:rsidR="005649C3">
        <w:rPr>
          <w:rStyle w:val="Odwoanieprzypisudolnego"/>
        </w:rPr>
        <w:footnoteReference w:id="141"/>
      </w:r>
      <w:r w:rsidR="00922E72">
        <w:t xml:space="preserve"> jednak takie pakiety są tworzone także dla produktów komercyjnych takich jak </w:t>
      </w:r>
      <w:proofErr w:type="spellStart"/>
      <w:r w:rsidR="00922E72">
        <w:t>Matlab</w:t>
      </w:r>
      <w:proofErr w:type="spellEnd"/>
      <w:r w:rsidR="00922E72">
        <w:t xml:space="preserve"> od firmy </w:t>
      </w:r>
      <w:proofErr w:type="spellStart"/>
      <w:r w:rsidR="00922E72">
        <w:t>MathWorks</w:t>
      </w:r>
      <w:proofErr w:type="spellEnd"/>
      <w:r w:rsidR="00922E72">
        <w:t>, dla którego pakiet został opublikowany w 2023 r.</w:t>
      </w:r>
      <w:r w:rsidR="00922E72">
        <w:rPr>
          <w:rStyle w:val="Odwoanieprzypisudolnego"/>
        </w:rPr>
        <w:footnoteReference w:id="142"/>
      </w:r>
      <w:r w:rsidR="005649C3">
        <w:t xml:space="preserve"> Istnieją także języki dedykowane symulacjom kwantowym jak Q# od Microsoftu</w:t>
      </w:r>
      <w:r w:rsidR="005649C3">
        <w:rPr>
          <w:rStyle w:val="Odwoanieprzypisudolnego"/>
        </w:rPr>
        <w:footnoteReference w:id="143"/>
      </w:r>
      <w:r w:rsidR="00DA0FB5">
        <w:t xml:space="preserve">. Wiele z tych firm oferuje także usługi chmurowe w zakresie obliczeń kwantowych; poza wyżej wymienionymi warto wymienić także usługę Amazon </w:t>
      </w:r>
      <w:proofErr w:type="spellStart"/>
      <w:r w:rsidR="00DA0FB5">
        <w:t>Braket</w:t>
      </w:r>
      <w:proofErr w:type="spellEnd"/>
      <w:r w:rsidR="00DA0FB5">
        <w:rPr>
          <w:rStyle w:val="Odwoanieprzypisudolnego"/>
        </w:rPr>
        <w:footnoteReference w:id="144"/>
      </w:r>
      <w:r w:rsidR="00DA0FB5">
        <w:t xml:space="preserve"> oraz bezpłatną platformę IBM Quantum, umożliwiającą bezpłatny dostęp do niewielkich maszyn kwantowych.</w:t>
      </w:r>
      <w:r w:rsidR="00645D67">
        <w:rPr>
          <w:rStyle w:val="Odwoanieprzypisudolnego"/>
        </w:rPr>
        <w:footnoteReference w:id="145"/>
      </w:r>
    </w:p>
    <w:p w14:paraId="2DFFE8E5" w14:textId="796B9F38" w:rsidR="00B1560C" w:rsidRDefault="00B1560C" w:rsidP="00B612C7">
      <w:pPr>
        <w:pStyle w:val="Nagwek3"/>
      </w:pPr>
      <w:bookmarkStart w:id="63" w:name="_Toc130245800"/>
      <w:r>
        <w:lastRenderedPageBreak/>
        <w:t>Inwestycje publiczne</w:t>
      </w:r>
      <w:bookmarkEnd w:id="63"/>
    </w:p>
    <w:p w14:paraId="30C82D2B" w14:textId="302B1A4B" w:rsidR="00B1560C" w:rsidRDefault="00B1560C" w:rsidP="00B1560C">
      <w:pPr>
        <w:pStyle w:val="Tekstpodstawowy"/>
      </w:pPr>
      <w:r>
        <w:tab/>
        <w:t xml:space="preserve">Na uwagę w Polsce zasługuje inwestycja ze strony Komisji Europejskiej w ramach projektu </w:t>
      </w:r>
      <w:proofErr w:type="spellStart"/>
      <w:r w:rsidRPr="00B1560C">
        <w:t>European</w:t>
      </w:r>
      <w:proofErr w:type="spellEnd"/>
      <w:r w:rsidRPr="00B1560C">
        <w:t xml:space="preserve"> High-Performance Computing Joint </w:t>
      </w:r>
      <w:proofErr w:type="spellStart"/>
      <w:r w:rsidRPr="00B1560C">
        <w:t>Undertaking</w:t>
      </w:r>
      <w:proofErr w:type="spellEnd"/>
      <w:r w:rsidRPr="00B1560C">
        <w:t xml:space="preserve"> (</w:t>
      </w:r>
      <w:proofErr w:type="spellStart"/>
      <w:r w:rsidRPr="00B1560C">
        <w:t>EuroHPC</w:t>
      </w:r>
      <w:proofErr w:type="spellEnd"/>
      <w:r w:rsidRPr="00B1560C">
        <w:t xml:space="preserve"> JU)</w:t>
      </w:r>
      <w:r>
        <w:t xml:space="preserve">. Inicjatywa ta, z finansowaniem w wysokości ponad 100 </w:t>
      </w:r>
      <w:r w:rsidR="00B81D1E">
        <w:t xml:space="preserve">milionów </w:t>
      </w:r>
      <w:r>
        <w:t>euro ma na celu zbudowanie pierwszego w Unii Europejskiej komputera kwantowego oraz dołączenie do technologicznego wyścigu</w:t>
      </w:r>
      <w:r w:rsidR="00B81D1E">
        <w:t xml:space="preserve"> – jednym z sześciu krajów zaangażowanych w tę inicjatywę jest Polska. Projekt ten jest częścią 10-letniego, trwającego od 2018 programu </w:t>
      </w:r>
      <w:r w:rsidR="00B81D1E" w:rsidRPr="00B81D1E">
        <w:t xml:space="preserve">Quantum Technologies </w:t>
      </w:r>
      <w:proofErr w:type="spellStart"/>
      <w:r w:rsidR="00B81D1E" w:rsidRPr="00B81D1E">
        <w:t>Flagship</w:t>
      </w:r>
      <w:proofErr w:type="spellEnd"/>
      <w:r w:rsidR="00B81D1E">
        <w:t>, w ramach którego UE ma wydać 10 miliardów euro na działalność badawczo-rozwojową w zakresie technologii kwantowych.</w:t>
      </w:r>
      <w:r w:rsidR="00B81D1E">
        <w:rPr>
          <w:rStyle w:val="Odwoanieprzypisudolnego"/>
        </w:rPr>
        <w:footnoteReference w:id="146"/>
      </w:r>
    </w:p>
    <w:p w14:paraId="009C7DC6" w14:textId="0E5BC8A0" w:rsidR="00B250A9" w:rsidRDefault="00B250A9" w:rsidP="00B1560C">
      <w:pPr>
        <w:pStyle w:val="Tekstpodstawowy"/>
      </w:pPr>
      <w:r>
        <w:tab/>
        <w:t xml:space="preserve">Wśród pierwszych osiągnięć Quantum Technologies </w:t>
      </w:r>
      <w:proofErr w:type="spellStart"/>
      <w:r>
        <w:t>Flagship</w:t>
      </w:r>
      <w:proofErr w:type="spellEnd"/>
      <w:r>
        <w:t xml:space="preserve"> wymienia się: 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w:t>
      </w:r>
      <w:proofErr w:type="spellStart"/>
      <w:r>
        <w:t>upów</w:t>
      </w:r>
      <w:proofErr w:type="spellEnd"/>
      <w:r>
        <w:t xml:space="preserve"> w obszarze technologii kwantowych, udało się również przyznać 64 patenty oraz opublikować ponad 1300 artykułów naukowych.</w:t>
      </w:r>
      <w:r>
        <w:rPr>
          <w:rStyle w:val="Odwoanieprzypisudolnego"/>
        </w:rPr>
        <w:footnoteReference w:id="147"/>
      </w:r>
    </w:p>
    <w:p w14:paraId="0A9DF0B6" w14:textId="13D5DA4B" w:rsidR="00BC5B31" w:rsidRDefault="00BC5B31" w:rsidP="00B612C7">
      <w:pPr>
        <w:pStyle w:val="Nagwek3"/>
      </w:pPr>
      <w:bookmarkStart w:id="64" w:name="_Toc130245801"/>
      <w:r>
        <w:t>Implementacje</w:t>
      </w:r>
      <w:bookmarkEnd w:id="64"/>
    </w:p>
    <w:p w14:paraId="0E243023" w14:textId="7933F767" w:rsidR="0012042D" w:rsidRDefault="0012042D" w:rsidP="0012042D">
      <w:pPr>
        <w:pStyle w:val="Tekstpodstawowy"/>
        <w:ind w:left="708"/>
      </w:pPr>
      <w:r>
        <w:t>DWAVE Australia?</w:t>
      </w:r>
    </w:p>
    <w:p w14:paraId="59A72F44" w14:textId="7DCD1F7D" w:rsidR="0012042D" w:rsidRDefault="0012042D" w:rsidP="0012042D">
      <w:pPr>
        <w:pStyle w:val="Tekstpodstawowy"/>
        <w:ind w:left="708"/>
      </w:pPr>
    </w:p>
    <w:p w14:paraId="413DEBCE" w14:textId="2092B78B" w:rsidR="0012042D" w:rsidRDefault="0012042D" w:rsidP="00325B73">
      <w:pPr>
        <w:pStyle w:val="Nagwek2"/>
      </w:pPr>
      <w:bookmarkStart w:id="65" w:name="_Toc130245802"/>
      <w:r>
        <w:t>Optymalizacja logistyczna z wykorzystaniem algorytmów kwantowych</w:t>
      </w:r>
      <w:bookmarkEnd w:id="65"/>
    </w:p>
    <w:p w14:paraId="37981B53" w14:textId="7D14CFE4" w:rsidR="0012042D" w:rsidRDefault="0012042D" w:rsidP="0012042D">
      <w:pPr>
        <w:pStyle w:val="Tekstpodstawowy"/>
      </w:pPr>
      <w:r>
        <w:tab/>
      </w:r>
      <w:commentRangeStart w:id="66"/>
      <w:r>
        <w:t>Rozdział ten stanowi przegląd rozwiązań zaproponowanych w pracach naukowych w zakresie wykorzystania technologii kwantowych w optymalizacji logistycznej, w szczególności dla problemu marszrutyzacji. Zostaną przedstawione nie tylko wykorzystania algorytmu QAOA, ale też wyżarzania kwantowego – wynika to z chęci wyrażenia problemu VRP w formie QUBO</w:t>
      </w:r>
      <w:r w:rsidR="00B33789">
        <w:t>.</w:t>
      </w:r>
    </w:p>
    <w:p w14:paraId="22786095" w14:textId="5556A41B" w:rsidR="00B33789" w:rsidRDefault="00B33789" w:rsidP="0012042D">
      <w:pPr>
        <w:pStyle w:val="Tekstpodstawowy"/>
      </w:pPr>
      <w:r>
        <w:lastRenderedPageBreak/>
        <w:tab/>
      </w:r>
      <w:r w:rsidR="00A502BB">
        <w:t xml:space="preserve">Jako pierwszy zostanie ponownie przywołany artykuł </w:t>
      </w:r>
      <w:proofErr w:type="spellStart"/>
      <w:r w:rsidR="00A51C66">
        <w:t>Salehi</w:t>
      </w:r>
      <w:proofErr w:type="spellEnd"/>
      <w:r w:rsidR="00A502BB">
        <w:t xml:space="preserve"> et al. dotyczący problemu VRP-TW. </w:t>
      </w:r>
      <w:commentRangeStart w:id="67"/>
      <w:r w:rsidR="00A502BB">
        <w:t xml:space="preserve">W </w:t>
      </w:r>
      <w:r w:rsidR="00B612C7">
        <w:t>równan</w:t>
      </w:r>
      <w:r w:rsidR="00A502BB">
        <w:t xml:space="preserve">iu </w:t>
      </w:r>
      <w:commentRangeEnd w:id="67"/>
      <w:r w:rsidR="001B0DC5">
        <w:rPr>
          <w:rStyle w:val="Odwoaniedokomentarza"/>
          <w:lang w:val="x-none" w:eastAsia="x-none"/>
        </w:rPr>
        <w:commentReference w:id="67"/>
      </w:r>
      <w:r w:rsidR="00A502BB">
        <w:t>24 zaproponowano sformułowanie warunku na brak zamkniętych cykli. Sformułowanie to jednak nie nadaje się do sformułowania w postaci QUBO, ponieważ pojawiają się tam czwarte potęgi (dokładnie: iloczyn kwadratów dwóch zmiennych)</w:t>
      </w:r>
      <w:r w:rsidR="001B0DC5">
        <w:t>.</w:t>
      </w:r>
      <w:r w:rsidR="00DC1A24">
        <w:t xml:space="preserve"> Aby to zmienić należy przekształcić składniki </w:t>
      </w:r>
      <w:r w:rsidR="00B612C7">
        <w:t>równan</w:t>
      </w:r>
      <w:r w:rsidR="00DC1A24">
        <w:t>ia 24 w następujący sposób:</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E80C69" w14:paraId="5AE7D35D" w14:textId="77777777" w:rsidTr="00E80C69">
        <w:tc>
          <w:tcPr>
            <w:tcW w:w="754" w:type="dxa"/>
          </w:tcPr>
          <w:p w14:paraId="24ACA28E" w14:textId="77777777" w:rsidR="00E80C69" w:rsidRDefault="00E80C69" w:rsidP="0012042D">
            <w:pPr>
              <w:pStyle w:val="Tekstpodstawowy"/>
            </w:pPr>
          </w:p>
        </w:tc>
        <w:tc>
          <w:tcPr>
            <w:tcW w:w="7558" w:type="dxa"/>
            <w:vAlign w:val="center"/>
          </w:tcPr>
          <w:p w14:paraId="0DE4E70D" w14:textId="0A18A9EF" w:rsidR="00E80C69" w:rsidRDefault="00E80C69" w:rsidP="00E80C69">
            <w:pPr>
              <w:pStyle w:val="Tekstpodstawowy"/>
              <w:jc w:val="center"/>
            </w:pPr>
            <m:oMathPara>
              <m:oMath>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k=2</m:t>
                        </m:r>
                      </m:e>
                      <m:e>
                        <m:r>
                          <w:rPr>
                            <w:rFonts w:ascii="Cambria Math" w:hAnsi="Cambria Math"/>
                          </w:rPr>
                          <m:t>k</m:t>
                        </m:r>
                        <m:r>
                          <m:rPr>
                            <m:sty m:val="p"/>
                          </m:rPr>
                          <w:rPr>
                            <w:rFonts w:ascii="Cambria Math" w:hAnsi="Cambria Math"/>
                          </w:rPr>
                          <m:t xml:space="preserve"> ≠ </m:t>
                        </m:r>
                        <m:r>
                          <w:rPr>
                            <w:rFonts w:ascii="Cambria Math" w:hAnsi="Cambria Math"/>
                          </w:rPr>
                          <m:t>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k=2</m:t>
                        </m:r>
                      </m:e>
                      <m:e>
                        <m:r>
                          <w:rPr>
                            <w:rFonts w:ascii="Cambria Math" w:hAnsi="Cambria Math"/>
                          </w:rPr>
                          <m:t>k</m:t>
                        </m:r>
                        <m:r>
                          <m:rPr>
                            <m:sty m:val="p"/>
                          </m:rPr>
                          <w:rPr>
                            <w:rFonts w:ascii="Cambria Math" w:hAnsi="Cambria Math"/>
                          </w:rPr>
                          <m:t xml:space="preserve"> ≠ </m:t>
                        </m:r>
                        <m:r>
                          <w:rPr>
                            <w:rFonts w:ascii="Cambria Math" w:hAnsi="Cambria Math"/>
                          </w:rPr>
                          <m:t>i'</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j',k,t+1</m:t>
                        </m:r>
                      </m:sub>
                    </m:sSub>
                  </m:e>
                </m:nary>
                <m:r>
                  <w:rPr>
                    <w:rFonts w:ascii="Cambria Math" w:hAnsi="Cambria Math"/>
                  </w:rPr>
                  <m:t>.</m:t>
                </m:r>
              </m:oMath>
            </m:oMathPara>
          </w:p>
        </w:tc>
        <w:tc>
          <w:tcPr>
            <w:tcW w:w="754" w:type="dxa"/>
            <w:vAlign w:val="bottom"/>
          </w:tcPr>
          <w:p w14:paraId="218087D6" w14:textId="77777777" w:rsidR="00E80C69" w:rsidRDefault="00E80C69" w:rsidP="00731DB5">
            <w:pPr>
              <w:pStyle w:val="Tekstpodstawowy"/>
              <w:numPr>
                <w:ilvl w:val="0"/>
                <w:numId w:val="38"/>
              </w:numPr>
              <w:jc w:val="right"/>
            </w:pPr>
          </w:p>
        </w:tc>
      </w:tr>
    </w:tbl>
    <w:p w14:paraId="3DF3F376" w14:textId="13B7A144" w:rsidR="00DC1A24" w:rsidRDefault="00E80C69" w:rsidP="0012042D">
      <w:pPr>
        <w:pStyle w:val="Tekstpodstawowy"/>
        <w:rPr>
          <w:iCs/>
        </w:rPr>
      </w:pPr>
      <w:r>
        <w:tab/>
        <w:t xml:space="preserve">Przekształcenie w </w:t>
      </w:r>
      <w:r w:rsidR="00B612C7">
        <w:t>równan</w:t>
      </w:r>
      <w:r>
        <w:t xml:space="preserve">iu 64 tłumaczy się następująco: dla wierzchołka </w:t>
      </w:r>
      <w:r>
        <w:rPr>
          <w:i/>
          <w:iCs/>
        </w:rPr>
        <w:t>j</w:t>
      </w:r>
      <w:r>
        <w:t xml:space="preserve">, wartość </w:t>
      </w:r>
      <m:oMath>
        <m:sSub>
          <m:sSubPr>
            <m:ctrlPr>
              <w:rPr>
                <w:rFonts w:ascii="Cambria Math" w:hAnsi="Cambria Math"/>
                <w:i/>
                <w:iCs/>
              </w:rPr>
            </m:ctrlPr>
          </m:sSubPr>
          <m:e>
            <m:r>
              <w:rPr>
                <w:rFonts w:ascii="Cambria Math" w:hAnsi="Cambria Math"/>
              </w:rPr>
              <m:t>x</m:t>
            </m:r>
          </m:e>
          <m:sub>
            <m:r>
              <w:rPr>
                <w:rFonts w:ascii="Cambria Math" w:hAnsi="Cambria Math"/>
              </w:rPr>
              <m:t>j,k,t+1</m:t>
            </m:r>
          </m:sub>
        </m:sSub>
      </m:oMath>
      <w:r>
        <w:rPr>
          <w:iCs/>
        </w:rPr>
        <w:t xml:space="preserve"> </w:t>
      </w:r>
      <w:r w:rsidR="00436E00">
        <w:rPr>
          <w:iCs/>
        </w:rPr>
        <w:t xml:space="preserve">jest równa 1 dokładnie dla jednego wierzchołka docelowego </w:t>
      </w:r>
      <w:r w:rsidR="00436E00">
        <w:rPr>
          <w:i/>
        </w:rPr>
        <w:t>k</w:t>
      </w:r>
      <w:r w:rsidR="00436E00">
        <w:rPr>
          <w:iCs/>
        </w:rPr>
        <w:t xml:space="preserve">. Z racji tego, że wyrażenie w sumie może być równe wyłącznie 0 lub 1, podnoszenie do drugiej potęgi nie jest potrzebne. W ten sposób </w:t>
      </w:r>
      <w:r w:rsidR="00B612C7">
        <w:rPr>
          <w:iCs/>
        </w:rPr>
        <w:t>równan</w:t>
      </w:r>
      <w:r w:rsidR="00436E00">
        <w:rPr>
          <w:iCs/>
        </w:rPr>
        <w:t>ie 24 można przekształcić do następującej postaci:</w:t>
      </w:r>
    </w:p>
    <w:p w14:paraId="01D21317" w14:textId="7D476621" w:rsidR="00DD7740" w:rsidRDefault="00DD7740" w:rsidP="0012042D">
      <w:pPr>
        <w:pStyle w:val="Tekstpodstawowy"/>
        <w:rPr>
          <w:iCs/>
        </w:rPr>
      </w:pPr>
    </w:p>
    <w:p w14:paraId="37260C68" w14:textId="49B6B48B" w:rsidR="00DD7740" w:rsidRDefault="00DD7740" w:rsidP="0012042D">
      <w:pPr>
        <w:pStyle w:val="Tekstpodstawowy"/>
        <w:rPr>
          <w:iCs/>
        </w:rPr>
      </w:pPr>
    </w:p>
    <w:p w14:paraId="01390C45" w14:textId="77777777" w:rsidR="00DD7740" w:rsidRDefault="00DD7740" w:rsidP="0012042D">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BA596A" w14:paraId="7560CC08" w14:textId="77777777" w:rsidTr="00351432">
        <w:tc>
          <w:tcPr>
            <w:tcW w:w="754" w:type="dxa"/>
          </w:tcPr>
          <w:p w14:paraId="426CD8E7" w14:textId="77777777" w:rsidR="00BA596A" w:rsidRDefault="00BA596A" w:rsidP="00A74634">
            <w:pPr>
              <w:pStyle w:val="Tekstpodstawowy"/>
              <w:rPr>
                <w:iCs/>
              </w:rPr>
            </w:pPr>
          </w:p>
        </w:tc>
        <w:tc>
          <w:tcPr>
            <w:tcW w:w="7558" w:type="dxa"/>
            <w:vAlign w:val="center"/>
          </w:tcPr>
          <w:p w14:paraId="6872265C" w14:textId="77777777" w:rsidR="00351432" w:rsidRPr="00351432" w:rsidRDefault="00000000" w:rsidP="00A74634">
            <w:pPr>
              <w:pStyle w:val="Tekstpodstawowy"/>
              <w:jc w:val="center"/>
            </w:pPr>
            <m:oMathPara>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nary>
              </m:oMath>
            </m:oMathPara>
          </w:p>
          <w:p w14:paraId="378747C5" w14:textId="2A3229D1" w:rsidR="00351432" w:rsidRPr="00351432" w:rsidRDefault="00000000" w:rsidP="00A74634">
            <w:pPr>
              <w:pStyle w:val="Tekstpodstawowy"/>
              <w:jc w:val="center"/>
            </w:pPr>
            <m:oMathPara>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nary>
                  </m:e>
                </m:nary>
              </m:oMath>
            </m:oMathPara>
          </w:p>
          <w:p w14:paraId="64C9E903" w14:textId="36565CC8" w:rsidR="00BA596A" w:rsidRPr="00A60D12" w:rsidRDefault="00000000" w:rsidP="00351432">
            <w:pPr>
              <w:pStyle w:val="Tekstpodstawowy"/>
              <w:jc w:val="center"/>
              <w:rPr>
                <w:iCs/>
              </w:rPr>
            </w:pPr>
            <m:oMathPara>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nary>
                <m:r>
                  <w:rPr>
                    <w:rFonts w:ascii="Cambria Math" w:hAnsi="Cambria Math"/>
                  </w:rPr>
                  <m:t>.</m:t>
                </m:r>
              </m:oMath>
            </m:oMathPara>
          </w:p>
        </w:tc>
        <w:tc>
          <w:tcPr>
            <w:tcW w:w="754" w:type="dxa"/>
            <w:vAlign w:val="bottom"/>
          </w:tcPr>
          <w:p w14:paraId="30FD02CA" w14:textId="77777777" w:rsidR="00BA596A" w:rsidRDefault="00BA596A" w:rsidP="00731DB5">
            <w:pPr>
              <w:pStyle w:val="Tekstpodstawowy"/>
              <w:numPr>
                <w:ilvl w:val="0"/>
                <w:numId w:val="38"/>
              </w:numPr>
              <w:jc w:val="right"/>
              <w:rPr>
                <w:iCs/>
              </w:rPr>
            </w:pPr>
          </w:p>
        </w:tc>
      </w:tr>
    </w:tbl>
    <w:commentRangeEnd w:id="66"/>
    <w:p w14:paraId="073CCC0E" w14:textId="77777777" w:rsidR="00BA596A" w:rsidRDefault="005042A0" w:rsidP="0012042D">
      <w:pPr>
        <w:pStyle w:val="Tekstpodstawowy"/>
        <w:rPr>
          <w:iCs/>
        </w:rPr>
      </w:pPr>
      <w:r>
        <w:rPr>
          <w:rStyle w:val="Odwoaniedokomentarza"/>
          <w:lang w:val="x-none" w:eastAsia="x-none"/>
        </w:rPr>
        <w:commentReference w:id="66"/>
      </w:r>
    </w:p>
    <w:p w14:paraId="0937F5F9" w14:textId="10F2C7AF" w:rsidR="00436E00" w:rsidRPr="00436E00" w:rsidRDefault="00436E00" w:rsidP="0012042D">
      <w:pPr>
        <w:pStyle w:val="Tekstpodstawowy"/>
        <w:rPr>
          <w:iCs/>
        </w:rPr>
      </w:pPr>
    </w:p>
    <w:p w14:paraId="362736F3" w14:textId="1973DAA0" w:rsidR="0012042D" w:rsidRDefault="0012042D" w:rsidP="0012042D">
      <w:pPr>
        <w:pStyle w:val="Tekstpodstawowy"/>
      </w:pPr>
    </w:p>
    <w:p w14:paraId="0C96F782" w14:textId="77777777" w:rsidR="0012042D" w:rsidRPr="0012042D" w:rsidRDefault="0012042D" w:rsidP="0012042D">
      <w:pPr>
        <w:pStyle w:val="Tekstpodstawowy"/>
      </w:pPr>
    </w:p>
    <w:p w14:paraId="311AB270" w14:textId="2AA42AC8" w:rsidR="00325B73" w:rsidRDefault="00325B73" w:rsidP="00325B73">
      <w:pPr>
        <w:pStyle w:val="Nagwek2"/>
      </w:pPr>
      <w:bookmarkStart w:id="68" w:name="_Toc130245803"/>
      <w:r>
        <w:lastRenderedPageBreak/>
        <w:t>Przejście od VRP do QUBO</w:t>
      </w:r>
      <w:bookmarkEnd w:id="68"/>
    </w:p>
    <w:p w14:paraId="770A0C8D" w14:textId="66B171A4" w:rsidR="00325B73" w:rsidRDefault="00325B73" w:rsidP="00325B73">
      <w:pPr>
        <w:pStyle w:val="Nagwek3"/>
      </w:pPr>
      <w:bookmarkStart w:id="69" w:name="_Toc130245804"/>
      <w:r>
        <w:t>Złożoność obliczeniowa VRP w świetle teorii grafów</w:t>
      </w:r>
      <w:bookmarkEnd w:id="69"/>
    </w:p>
    <w:p w14:paraId="40619325" w14:textId="60A6BB36" w:rsidR="00325B73" w:rsidRDefault="00325B73" w:rsidP="00325B73">
      <w:pPr>
        <w:pStyle w:val="Nagwek3"/>
      </w:pPr>
      <w:bookmarkStart w:id="70" w:name="_Toc130245805"/>
      <w:r>
        <w:t>QUBO</w:t>
      </w:r>
      <w:bookmarkEnd w:id="70"/>
    </w:p>
    <w:p w14:paraId="7768E4B9" w14:textId="050ECEAF" w:rsidR="00325B73" w:rsidRPr="00325B73" w:rsidRDefault="00325B73" w:rsidP="00325B73">
      <w:pPr>
        <w:pStyle w:val="Nagwek3"/>
      </w:pPr>
      <w:bookmarkStart w:id="71" w:name="_Toc130245806"/>
      <w:r>
        <w:t xml:space="preserve">Jak dobrać </w:t>
      </w:r>
      <w:proofErr w:type="spellStart"/>
      <w:r>
        <w:t>liczbe</w:t>
      </w:r>
      <w:proofErr w:type="spellEnd"/>
      <w:r>
        <w:t xml:space="preserve"> </w:t>
      </w:r>
      <w:proofErr w:type="spellStart"/>
      <w:r>
        <w:t>ograniczen</w:t>
      </w:r>
      <w:proofErr w:type="spellEnd"/>
      <w:r>
        <w:t>?</w:t>
      </w:r>
      <w:bookmarkEnd w:id="71"/>
    </w:p>
    <w:p w14:paraId="596B7033" w14:textId="5CA706DE" w:rsidR="00325B73" w:rsidRDefault="00325B73" w:rsidP="00325B73"/>
    <w:p w14:paraId="0EBF6957" w14:textId="77777777" w:rsidR="00325B73" w:rsidRPr="00325B73" w:rsidRDefault="00325B73" w:rsidP="00325B73">
      <w:pPr>
        <w:pStyle w:val="Nagwek8"/>
      </w:pPr>
    </w:p>
    <w:p w14:paraId="7D9BD520" w14:textId="77777777" w:rsidR="00F659F1" w:rsidRPr="00C57B4E" w:rsidRDefault="00F659F1" w:rsidP="00F659F1">
      <w:pPr>
        <w:pStyle w:val="Tekstpodstawowy"/>
        <w:rPr>
          <w:b/>
          <w:lang w:val="en-US"/>
        </w:rPr>
      </w:pPr>
      <w:proofErr w:type="spellStart"/>
      <w:r w:rsidRPr="00C57B4E">
        <w:rPr>
          <w:b/>
          <w:lang w:val="en-US"/>
        </w:rPr>
        <w:t>Podsumowanie</w:t>
      </w:r>
      <w:proofErr w:type="spellEnd"/>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tab/>
        <w:t xml:space="preserve"> </w:t>
      </w:r>
      <w:bookmarkStart w:id="72" w:name="_Toc130245807"/>
      <w:commentRangeStart w:id="73"/>
      <w:proofErr w:type="spellStart"/>
      <w:r>
        <w:rPr>
          <w:lang w:val="en-US"/>
        </w:rPr>
        <w:t>Implementacja</w:t>
      </w:r>
      <w:bookmarkEnd w:id="72"/>
      <w:proofErr w:type="spellEnd"/>
    </w:p>
    <w:p w14:paraId="488E1A1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p>
    <w:p w14:paraId="0E8CCD97" w14:textId="5FBC9EE9" w:rsidR="00F659F1" w:rsidRDefault="00F659F1" w:rsidP="00325B73">
      <w:pPr>
        <w:pStyle w:val="Nagwek2"/>
      </w:pPr>
      <w:bookmarkStart w:id="74" w:name="_Toc130245808"/>
      <w:r>
        <w:t>Dane</w:t>
      </w:r>
      <w:bookmarkEnd w:id="74"/>
    </w:p>
    <w:p w14:paraId="4AB7C16B" w14:textId="77777777" w:rsidR="00F659F1" w:rsidRDefault="00F659F1" w:rsidP="00F659F1">
      <w:pPr>
        <w:pStyle w:val="Tekstpodstawowy"/>
        <w:ind w:left="708"/>
      </w:pPr>
    </w:p>
    <w:p w14:paraId="0683FC1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
    <w:p w14:paraId="106BC100" w14:textId="1CBE78B8" w:rsidR="00F659F1" w:rsidRDefault="00F659F1" w:rsidP="00325B73">
      <w:pPr>
        <w:pStyle w:val="Nagwek2"/>
      </w:pPr>
      <w:bookmarkStart w:id="75" w:name="_Toc130245809"/>
      <w:r>
        <w:t>Opis matematyczny</w:t>
      </w:r>
      <w:bookmarkEnd w:id="75"/>
    </w:p>
    <w:p w14:paraId="433A606C" w14:textId="2172815E" w:rsidR="00F659F1" w:rsidRDefault="00EC3E01" w:rsidP="00EC3E01">
      <w:pPr>
        <w:pStyle w:val="Tekstpodstawowy"/>
      </w:pPr>
      <w:r>
        <w:tab/>
      </w:r>
      <w:r w:rsidRPr="00EC3E01">
        <w:t>Zostanie sformułowana funkcja celu o</w:t>
      </w:r>
      <w:r>
        <w:t xml:space="preserve">pisująca problem marszrutyzacji z L pojazdami. Pojemność każdego </w:t>
      </w:r>
      <w:r>
        <w:rPr>
          <w:i/>
          <w:iCs/>
        </w:rPr>
        <w:t>l</w:t>
      </w:r>
      <w:r>
        <w:t xml:space="preserve"> pojazdu będzie oznaczana </w:t>
      </w:r>
      <m:oMath>
        <m:sSub>
          <m:sSubPr>
            <m:ctrlPr>
              <w:rPr>
                <w:rFonts w:ascii="Cambria Math" w:hAnsi="Cambria Math"/>
                <w:i/>
              </w:rPr>
            </m:ctrlPr>
          </m:sSubPr>
          <m:e>
            <m:r>
              <w:rPr>
                <w:rFonts w:ascii="Cambria Math" w:hAnsi="Cambria Math"/>
              </w:rPr>
              <m:t>p</m:t>
            </m:r>
          </m:e>
          <m:sub>
            <m:r>
              <w:rPr>
                <w:rFonts w:ascii="Cambria Math" w:hAnsi="Cambria Math"/>
              </w:rPr>
              <m:t>l</m:t>
            </m:r>
          </m:sub>
        </m:sSub>
      </m:oMath>
      <w:r>
        <w:t xml:space="preserve">. </w:t>
      </w:r>
    </w:p>
    <w:tbl>
      <w:tblPr>
        <w:tblStyle w:val="Tabela-Siatka"/>
        <w:tblW w:w="0" w:type="auto"/>
        <w:tblLook w:val="04A0" w:firstRow="1" w:lastRow="0" w:firstColumn="1" w:lastColumn="0" w:noHBand="0" w:noVBand="1"/>
      </w:tblPr>
      <w:tblGrid>
        <w:gridCol w:w="2265"/>
        <w:gridCol w:w="1841"/>
        <w:gridCol w:w="2689"/>
        <w:gridCol w:w="2265"/>
      </w:tblGrid>
      <w:tr w:rsidR="00EC3E01" w:rsidRPr="00EC3E01" w14:paraId="3479DCF6" w14:textId="77777777" w:rsidTr="003E1908">
        <w:tc>
          <w:tcPr>
            <w:tcW w:w="2265" w:type="dxa"/>
          </w:tcPr>
          <w:p w14:paraId="561FE1EC" w14:textId="402C2D8F" w:rsidR="00EC3E01" w:rsidRPr="00EC3E01" w:rsidRDefault="00EC3E01" w:rsidP="00EC3E01">
            <w:pPr>
              <w:pStyle w:val="Tekstpodstawowy"/>
            </w:pPr>
            <w:r w:rsidRPr="00EC3E01">
              <w:t>Element</w:t>
            </w:r>
          </w:p>
        </w:tc>
        <w:tc>
          <w:tcPr>
            <w:tcW w:w="1841" w:type="dxa"/>
          </w:tcPr>
          <w:p w14:paraId="202B073C" w14:textId="216350C5" w:rsidR="00EC3E01" w:rsidRPr="00EC3E01" w:rsidRDefault="00EC3E01" w:rsidP="00EC3E01">
            <w:pPr>
              <w:pStyle w:val="Tekstpodstawowy"/>
            </w:pPr>
            <w:r w:rsidRPr="00EC3E01">
              <w:t>Oznaczenie</w:t>
            </w:r>
          </w:p>
        </w:tc>
        <w:tc>
          <w:tcPr>
            <w:tcW w:w="2689" w:type="dxa"/>
          </w:tcPr>
          <w:p w14:paraId="2DC13CE0" w14:textId="53843779" w:rsidR="00EC3E01" w:rsidRPr="00EC3E01" w:rsidRDefault="00EC3E01" w:rsidP="00EC3E01">
            <w:pPr>
              <w:pStyle w:val="Tekstpodstawowy"/>
            </w:pPr>
            <w:r w:rsidRPr="00EC3E01">
              <w:t>Przyjmowana wartość</w:t>
            </w:r>
          </w:p>
        </w:tc>
        <w:tc>
          <w:tcPr>
            <w:tcW w:w="2265" w:type="dxa"/>
          </w:tcPr>
          <w:p w14:paraId="69491A11" w14:textId="77777777" w:rsidR="00EC3E01" w:rsidRPr="00EC3E01" w:rsidRDefault="00EC3E01" w:rsidP="00EC3E01">
            <w:pPr>
              <w:pStyle w:val="Tekstpodstawowy"/>
            </w:pPr>
          </w:p>
        </w:tc>
      </w:tr>
      <w:tr w:rsidR="00EC3E01" w:rsidRPr="00EC3E01" w14:paraId="6DE12088" w14:textId="77777777" w:rsidTr="003E1908">
        <w:tc>
          <w:tcPr>
            <w:tcW w:w="2265" w:type="dxa"/>
          </w:tcPr>
          <w:p w14:paraId="421E9A97" w14:textId="11A0230A" w:rsidR="00EC3E01" w:rsidRPr="00EC3E01" w:rsidRDefault="00EC3E01" w:rsidP="00EC3E01">
            <w:pPr>
              <w:pStyle w:val="Tekstpodstawowy"/>
            </w:pPr>
            <w:r w:rsidRPr="00EC3E01">
              <w:t>Liczba pojazdów</w:t>
            </w:r>
          </w:p>
        </w:tc>
        <w:tc>
          <w:tcPr>
            <w:tcW w:w="1841" w:type="dxa"/>
          </w:tcPr>
          <w:p w14:paraId="2B1D68CD" w14:textId="13F2D480" w:rsidR="00EC3E01" w:rsidRPr="00EC3E01" w:rsidRDefault="00EC3E01" w:rsidP="00EC3E01">
            <w:pPr>
              <w:pStyle w:val="Tekstpodstawowy"/>
              <w:jc w:val="center"/>
              <w:rPr>
                <w:i/>
                <w:iCs/>
              </w:rPr>
            </w:pPr>
            <w:r w:rsidRPr="00EC3E01">
              <w:rPr>
                <w:i/>
                <w:iCs/>
              </w:rPr>
              <w:t>L</w:t>
            </w:r>
          </w:p>
        </w:tc>
        <w:tc>
          <w:tcPr>
            <w:tcW w:w="2689" w:type="dxa"/>
          </w:tcPr>
          <w:p w14:paraId="224A4110" w14:textId="77777777" w:rsidR="00EC3E01" w:rsidRPr="00EC3E01" w:rsidRDefault="00EC3E01" w:rsidP="00EC3E01">
            <w:pPr>
              <w:pStyle w:val="Tekstpodstawowy"/>
            </w:pPr>
          </w:p>
        </w:tc>
        <w:tc>
          <w:tcPr>
            <w:tcW w:w="2265" w:type="dxa"/>
          </w:tcPr>
          <w:p w14:paraId="15AECC52" w14:textId="77777777" w:rsidR="00EC3E01" w:rsidRPr="00EC3E01" w:rsidRDefault="00EC3E01" w:rsidP="00EC3E01">
            <w:pPr>
              <w:pStyle w:val="Tekstpodstawowy"/>
            </w:pPr>
          </w:p>
        </w:tc>
      </w:tr>
      <w:tr w:rsidR="00EC3E01" w:rsidRPr="00EC3E01" w14:paraId="35D85CFA" w14:textId="77777777" w:rsidTr="003E1908">
        <w:tc>
          <w:tcPr>
            <w:tcW w:w="2265" w:type="dxa"/>
          </w:tcPr>
          <w:p w14:paraId="70A9EAD4" w14:textId="6024AEE1" w:rsidR="00EC3E01" w:rsidRPr="00EC3E01" w:rsidRDefault="00EC3E01" w:rsidP="00EC3E01">
            <w:pPr>
              <w:pStyle w:val="Tekstpodstawowy"/>
            </w:pPr>
            <w:r>
              <w:t>Pojemność pojazdu</w:t>
            </w:r>
          </w:p>
        </w:tc>
        <w:tc>
          <w:tcPr>
            <w:tcW w:w="1841" w:type="dxa"/>
          </w:tcPr>
          <w:p w14:paraId="41A2B6BC" w14:textId="4C03E14B" w:rsidR="00EC3E01" w:rsidRPr="00EC3E01" w:rsidRDefault="00000000" w:rsidP="00EC3E01">
            <w:pPr>
              <w:pStyle w:val="Tekstpodstawowy"/>
            </w:pPr>
            <m:oMathPara>
              <m:oMath>
                <m:sSub>
                  <m:sSubPr>
                    <m:ctrlPr>
                      <w:rPr>
                        <w:rFonts w:ascii="Cambria Math" w:hAnsi="Cambria Math"/>
                        <w:i/>
                      </w:rPr>
                    </m:ctrlPr>
                  </m:sSubPr>
                  <m:e>
                    <m:r>
                      <w:rPr>
                        <w:rFonts w:ascii="Cambria Math" w:hAnsi="Cambria Math"/>
                      </w:rPr>
                      <m:t>p</m:t>
                    </m:r>
                  </m:e>
                  <m:sub>
                    <m:r>
                      <w:rPr>
                        <w:rFonts w:ascii="Cambria Math" w:hAnsi="Cambria Math"/>
                      </w:rPr>
                      <m:t>l</m:t>
                    </m:r>
                  </m:sub>
                </m:sSub>
              </m:oMath>
            </m:oMathPara>
          </w:p>
        </w:tc>
        <w:tc>
          <w:tcPr>
            <w:tcW w:w="2689" w:type="dxa"/>
          </w:tcPr>
          <w:p w14:paraId="1A491D8B" w14:textId="77777777" w:rsidR="00EC3E01" w:rsidRPr="00EC3E01" w:rsidRDefault="00EC3E01" w:rsidP="00EC3E01">
            <w:pPr>
              <w:pStyle w:val="Tekstpodstawowy"/>
            </w:pPr>
          </w:p>
        </w:tc>
        <w:tc>
          <w:tcPr>
            <w:tcW w:w="2265" w:type="dxa"/>
          </w:tcPr>
          <w:p w14:paraId="01FF2FC5" w14:textId="77777777" w:rsidR="00EC3E01" w:rsidRPr="00EC3E01" w:rsidRDefault="00EC3E01" w:rsidP="00EC3E01">
            <w:pPr>
              <w:pStyle w:val="Tekstpodstawowy"/>
            </w:pPr>
          </w:p>
        </w:tc>
      </w:tr>
      <w:tr w:rsidR="00EC3E01" w:rsidRPr="00EC3E01" w14:paraId="67B7AE4B" w14:textId="77777777" w:rsidTr="003E1908">
        <w:tc>
          <w:tcPr>
            <w:tcW w:w="2265" w:type="dxa"/>
          </w:tcPr>
          <w:p w14:paraId="4873B671" w14:textId="707FE9FF" w:rsidR="00EC3E01" w:rsidRPr="00EC3E01" w:rsidRDefault="00EC3E01" w:rsidP="00EC3E01">
            <w:pPr>
              <w:pStyle w:val="Tekstpodstawowy"/>
            </w:pPr>
            <w:r>
              <w:t>Liczba wierzchołków</w:t>
            </w:r>
          </w:p>
        </w:tc>
        <w:tc>
          <w:tcPr>
            <w:tcW w:w="1841" w:type="dxa"/>
          </w:tcPr>
          <w:p w14:paraId="1A2AF2CE" w14:textId="66D90C76" w:rsidR="00EC3E01" w:rsidRPr="00EC3E01" w:rsidRDefault="00EC3E01" w:rsidP="00EC3E01">
            <w:pPr>
              <w:pStyle w:val="Tekstpodstawowy"/>
              <w:jc w:val="center"/>
            </w:pPr>
            <w:r w:rsidRPr="00EC3E01">
              <w:t>|V|</w:t>
            </w:r>
          </w:p>
        </w:tc>
        <w:tc>
          <w:tcPr>
            <w:tcW w:w="2689" w:type="dxa"/>
          </w:tcPr>
          <w:p w14:paraId="7CB195EF" w14:textId="77777777" w:rsidR="00EC3E01" w:rsidRPr="00EC3E01" w:rsidRDefault="00EC3E01" w:rsidP="00EC3E01">
            <w:pPr>
              <w:pStyle w:val="Tekstpodstawowy"/>
            </w:pPr>
          </w:p>
        </w:tc>
        <w:tc>
          <w:tcPr>
            <w:tcW w:w="2265" w:type="dxa"/>
          </w:tcPr>
          <w:p w14:paraId="43D1EE81" w14:textId="77777777" w:rsidR="00EC3E01" w:rsidRPr="00EC3E01" w:rsidRDefault="00EC3E01" w:rsidP="00EC3E01">
            <w:pPr>
              <w:pStyle w:val="Tekstpodstawowy"/>
            </w:pPr>
          </w:p>
        </w:tc>
      </w:tr>
      <w:tr w:rsidR="00EC3E01" w:rsidRPr="00EC3E01" w14:paraId="4AB7E8CE" w14:textId="77777777" w:rsidTr="003E1908">
        <w:tc>
          <w:tcPr>
            <w:tcW w:w="2265" w:type="dxa"/>
          </w:tcPr>
          <w:p w14:paraId="2E1AC8B2" w14:textId="535423E4" w:rsidR="00EC3E01" w:rsidRPr="00EC3E01" w:rsidRDefault="00EC3E01" w:rsidP="00EC3E01">
            <w:pPr>
              <w:pStyle w:val="Tekstpodstawowy"/>
            </w:pPr>
            <w:r>
              <w:lastRenderedPageBreak/>
              <w:t xml:space="preserve">Koszt przejazdu z wierzchołka </w:t>
            </w:r>
            <w:r>
              <w:rPr>
                <w:i/>
                <w:iCs/>
              </w:rPr>
              <w:t>i</w:t>
            </w:r>
            <w:r>
              <w:t xml:space="preserve"> do wierzchołka </w:t>
            </w:r>
            <w:r>
              <w:rPr>
                <w:i/>
                <w:iCs/>
              </w:rPr>
              <w:t>j</w:t>
            </w:r>
          </w:p>
        </w:tc>
        <w:tc>
          <w:tcPr>
            <w:tcW w:w="1841" w:type="dxa"/>
          </w:tcPr>
          <w:p w14:paraId="1D530E55" w14:textId="77777777" w:rsidR="00EC3E01" w:rsidRPr="00F20813" w:rsidRDefault="00000000" w:rsidP="00EC3E01">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i,j</m:t>
                    </m:r>
                  </m:sub>
                </m:sSub>
              </m:oMath>
            </m:oMathPara>
          </w:p>
          <w:p w14:paraId="549215A0" w14:textId="40E72A0D" w:rsidR="00F20813" w:rsidRPr="00EC3E01" w:rsidRDefault="00F20813" w:rsidP="00EC3E01">
            <w:pPr>
              <w:pStyle w:val="Tekstpodstawowy"/>
              <w:jc w:val="center"/>
            </w:pPr>
            <w:r>
              <w:t>(</w:t>
            </w:r>
            <m:oMath>
              <m:r>
                <w:rPr>
                  <w:rFonts w:ascii="Cambria Math" w:hAnsi="Cambria Math"/>
                </w:rPr>
                <m:t>i</m:t>
              </m:r>
              <m:r>
                <m:rPr>
                  <m:sty m:val="p"/>
                </m:rPr>
                <w:rPr>
                  <w:rFonts w:ascii="Cambria Math" w:hAnsi="Cambria Math"/>
                </w:rPr>
                <m:t>≠</m:t>
              </m:r>
              <m:r>
                <w:rPr>
                  <w:rFonts w:ascii="Cambria Math" w:hAnsi="Cambria Math"/>
                </w:rPr>
                <m:t>j</m:t>
              </m:r>
            </m:oMath>
            <w:r>
              <w:t>)</w:t>
            </w:r>
          </w:p>
        </w:tc>
        <w:tc>
          <w:tcPr>
            <w:tcW w:w="2689" w:type="dxa"/>
          </w:tcPr>
          <w:p w14:paraId="0354877A" w14:textId="77777777" w:rsidR="00EC3E01" w:rsidRPr="00EC3E01" w:rsidRDefault="00EC3E01" w:rsidP="00EC3E01">
            <w:pPr>
              <w:pStyle w:val="Tekstpodstawowy"/>
            </w:pPr>
          </w:p>
        </w:tc>
        <w:tc>
          <w:tcPr>
            <w:tcW w:w="2265" w:type="dxa"/>
          </w:tcPr>
          <w:p w14:paraId="5CDDF975" w14:textId="77777777" w:rsidR="00EC3E01" w:rsidRPr="00EC3E01" w:rsidRDefault="00EC3E01" w:rsidP="00EC3E01">
            <w:pPr>
              <w:pStyle w:val="Tekstpodstawowy"/>
            </w:pPr>
          </w:p>
        </w:tc>
      </w:tr>
      <w:tr w:rsidR="00A77BF5" w:rsidRPr="00EC3E01" w14:paraId="53A3887D" w14:textId="77777777" w:rsidTr="003E1908">
        <w:tc>
          <w:tcPr>
            <w:tcW w:w="2265" w:type="dxa"/>
          </w:tcPr>
          <w:p w14:paraId="400BDDAE" w14:textId="74E1A5F6" w:rsidR="00A77BF5" w:rsidRDefault="00A77BF5" w:rsidP="00EC3E01">
            <w:pPr>
              <w:pStyle w:val="Tekstpodstawowy"/>
            </w:pPr>
            <w:r>
              <w:t>Koszt pozostania w wierzchołku</w:t>
            </w:r>
          </w:p>
        </w:tc>
        <w:tc>
          <w:tcPr>
            <w:tcW w:w="1841" w:type="dxa"/>
          </w:tcPr>
          <w:p w14:paraId="06379340" w14:textId="77777777" w:rsidR="00A77BF5" w:rsidRPr="00F20813" w:rsidRDefault="00000000" w:rsidP="00A77BF5">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i,j</m:t>
                    </m:r>
                  </m:sub>
                </m:sSub>
              </m:oMath>
            </m:oMathPara>
          </w:p>
          <w:p w14:paraId="7EAA2844" w14:textId="77777777" w:rsidR="00A77BF5" w:rsidRDefault="00A77BF5" w:rsidP="00A77BF5">
            <w:pPr>
              <w:pStyle w:val="Tekstpodstawowy"/>
              <w:jc w:val="center"/>
            </w:pPr>
            <w:r>
              <w:t>(</w:t>
            </w:r>
            <m:oMath>
              <m:r>
                <w:rPr>
                  <w:rFonts w:ascii="Cambria Math" w:hAnsi="Cambria Math"/>
                </w:rPr>
                <m:t>i=j</m:t>
              </m:r>
            </m:oMath>
            <w:r>
              <w:t>)</w:t>
            </w:r>
          </w:p>
          <w:p w14:paraId="224426C4" w14:textId="345050E9" w:rsidR="00A77BF5" w:rsidRDefault="003E1908" w:rsidP="003E1908">
            <w:pPr>
              <w:pStyle w:val="Tekstpodstawowy"/>
              <w:jc w:val="center"/>
            </w:pPr>
            <w:r>
              <w:t>l</w:t>
            </w:r>
            <w:r w:rsidR="00A77BF5">
              <w:t>ub</w:t>
            </w:r>
            <w:r>
              <w:t>:</w:t>
            </w:r>
            <m:oMath>
              <m:sSub>
                <m:sSubPr>
                  <m:ctrlPr>
                    <w:rPr>
                      <w:rFonts w:ascii="Cambria Math" w:hAnsi="Cambria Math"/>
                      <w:i/>
                    </w:rPr>
                  </m:ctrlPr>
                </m:sSubPr>
                <m:e>
                  <m:r>
                    <w:rPr>
                      <w:rFonts w:ascii="Cambria Math" w:hAnsi="Cambria Math"/>
                    </w:rPr>
                    <m:t xml:space="preserve"> c</m:t>
                  </m:r>
                </m:e>
                <m:sub>
                  <m:r>
                    <w:rPr>
                      <w:rFonts w:ascii="Cambria Math" w:hAnsi="Cambria Math"/>
                    </w:rPr>
                    <m:t>i,i</m:t>
                  </m:r>
                </m:sub>
              </m:sSub>
            </m:oMath>
          </w:p>
        </w:tc>
        <w:tc>
          <w:tcPr>
            <w:tcW w:w="2689" w:type="dxa"/>
          </w:tcPr>
          <w:p w14:paraId="2B8FFCC7" w14:textId="77777777" w:rsidR="00A77BF5" w:rsidRPr="00EC3E01" w:rsidRDefault="00A77BF5" w:rsidP="00EC3E01">
            <w:pPr>
              <w:pStyle w:val="Tekstpodstawowy"/>
            </w:pPr>
          </w:p>
        </w:tc>
        <w:tc>
          <w:tcPr>
            <w:tcW w:w="2265" w:type="dxa"/>
          </w:tcPr>
          <w:p w14:paraId="4DE13463" w14:textId="77777777" w:rsidR="00A77BF5" w:rsidRPr="00EC3E01" w:rsidRDefault="00A77BF5" w:rsidP="00EC3E01">
            <w:pPr>
              <w:pStyle w:val="Tekstpodstawowy"/>
            </w:pPr>
          </w:p>
        </w:tc>
      </w:tr>
      <w:tr w:rsidR="00EC3E01" w:rsidRPr="00EC3E01" w14:paraId="519FEB9F" w14:textId="77777777" w:rsidTr="003E1908">
        <w:tc>
          <w:tcPr>
            <w:tcW w:w="2265" w:type="dxa"/>
          </w:tcPr>
          <w:p w14:paraId="5FE6A9C5" w14:textId="486D59F8" w:rsidR="00EC3E01" w:rsidRPr="00EC3E01" w:rsidRDefault="00EC3E01" w:rsidP="00EC3E01">
            <w:pPr>
              <w:pStyle w:val="Tekstpodstawowy"/>
            </w:pPr>
            <w:r>
              <w:t xml:space="preserve">Fakt przejazdu z wierzchołka </w:t>
            </w:r>
            <w:r>
              <w:rPr>
                <w:i/>
                <w:iCs/>
              </w:rPr>
              <w:t>i</w:t>
            </w:r>
            <w:r>
              <w:t xml:space="preserve"> do wierzchołka </w:t>
            </w:r>
            <w:r>
              <w:rPr>
                <w:i/>
                <w:iCs/>
              </w:rPr>
              <w:t xml:space="preserve">j </w:t>
            </w:r>
            <w:r>
              <w:t xml:space="preserve">w okresie </w:t>
            </w:r>
            <w:r>
              <w:rPr>
                <w:i/>
                <w:iCs/>
              </w:rPr>
              <w:t>t</w:t>
            </w:r>
            <w:r>
              <w:t xml:space="preserve"> przez pojazd </w:t>
            </w:r>
            <w:r>
              <w:rPr>
                <w:i/>
                <w:iCs/>
              </w:rPr>
              <w:t>p</w:t>
            </w:r>
          </w:p>
        </w:tc>
        <w:tc>
          <w:tcPr>
            <w:tcW w:w="1841" w:type="dxa"/>
          </w:tcPr>
          <w:p w14:paraId="2F0BC229" w14:textId="7BB33165" w:rsidR="00EC3E01" w:rsidRPr="00EC3E01" w:rsidRDefault="00000000" w:rsidP="00EC3E01">
            <w:pPr>
              <w:pStyle w:val="Tekstpodstawowy"/>
              <w:jc w:val="center"/>
            </w:pPr>
            <m:oMathPara>
              <m:oMath>
                <m:sSub>
                  <m:sSubPr>
                    <m:ctrlPr>
                      <w:rPr>
                        <w:rFonts w:ascii="Cambria Math" w:hAnsi="Cambria Math"/>
                        <w:i/>
                      </w:rPr>
                    </m:ctrlPr>
                  </m:sSubPr>
                  <m:e>
                    <m:r>
                      <w:rPr>
                        <w:rFonts w:ascii="Cambria Math" w:hAnsi="Cambria Math"/>
                      </w:rPr>
                      <m:t>x</m:t>
                    </m:r>
                  </m:e>
                  <m:sub>
                    <m:r>
                      <w:rPr>
                        <w:rFonts w:ascii="Cambria Math" w:hAnsi="Cambria Math"/>
                      </w:rPr>
                      <m:t>i,j,t,p</m:t>
                    </m:r>
                  </m:sub>
                </m:sSub>
              </m:oMath>
            </m:oMathPara>
          </w:p>
        </w:tc>
        <w:tc>
          <w:tcPr>
            <w:tcW w:w="2689" w:type="dxa"/>
          </w:tcPr>
          <w:p w14:paraId="71245F55" w14:textId="43E9FE5F" w:rsidR="00EC3E01" w:rsidRPr="00EC3E01" w:rsidRDefault="00EC3E01" w:rsidP="00EC3E01">
            <w:pPr>
              <w:pStyle w:val="Tekstpodstawowy"/>
            </w:pPr>
            <w:r>
              <w:t>{0,1} – zmienna decyzyjna</w:t>
            </w:r>
          </w:p>
        </w:tc>
        <w:tc>
          <w:tcPr>
            <w:tcW w:w="2265" w:type="dxa"/>
          </w:tcPr>
          <w:p w14:paraId="1B6A21D0" w14:textId="77777777" w:rsidR="00EC3E01" w:rsidRPr="00EC3E01" w:rsidRDefault="00EC3E01" w:rsidP="00EC3E01">
            <w:pPr>
              <w:pStyle w:val="Tekstpodstawowy"/>
            </w:pPr>
          </w:p>
        </w:tc>
      </w:tr>
      <w:tr w:rsidR="00EC3E01" w:rsidRPr="00EC3E01" w14:paraId="383B1D1D" w14:textId="77777777" w:rsidTr="003E1908">
        <w:tc>
          <w:tcPr>
            <w:tcW w:w="2265" w:type="dxa"/>
          </w:tcPr>
          <w:p w14:paraId="1F6A02EB" w14:textId="4F0BF920" w:rsidR="00EC3E01" w:rsidRDefault="002E5FBB" w:rsidP="00EC3E01">
            <w:pPr>
              <w:pStyle w:val="Tekstpodstawowy"/>
            </w:pPr>
            <w:r>
              <w:t>Informacja, czy punkt jest otwarty w danym czasie</w:t>
            </w:r>
          </w:p>
        </w:tc>
        <w:tc>
          <w:tcPr>
            <w:tcW w:w="1841" w:type="dxa"/>
          </w:tcPr>
          <w:p w14:paraId="40FEB70E" w14:textId="715BB7DE" w:rsidR="00EC3E01" w:rsidRPr="00EC3E01" w:rsidRDefault="00000000" w:rsidP="00EC3E01">
            <w:pPr>
              <w:pStyle w:val="Tekstpodstawowy"/>
              <w:jc w:val="center"/>
            </w:pPr>
            <m:oMathPara>
              <m:oMath>
                <m:sSub>
                  <m:sSubPr>
                    <m:ctrlPr>
                      <w:rPr>
                        <w:rFonts w:ascii="Cambria Math" w:hAnsi="Cambria Math"/>
                        <w:i/>
                      </w:rPr>
                    </m:ctrlPr>
                  </m:sSubPr>
                  <m:e>
                    <m:r>
                      <w:rPr>
                        <w:rFonts w:ascii="Cambria Math" w:hAnsi="Cambria Math"/>
                      </w:rPr>
                      <m:t>o</m:t>
                    </m:r>
                  </m:e>
                  <m:sub>
                    <m:r>
                      <w:rPr>
                        <w:rFonts w:ascii="Cambria Math" w:hAnsi="Cambria Math"/>
                      </w:rPr>
                      <m:t>i,t</m:t>
                    </m:r>
                  </m:sub>
                </m:sSub>
              </m:oMath>
            </m:oMathPara>
          </w:p>
        </w:tc>
        <w:tc>
          <w:tcPr>
            <w:tcW w:w="2689" w:type="dxa"/>
          </w:tcPr>
          <w:p w14:paraId="06C16B15" w14:textId="77777777" w:rsidR="00EC3E01" w:rsidRPr="00EC3E01" w:rsidRDefault="00EC3E01" w:rsidP="00EC3E01">
            <w:pPr>
              <w:pStyle w:val="Tekstpodstawowy"/>
            </w:pPr>
          </w:p>
        </w:tc>
        <w:tc>
          <w:tcPr>
            <w:tcW w:w="2265" w:type="dxa"/>
          </w:tcPr>
          <w:p w14:paraId="4535B3AF" w14:textId="77777777" w:rsidR="00EC3E01" w:rsidRPr="00EC3E01" w:rsidRDefault="00EC3E01" w:rsidP="00EC3E01">
            <w:pPr>
              <w:pStyle w:val="Tekstpodstawowy"/>
            </w:pPr>
          </w:p>
        </w:tc>
      </w:tr>
      <w:tr w:rsidR="00EC3E01" w:rsidRPr="00EC3E01" w14:paraId="0D656491" w14:textId="77777777" w:rsidTr="003E1908">
        <w:tc>
          <w:tcPr>
            <w:tcW w:w="2265" w:type="dxa"/>
          </w:tcPr>
          <w:p w14:paraId="02850548" w14:textId="3123CC4D" w:rsidR="00EC3E01" w:rsidRDefault="002E5FBB" w:rsidP="00EC3E01">
            <w:pPr>
              <w:pStyle w:val="Tekstpodstawowy"/>
            </w:pPr>
            <w:r>
              <w:t>Kara za niestawienie się o czasie</w:t>
            </w:r>
          </w:p>
        </w:tc>
        <w:tc>
          <w:tcPr>
            <w:tcW w:w="1841" w:type="dxa"/>
          </w:tcPr>
          <w:p w14:paraId="44285168" w14:textId="78698C1E" w:rsidR="00EC3E01" w:rsidRPr="00EC3E01" w:rsidRDefault="002E5FBB" w:rsidP="00EC3E01">
            <w:pPr>
              <w:pStyle w:val="Tekstpodstawowy"/>
              <w:jc w:val="center"/>
            </w:pPr>
            <m:oMathPara>
              <m:oMath>
                <m:r>
                  <m:rPr>
                    <m:sty m:val="p"/>
                  </m:rPr>
                  <w:rPr>
                    <w:rFonts w:ascii="Cambria Math" w:hAnsi="Cambria Math"/>
                  </w:rPr>
                  <m:t>ω</m:t>
                </m:r>
              </m:oMath>
            </m:oMathPara>
          </w:p>
        </w:tc>
        <w:tc>
          <w:tcPr>
            <w:tcW w:w="2689" w:type="dxa"/>
          </w:tcPr>
          <w:p w14:paraId="59C7C9BD" w14:textId="77777777" w:rsidR="00EC3E01" w:rsidRPr="00EC3E01" w:rsidRDefault="00EC3E01" w:rsidP="00EC3E01">
            <w:pPr>
              <w:pStyle w:val="Tekstpodstawowy"/>
            </w:pPr>
          </w:p>
        </w:tc>
        <w:tc>
          <w:tcPr>
            <w:tcW w:w="2265" w:type="dxa"/>
          </w:tcPr>
          <w:p w14:paraId="60934906" w14:textId="77777777" w:rsidR="00EC3E01" w:rsidRPr="00EC3E01" w:rsidRDefault="00EC3E01" w:rsidP="00EC3E01">
            <w:pPr>
              <w:pStyle w:val="Tekstpodstawowy"/>
            </w:pPr>
          </w:p>
        </w:tc>
      </w:tr>
      <w:tr w:rsidR="00EC3E01" w:rsidRPr="00EC3E01" w14:paraId="26361805" w14:textId="77777777" w:rsidTr="003E1908">
        <w:tc>
          <w:tcPr>
            <w:tcW w:w="2265" w:type="dxa"/>
          </w:tcPr>
          <w:p w14:paraId="3A06D521" w14:textId="76F2DE94" w:rsidR="00EC3E01" w:rsidRPr="009B4B2E" w:rsidRDefault="009B4B2E" w:rsidP="00EC3E01">
            <w:pPr>
              <w:pStyle w:val="Tekstpodstawowy"/>
              <w:rPr>
                <w:i/>
                <w:iCs/>
              </w:rPr>
            </w:pPr>
            <w:r>
              <w:t xml:space="preserve">Moment otwarcia punktu </w:t>
            </w:r>
            <w:r>
              <w:rPr>
                <w:i/>
                <w:iCs/>
              </w:rPr>
              <w:t>i</w:t>
            </w:r>
          </w:p>
        </w:tc>
        <w:tc>
          <w:tcPr>
            <w:tcW w:w="1841" w:type="dxa"/>
          </w:tcPr>
          <w:p w14:paraId="332B13CD" w14:textId="12FB9DAB" w:rsidR="00EC3E01" w:rsidRPr="009B4B2E" w:rsidRDefault="00000000" w:rsidP="00EC3E01">
            <w:pPr>
              <w:pStyle w:val="Tekstpodstawowy"/>
              <w:jc w:val="center"/>
              <w:rPr>
                <w:i/>
                <w:iCs/>
              </w:rPr>
            </w:pPr>
            <m:oMathPara>
              <m:oMath>
                <m:sSub>
                  <m:sSubPr>
                    <m:ctrlPr>
                      <w:rPr>
                        <w:rFonts w:ascii="Cambria Math" w:hAnsi="Cambria Math"/>
                        <w:i/>
                        <w:iCs/>
                      </w:rPr>
                    </m:ctrlPr>
                  </m:sSubPr>
                  <m:e>
                    <m:r>
                      <w:rPr>
                        <w:rFonts w:ascii="Cambria Math" w:hAnsi="Cambria Math"/>
                      </w:rPr>
                      <m:t>a</m:t>
                    </m:r>
                  </m:e>
                  <m:sub>
                    <m:sSub>
                      <m:sSubPr>
                        <m:ctrlPr>
                          <w:rPr>
                            <w:rFonts w:ascii="Cambria Math" w:hAnsi="Cambria Math"/>
                            <w:i/>
                            <w:iCs/>
                          </w:rPr>
                        </m:ctrlPr>
                      </m:sSubPr>
                      <m:e>
                        <m:r>
                          <w:rPr>
                            <w:rFonts w:ascii="Cambria Math" w:hAnsi="Cambria Math"/>
                          </w:rPr>
                          <m:t>t</m:t>
                        </m:r>
                      </m:e>
                      <m:sub>
                        <m:r>
                          <w:rPr>
                            <w:rFonts w:ascii="Cambria Math" w:hAnsi="Cambria Math"/>
                          </w:rPr>
                          <m:t>a</m:t>
                        </m:r>
                      </m:sub>
                    </m:sSub>
                  </m:sub>
                </m:sSub>
              </m:oMath>
            </m:oMathPara>
          </w:p>
        </w:tc>
        <w:tc>
          <w:tcPr>
            <w:tcW w:w="2689" w:type="dxa"/>
          </w:tcPr>
          <w:p w14:paraId="16A37DE3" w14:textId="77777777" w:rsidR="00EC3E01" w:rsidRPr="00EC3E01" w:rsidRDefault="00EC3E01" w:rsidP="00EC3E01">
            <w:pPr>
              <w:pStyle w:val="Tekstpodstawowy"/>
            </w:pPr>
          </w:p>
        </w:tc>
        <w:tc>
          <w:tcPr>
            <w:tcW w:w="2265" w:type="dxa"/>
          </w:tcPr>
          <w:p w14:paraId="19211BD9" w14:textId="77777777" w:rsidR="00EC3E01" w:rsidRPr="00EC3E01" w:rsidRDefault="00EC3E01" w:rsidP="00EC3E01">
            <w:pPr>
              <w:pStyle w:val="Tekstpodstawowy"/>
            </w:pPr>
          </w:p>
        </w:tc>
      </w:tr>
      <w:tr w:rsidR="00EC3E01" w:rsidRPr="00EC3E01" w14:paraId="58592ADE" w14:textId="77777777" w:rsidTr="003E1908">
        <w:tc>
          <w:tcPr>
            <w:tcW w:w="2265" w:type="dxa"/>
          </w:tcPr>
          <w:p w14:paraId="20343C6A" w14:textId="77777777" w:rsidR="00EC3E01" w:rsidRDefault="00EC3E01" w:rsidP="00EC3E01">
            <w:pPr>
              <w:pStyle w:val="Tekstpodstawowy"/>
            </w:pPr>
          </w:p>
        </w:tc>
        <w:tc>
          <w:tcPr>
            <w:tcW w:w="1841" w:type="dxa"/>
          </w:tcPr>
          <w:p w14:paraId="0EFE7B9D" w14:textId="77777777" w:rsidR="00EC3E01" w:rsidRPr="00EC3E01" w:rsidRDefault="00EC3E01" w:rsidP="00EC3E01">
            <w:pPr>
              <w:pStyle w:val="Tekstpodstawowy"/>
              <w:jc w:val="center"/>
            </w:pPr>
          </w:p>
        </w:tc>
        <w:tc>
          <w:tcPr>
            <w:tcW w:w="2689" w:type="dxa"/>
          </w:tcPr>
          <w:p w14:paraId="53D8E5FD" w14:textId="77777777" w:rsidR="00EC3E01" w:rsidRPr="00EC3E01" w:rsidRDefault="00EC3E01" w:rsidP="00EC3E01">
            <w:pPr>
              <w:pStyle w:val="Tekstpodstawowy"/>
            </w:pPr>
          </w:p>
        </w:tc>
        <w:tc>
          <w:tcPr>
            <w:tcW w:w="2265" w:type="dxa"/>
          </w:tcPr>
          <w:p w14:paraId="42FBFE57" w14:textId="77777777" w:rsidR="00EC3E01" w:rsidRPr="00EC3E01" w:rsidRDefault="00EC3E01" w:rsidP="00EC3E01">
            <w:pPr>
              <w:pStyle w:val="Tekstpodstawowy"/>
            </w:pPr>
          </w:p>
        </w:tc>
      </w:tr>
      <w:tr w:rsidR="002E5FBB" w:rsidRPr="00EC3E01" w14:paraId="45331E67" w14:textId="77777777" w:rsidTr="003E1908">
        <w:tc>
          <w:tcPr>
            <w:tcW w:w="2265" w:type="dxa"/>
          </w:tcPr>
          <w:p w14:paraId="0B2FE6EC" w14:textId="77777777" w:rsidR="002E5FBB" w:rsidRDefault="002E5FBB" w:rsidP="00EC3E01">
            <w:pPr>
              <w:pStyle w:val="Tekstpodstawowy"/>
            </w:pPr>
          </w:p>
        </w:tc>
        <w:tc>
          <w:tcPr>
            <w:tcW w:w="1841" w:type="dxa"/>
          </w:tcPr>
          <w:p w14:paraId="47BAB371" w14:textId="77777777" w:rsidR="002E5FBB" w:rsidRPr="00EC3E01" w:rsidRDefault="002E5FBB" w:rsidP="00EC3E01">
            <w:pPr>
              <w:pStyle w:val="Tekstpodstawowy"/>
              <w:jc w:val="center"/>
            </w:pPr>
          </w:p>
        </w:tc>
        <w:tc>
          <w:tcPr>
            <w:tcW w:w="2689" w:type="dxa"/>
          </w:tcPr>
          <w:p w14:paraId="6082C95F" w14:textId="77777777" w:rsidR="002E5FBB" w:rsidRPr="00EC3E01" w:rsidRDefault="002E5FBB" w:rsidP="00EC3E01">
            <w:pPr>
              <w:pStyle w:val="Tekstpodstawowy"/>
            </w:pPr>
          </w:p>
        </w:tc>
        <w:tc>
          <w:tcPr>
            <w:tcW w:w="2265" w:type="dxa"/>
          </w:tcPr>
          <w:p w14:paraId="14741AC1" w14:textId="77777777" w:rsidR="002E5FBB" w:rsidRPr="00EC3E01" w:rsidRDefault="002E5FBB" w:rsidP="00EC3E01">
            <w:pPr>
              <w:pStyle w:val="Tekstpodstawowy"/>
            </w:pPr>
          </w:p>
        </w:tc>
      </w:tr>
    </w:tbl>
    <w:p w14:paraId="40D9A56D" w14:textId="55222969" w:rsidR="00EC3E01" w:rsidRDefault="00EC3E01" w:rsidP="00EC3E01">
      <w:pPr>
        <w:pStyle w:val="Tekstpodstawowy"/>
        <w:rPr>
          <w:i/>
          <w:iCs/>
        </w:rPr>
      </w:pPr>
    </w:p>
    <w:p w14:paraId="1A9B92BD" w14:textId="2635588F" w:rsidR="002E5FBB" w:rsidRPr="00C530F5" w:rsidRDefault="00C530F5" w:rsidP="00EC3E01">
      <w:pPr>
        <w:pStyle w:val="Tekstpodstawowy"/>
      </w:pPr>
      <w:r>
        <w:t>W sumie to jakby karę za niestawienie się o czasie potraktować jako nagrodę, to można pominąć fakt przyjazdu do danego miejsca – zamiast być odwiedzony raz, to każdy punkt musi być odwiedzony raz o czasie</w:t>
      </w:r>
    </w:p>
    <w:p w14:paraId="3EE94813" w14:textId="4B6076DB" w:rsidR="002E5FBB" w:rsidRPr="002E5FBB" w:rsidRDefault="002E5FBB" w:rsidP="00EC3E01">
      <w:pPr>
        <w:pStyle w:val="Tekstpodstawowy"/>
        <w:rPr>
          <w:i/>
          <w:iCs/>
        </w:rPr>
      </w:pPr>
      <m:oMathPara>
        <m:oMath>
          <m:r>
            <w:rPr>
              <w:rFonts w:ascii="Cambria Math" w:hAnsi="Cambria Math"/>
            </w:rPr>
            <m:t>Cost=</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c</m:t>
                      </m:r>
                    </m:e>
                    <m:sub>
                      <m:r>
                        <w:rPr>
                          <w:rFonts w:ascii="Cambria Math" w:hAnsi="Cambria Math"/>
                        </w:rPr>
                        <m:t>i,j</m:t>
                      </m:r>
                    </m:sub>
                  </m:sSub>
                  <m:nary>
                    <m:naryPr>
                      <m:chr m:val="∑"/>
                      <m:limLoc m:val="undOvr"/>
                      <m:ctrlPr>
                        <w:rPr>
                          <w:rFonts w:ascii="Cambria Math" w:hAnsi="Cambria Math"/>
                          <w:i/>
                          <w:iCs/>
                        </w:rPr>
                      </m:ctrlPr>
                    </m:naryPr>
                    <m:sub>
                      <m:r>
                        <w:rPr>
                          <w:rFonts w:ascii="Cambria Math" w:hAnsi="Cambria Math"/>
                        </w:rPr>
                        <m:t>t=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j,t,l</m:t>
                              </m:r>
                            </m:sub>
                          </m:sSub>
                        </m:e>
                      </m:nary>
                    </m:e>
                  </m:nary>
                </m:e>
              </m:nary>
            </m:e>
          </m:nary>
        </m:oMath>
      </m:oMathPara>
    </w:p>
    <w:p w14:paraId="5724694A" w14:textId="4F705BA0" w:rsidR="00C530F5" w:rsidRPr="00C530F5" w:rsidRDefault="00C530F5" w:rsidP="00EC3E01">
      <w:pPr>
        <w:pStyle w:val="Tekstpodstawowy"/>
        <w:rPr>
          <w:i/>
          <w:iCs/>
        </w:rPr>
      </w:pPr>
      <m:oMathPara>
        <m:oMath>
          <m:r>
            <w:rPr>
              <w:rFonts w:ascii="Cambria Math" w:hAnsi="Cambria Math"/>
            </w:rPr>
            <m:t>Penalty =</m:t>
          </m:r>
          <m:sSup>
            <m:sSupPr>
              <m:ctrlPr>
                <w:rPr>
                  <w:rFonts w:ascii="Cambria Math" w:hAnsi="Cambria Math"/>
                  <w:i/>
                  <w:iCs/>
                </w:rPr>
              </m:ctrlPr>
            </m:sSupPr>
            <m:e>
              <m:d>
                <m:dPr>
                  <m:ctrlPr>
                    <w:rPr>
                      <w:rFonts w:ascii="Cambria Math" w:hAnsi="Cambria Math"/>
                      <w:i/>
                      <w:iCs/>
                    </w:rPr>
                  </m:ctrlPr>
                </m:dPr>
                <m:e>
                  <m:r>
                    <w:rPr>
                      <w:rFonts w:ascii="Cambria Math" w:hAnsi="Cambria Math"/>
                    </w:rPr>
                    <m:t>1-</m:t>
                  </m:r>
                  <m:r>
                    <m:rPr>
                      <m:sty m:val="p"/>
                    </m:rPr>
                    <w:rPr>
                      <w:rFonts w:ascii="Cambria Math" w:hAnsi="Cambria Math"/>
                    </w:rPr>
                    <m:t>ω</m:t>
                  </m:r>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t=1</m:t>
                          </m:r>
                        </m:sub>
                        <m:sup>
                          <m:r>
                            <w:rPr>
                              <w:rFonts w:ascii="Cambria Math" w:hAnsi="Cambria Math"/>
                            </w:rPr>
                            <m:t>n</m:t>
                          </m:r>
                        </m:sup>
                        <m:e>
                          <m:sSub>
                            <m:sSubPr>
                              <m:ctrlPr>
                                <w:rPr>
                                  <w:rFonts w:ascii="Cambria Math" w:hAnsi="Cambria Math"/>
                                  <w:i/>
                                  <w:iCs/>
                                </w:rPr>
                              </m:ctrlPr>
                            </m:sSubPr>
                            <m:e>
                              <m:r>
                                <w:rPr>
                                  <w:rFonts w:ascii="Cambria Math" w:hAnsi="Cambria Math"/>
                                </w:rPr>
                                <m:t>o</m:t>
                              </m:r>
                            </m:e>
                            <m:sub>
                              <m:r>
                                <w:rPr>
                                  <w:rFonts w:ascii="Cambria Math" w:hAnsi="Cambria Math"/>
                                </w:rPr>
                                <m:t>j,t</m:t>
                              </m:r>
                            </m:sub>
                          </m:sSub>
                        </m:e>
                      </m:nary>
                      <m:r>
                        <w:rPr>
                          <w:rFonts w:ascii="Cambria Math" w:hAnsi="Cambria Math"/>
                        </w:rPr>
                        <m:t>*</m:t>
                      </m:r>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iCs/>
                                        </w:rPr>
                                      </m:ctrlPr>
                                    </m:naryPr>
                                    <m:sub>
                                      <m:r>
                                        <w:rPr>
                                          <w:rFonts w:ascii="Cambria Math" w:hAnsi="Cambria Math"/>
                                        </w:rPr>
                                        <m:t>l=1</m:t>
                                      </m:r>
                                    </m:sub>
                                    <m:sup>
                                      <m:r>
                                        <w:rPr>
                                          <w:rFonts w:ascii="Cambria Math" w:hAnsi="Cambria Math"/>
                                        </w:rPr>
                                        <m:t>L</m:t>
                                      </m:r>
                                    </m:sup>
                                    <m:e>
                                      <m:sSub>
                                        <m:sSubPr>
                                          <m:ctrlPr>
                                            <w:rPr>
                                              <w:rFonts w:ascii="Cambria Math" w:hAnsi="Cambria Math"/>
                                              <w:i/>
                                            </w:rPr>
                                          </m:ctrlPr>
                                        </m:sSubPr>
                                        <m:e>
                                          <m:r>
                                            <w:rPr>
                                              <w:rFonts w:ascii="Cambria Math" w:hAnsi="Cambria Math"/>
                                            </w:rPr>
                                            <m:t>x</m:t>
                                          </m:r>
                                        </m:e>
                                        <m:sub>
                                          <m:r>
                                            <w:rPr>
                                              <w:rFonts w:ascii="Cambria Math" w:hAnsi="Cambria Math"/>
                                            </w:rPr>
                                            <m:t>i,j,t,l</m:t>
                                          </m:r>
                                        </m:sub>
                                      </m:sSub>
                                    </m:e>
                                  </m:nary>
                                </m:e>
                              </m:nary>
                            </m:e>
                          </m:d>
                        </m:e>
                        <m:sup>
                          <m:r>
                            <w:rPr>
                              <w:rFonts w:ascii="Cambria Math" w:hAnsi="Cambria Math"/>
                            </w:rPr>
                            <m:t>2</m:t>
                          </m:r>
                        </m:sup>
                      </m:sSup>
                    </m:e>
                  </m:nary>
                </m:e>
              </m:d>
            </m:e>
            <m:sup>
              <m:r>
                <w:rPr>
                  <w:rFonts w:ascii="Cambria Math" w:hAnsi="Cambria Math"/>
                </w:rPr>
                <m:t>2</m:t>
              </m:r>
            </m:sup>
          </m:sSup>
        </m:oMath>
      </m:oMathPara>
    </w:p>
    <w:p w14:paraId="1ADB8736" w14:textId="14608D96" w:rsidR="002E5FBB" w:rsidRPr="00EC3E01" w:rsidRDefault="00C530F5" w:rsidP="00EC3E01">
      <w:pPr>
        <w:pStyle w:val="Tekstpodstawowy"/>
        <w:rPr>
          <w:i/>
          <w:iCs/>
        </w:rPr>
      </w:pPr>
      <m:oMathPara>
        <m:oMath>
          <m:r>
            <w:rPr>
              <w:rFonts w:ascii="Cambria Math" w:hAnsi="Cambria Math"/>
            </w:rPr>
            <m:t xml:space="preserve">+ </m:t>
          </m:r>
          <w:commentRangeEnd w:id="73"/>
          <m:r>
            <m:rPr>
              <m:sty m:val="p"/>
            </m:rPr>
            <w:rPr>
              <w:rStyle w:val="Odwoaniedokomentarza"/>
              <w:lang w:val="x-none" w:eastAsia="x-none"/>
            </w:rPr>
            <w:commentReference w:id="73"/>
          </m:r>
        </m:oMath>
      </m:oMathPara>
    </w:p>
    <w:p w14:paraId="3191EA93" w14:textId="59E7526A" w:rsidR="00F659F1" w:rsidRDefault="00F659F1" w:rsidP="00B612C7">
      <w:pPr>
        <w:pStyle w:val="Nagwek3"/>
      </w:pPr>
      <w:bookmarkStart w:id="76" w:name="_Toc130245810"/>
      <w:r>
        <w:t>Sformułowanie matematyczne a potem w QUBO</w:t>
      </w:r>
      <w:bookmarkEnd w:id="76"/>
    </w:p>
    <w:p w14:paraId="45E0CCFD" w14:textId="77777777" w:rsidR="00F659F1" w:rsidRDefault="00F659F1" w:rsidP="00F659F1">
      <w:pPr>
        <w:pStyle w:val="Tekstpodstawowy"/>
        <w:ind w:left="708"/>
      </w:pPr>
    </w:p>
    <w:p w14:paraId="5C24D99B" w14:textId="77777777" w:rsidR="00F659F1" w:rsidRPr="00C57B4E" w:rsidRDefault="00F659F1" w:rsidP="00F659F1">
      <w:pPr>
        <w:pStyle w:val="Tekstpodstawowy"/>
        <w:rPr>
          <w:lang w:val="en-US"/>
        </w:rPr>
      </w:pPr>
      <w:r w:rsidRPr="00041FA0">
        <w:lastRenderedPageBreak/>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0CBCE508" w14:textId="4B7F7CE8" w:rsidR="00F659F1" w:rsidRDefault="00F659F1" w:rsidP="00B612C7">
      <w:pPr>
        <w:pStyle w:val="Nagwek3"/>
      </w:pPr>
      <w:bookmarkStart w:id="77" w:name="_Toc130245811"/>
      <w:r>
        <w:t>Sformułowanie algorytmem kwantowym (obwód?)</w:t>
      </w:r>
      <w:bookmarkEnd w:id="77"/>
    </w:p>
    <w:p w14:paraId="45AB0F97" w14:textId="77777777" w:rsidR="00F659F1" w:rsidRDefault="00F659F1" w:rsidP="00F659F1">
      <w:pPr>
        <w:pStyle w:val="Tekstpodstawowy"/>
        <w:ind w:left="708"/>
      </w:pPr>
    </w:p>
    <w:p w14:paraId="4E81E9B9"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w:t>
      </w:r>
    </w:p>
    <w:p w14:paraId="68F03E30" w14:textId="24D3C097" w:rsidR="00F659F1" w:rsidRDefault="00F659F1" w:rsidP="00325B73">
      <w:pPr>
        <w:pStyle w:val="Nagwek2"/>
      </w:pPr>
      <w:bookmarkStart w:id="78" w:name="_Toc130245812"/>
      <w:r>
        <w:t>Analiza porównawcza</w:t>
      </w:r>
      <w:bookmarkEnd w:id="78"/>
    </w:p>
    <w:p w14:paraId="638EAB6D" w14:textId="77777777" w:rsidR="00F659F1" w:rsidRDefault="00F659F1" w:rsidP="00F659F1">
      <w:pPr>
        <w:pStyle w:val="Tekstpodstawowy"/>
        <w:ind w:left="708"/>
      </w:pPr>
    </w:p>
    <w:p w14:paraId="7353555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w:t>
      </w:r>
    </w:p>
    <w:p w14:paraId="5EFD6476" w14:textId="77777777" w:rsidR="00F659F1" w:rsidRPr="006F349D" w:rsidRDefault="00F659F1" w:rsidP="00F659F1">
      <w:pPr>
        <w:pStyle w:val="Nagwek4"/>
        <w:rPr>
          <w:lang w:val="en-GB"/>
        </w:rPr>
      </w:pPr>
      <w:r w:rsidRPr="00C57B4E">
        <w:rPr>
          <w:lang w:val="en-US"/>
        </w:rPr>
        <w:lastRenderedPageBreak/>
        <w:t xml:space="preserve"> </w:t>
      </w:r>
      <w:r w:rsidRPr="006F349D">
        <w:rPr>
          <w:lang w:val="en-GB"/>
        </w:rPr>
        <w:tab/>
      </w:r>
      <w:bookmarkStart w:id="79" w:name="_Toc130245813"/>
      <w:bookmarkEnd w:id="79"/>
    </w:p>
    <w:p w14:paraId="3A03E0E7" w14:textId="77777777" w:rsidR="00F659F1" w:rsidRPr="006F349D" w:rsidRDefault="00F659F1" w:rsidP="00F659F1">
      <w:pPr>
        <w:pStyle w:val="Tekstpodstawowy"/>
        <w:ind w:left="708"/>
        <w:rPr>
          <w:lang w:val="en-GB"/>
        </w:rPr>
      </w:pPr>
    </w:p>
    <w:p w14:paraId="41D7D62F"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1040A1DE" w14:textId="77777777" w:rsidR="00F659F1" w:rsidRPr="00C57B4E" w:rsidRDefault="00F659F1" w:rsidP="00F659F1">
      <w:pPr>
        <w:pStyle w:val="Legenda"/>
        <w:ind w:left="0" w:firstLine="0"/>
        <w:rPr>
          <w:sz w:val="24"/>
          <w:szCs w:val="24"/>
          <w:lang w:val="en-US"/>
        </w:rPr>
      </w:pPr>
    </w:p>
    <w:p w14:paraId="1A8E7E7E" w14:textId="2E61EEFD" w:rsidR="00F659F1" w:rsidRPr="00C57B4E" w:rsidRDefault="00F659F1" w:rsidP="00F659F1">
      <w:pPr>
        <w:pStyle w:val="Legenda"/>
        <w:rPr>
          <w:sz w:val="24"/>
          <w:szCs w:val="24"/>
          <w:lang w:val="en-US"/>
        </w:rPr>
      </w:pPr>
      <w:bookmarkStart w:id="80" w:name="_Toc116386951"/>
      <w:proofErr w:type="spellStart"/>
      <w:r w:rsidRPr="00C57B4E">
        <w:rPr>
          <w:sz w:val="24"/>
          <w:szCs w:val="24"/>
          <w:lang w:val="en-US"/>
        </w:rPr>
        <w:t>Rysunek</w:t>
      </w:r>
      <w:proofErr w:type="spellEnd"/>
      <w:r w:rsidRPr="00C57B4E">
        <w:rPr>
          <w:sz w:val="24"/>
          <w:szCs w:val="24"/>
          <w:lang w:val="en-US"/>
        </w:rPr>
        <w:t xml:space="preserve"> </w:t>
      </w:r>
      <w:r w:rsidR="005B6F53">
        <w:rPr>
          <w:sz w:val="24"/>
          <w:szCs w:val="24"/>
          <w:lang w:val="en-US"/>
        </w:rPr>
        <w:fldChar w:fldCharType="begin"/>
      </w:r>
      <w:r w:rsidR="005B6F53">
        <w:rPr>
          <w:sz w:val="24"/>
          <w:szCs w:val="24"/>
          <w:lang w:val="en-US"/>
        </w:rPr>
        <w:instrText xml:space="preserve"> SEQ Rysunek \* ARABIC </w:instrText>
      </w:r>
      <w:r w:rsidR="005B6F53">
        <w:rPr>
          <w:sz w:val="24"/>
          <w:szCs w:val="24"/>
          <w:lang w:val="en-US"/>
        </w:rPr>
        <w:fldChar w:fldCharType="separate"/>
      </w:r>
      <w:r w:rsidR="00EC3E01">
        <w:rPr>
          <w:noProof/>
          <w:sz w:val="24"/>
          <w:szCs w:val="24"/>
          <w:lang w:val="en-US"/>
        </w:rPr>
        <w:t>5</w:t>
      </w:r>
      <w:r w:rsidR="005B6F53">
        <w:rPr>
          <w:sz w:val="24"/>
          <w:szCs w:val="24"/>
          <w:lang w:val="en-US"/>
        </w:rPr>
        <w:fldChar w:fldCharType="end"/>
      </w:r>
      <w:r w:rsidRPr="00C57B4E">
        <w:rPr>
          <w:sz w:val="24"/>
          <w:szCs w:val="24"/>
          <w:lang w:val="en-US"/>
        </w:rPr>
        <w:t xml:space="preserve">. Lorem ipsum dolor sit </w:t>
      </w:r>
      <w:proofErr w:type="spellStart"/>
      <w:r w:rsidRPr="00C57B4E">
        <w:rPr>
          <w:sz w:val="24"/>
          <w:szCs w:val="24"/>
          <w:lang w:val="en-US"/>
        </w:rPr>
        <w:t>amet</w:t>
      </w:r>
      <w:proofErr w:type="spellEnd"/>
      <w:r w:rsidRPr="00C57B4E">
        <w:rPr>
          <w:sz w:val="24"/>
          <w:szCs w:val="24"/>
          <w:lang w:val="en-US"/>
        </w:rPr>
        <w:t xml:space="preserve">, </w:t>
      </w:r>
      <w:proofErr w:type="spellStart"/>
      <w:r w:rsidRPr="00C57B4E">
        <w:rPr>
          <w:sz w:val="24"/>
          <w:szCs w:val="24"/>
          <w:lang w:val="en-US"/>
        </w:rPr>
        <w:t>consectetur</w:t>
      </w:r>
      <w:proofErr w:type="spellEnd"/>
      <w:r>
        <w:rPr>
          <w:sz w:val="24"/>
          <w:szCs w:val="24"/>
          <w:lang w:val="en-US"/>
        </w:rPr>
        <w:t>.</w:t>
      </w:r>
      <w:bookmarkEnd w:id="80"/>
    </w:p>
    <w:p w14:paraId="67976E21" w14:textId="77777777" w:rsidR="00F659F1" w:rsidRPr="00C57B4E" w:rsidRDefault="00F659F1" w:rsidP="00F659F1">
      <w:pPr>
        <w:rPr>
          <w:lang w:val="en-US"/>
        </w:rPr>
      </w:pPr>
    </w:p>
    <w:p w14:paraId="3768D755" w14:textId="131B5754" w:rsidR="00F659F1" w:rsidRDefault="00F659F1" w:rsidP="00F659F1">
      <w:pPr>
        <w:pStyle w:val="Tekstpodstawowy"/>
        <w:jc w:val="center"/>
        <w:rPr>
          <w:rFonts w:cs="Arial"/>
        </w:rPr>
      </w:pPr>
      <w:r>
        <w:rPr>
          <w:noProof/>
        </w:rPr>
        <w:drawing>
          <wp:inline distT="0" distB="0" distL="0" distR="0" wp14:anchorId="6C787460" wp14:editId="74484210">
            <wp:extent cx="3836035" cy="2131695"/>
            <wp:effectExtent l="38100" t="0" r="1206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4C19AE92" w14:textId="77777777" w:rsidR="00F659F1" w:rsidRPr="00C57B4E" w:rsidRDefault="00F659F1" w:rsidP="00F659F1">
      <w:pPr>
        <w:pStyle w:val="Tekstpodstawowy"/>
        <w:rPr>
          <w:rFonts w:cs="Arial"/>
          <w:sz w:val="20"/>
          <w:szCs w:val="20"/>
          <w:lang w:val="en-US"/>
        </w:rPr>
      </w:pPr>
      <w:proofErr w:type="spellStart"/>
      <w:r w:rsidRPr="00C57B4E">
        <w:rPr>
          <w:b/>
          <w:sz w:val="20"/>
          <w:szCs w:val="20"/>
          <w:lang w:val="en-US"/>
        </w:rPr>
        <w:t>Źródło</w:t>
      </w:r>
      <w:proofErr w:type="spellEnd"/>
      <w:r w:rsidRPr="00C57B4E">
        <w:rPr>
          <w:b/>
          <w:sz w:val="20"/>
          <w:szCs w:val="20"/>
          <w:lang w:val="en-US"/>
        </w:rPr>
        <w:t xml:space="preserve">: </w:t>
      </w:r>
      <w:proofErr w:type="spellStart"/>
      <w:r w:rsidRPr="00066FB5">
        <w:rPr>
          <w:bCs/>
          <w:sz w:val="20"/>
          <w:szCs w:val="20"/>
          <w:lang w:val="en-US"/>
        </w:rPr>
        <w:t>Opracowanie</w:t>
      </w:r>
      <w:proofErr w:type="spellEnd"/>
      <w:r w:rsidRPr="00066FB5">
        <w:rPr>
          <w:bCs/>
          <w:sz w:val="20"/>
          <w:szCs w:val="20"/>
          <w:lang w:val="en-US"/>
        </w:rPr>
        <w:t xml:space="preserve"> </w:t>
      </w:r>
      <w:proofErr w:type="spellStart"/>
      <w:r w:rsidRPr="00066FB5">
        <w:rPr>
          <w:bCs/>
          <w:sz w:val="20"/>
          <w:szCs w:val="20"/>
          <w:lang w:val="en-US"/>
        </w:rPr>
        <w:t>własne</w:t>
      </w:r>
      <w:proofErr w:type="spellEnd"/>
      <w:r w:rsidRPr="00066FB5">
        <w:rPr>
          <w:bCs/>
          <w:sz w:val="20"/>
          <w:szCs w:val="20"/>
          <w:lang w:val="en-US"/>
        </w:rPr>
        <w:t>.</w:t>
      </w:r>
    </w:p>
    <w:p w14:paraId="104AF6F3" w14:textId="77777777" w:rsidR="00F659F1" w:rsidRPr="00C57B4E" w:rsidRDefault="00F659F1" w:rsidP="00F659F1">
      <w:pPr>
        <w:pStyle w:val="Tekstpodstawowy"/>
        <w:rPr>
          <w:lang w:val="en-US"/>
        </w:rPr>
      </w:pPr>
    </w:p>
    <w:p w14:paraId="26F08EF0"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est. </w:t>
      </w:r>
    </w:p>
    <w:p w14:paraId="75A84BAD" w14:textId="77777777" w:rsidR="00F659F1" w:rsidRDefault="00F659F1" w:rsidP="00F659F1">
      <w:pPr>
        <w:pStyle w:val="Nagwek4"/>
      </w:pPr>
      <w:r w:rsidRPr="00C57B4E">
        <w:rPr>
          <w:lang w:val="en-US"/>
        </w:rPr>
        <w:t xml:space="preserve"> </w:t>
      </w:r>
      <w:bookmarkStart w:id="81" w:name="_Toc130245814"/>
      <w:proofErr w:type="spellStart"/>
      <w:r>
        <w:t>Abcc</w:t>
      </w:r>
      <w:proofErr w:type="spellEnd"/>
      <w:r>
        <w:t xml:space="preserve"> </w:t>
      </w:r>
      <w:proofErr w:type="spellStart"/>
      <w:r>
        <w:t>ccsscssc</w:t>
      </w:r>
      <w:proofErr w:type="spellEnd"/>
      <w:r>
        <w:t xml:space="preserve"> </w:t>
      </w:r>
      <w:proofErr w:type="spellStart"/>
      <w:r>
        <w:t>sdsdza</w:t>
      </w:r>
      <w:bookmarkEnd w:id="81"/>
      <w:proofErr w:type="spellEnd"/>
    </w:p>
    <w:p w14:paraId="546C186B" w14:textId="77777777" w:rsidR="00F659F1" w:rsidRDefault="00F659F1" w:rsidP="00F659F1">
      <w:pPr>
        <w:pStyle w:val="Tekstpodstawowy"/>
        <w:ind w:left="708"/>
      </w:pPr>
    </w:p>
    <w:p w14:paraId="51F1A25A" w14:textId="77777777" w:rsidR="00F659F1" w:rsidRPr="00C57B4E" w:rsidRDefault="00F659F1" w:rsidP="00F659F1">
      <w:pPr>
        <w:pStyle w:val="Tekstpodstawowy"/>
        <w:rPr>
          <w:lang w:val="en-US"/>
        </w:rPr>
      </w:pPr>
      <w:r w:rsidRPr="00C57B4E">
        <w:rPr>
          <w:lang w:val="en-US"/>
        </w:rPr>
        <w:lastRenderedPageBreak/>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3DEE3C99" w14:textId="48546F20" w:rsidR="00F659F1" w:rsidRDefault="00F659F1" w:rsidP="00F659F1">
      <w:pPr>
        <w:pStyle w:val="Nagwek4"/>
      </w:pPr>
      <w:bookmarkStart w:id="82" w:name="_Toc130245815"/>
      <w:proofErr w:type="spellStart"/>
      <w:r>
        <w:t>Kdsjdjs</w:t>
      </w:r>
      <w:proofErr w:type="spellEnd"/>
      <w:r>
        <w:t xml:space="preserve"> </w:t>
      </w:r>
      <w:proofErr w:type="spellStart"/>
      <w:r>
        <w:t>adsdfs</w:t>
      </w:r>
      <w:proofErr w:type="spellEnd"/>
      <w:r>
        <w:t xml:space="preserve"> </w:t>
      </w:r>
      <w:proofErr w:type="spellStart"/>
      <w:r>
        <w:t>dfsdfh</w:t>
      </w:r>
      <w:bookmarkEnd w:id="82"/>
      <w:proofErr w:type="spellEnd"/>
    </w:p>
    <w:p w14:paraId="7797949E" w14:textId="77777777" w:rsidR="00F659F1" w:rsidRDefault="00F659F1" w:rsidP="00F659F1">
      <w:pPr>
        <w:pStyle w:val="Tekstpodstawowy"/>
        <w:ind w:left="708"/>
      </w:pPr>
    </w:p>
    <w:p w14:paraId="0D2D65D7"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w:t>
      </w:r>
      <w:r>
        <w:rPr>
          <w:rStyle w:val="Odwoanieprzypisudolnego"/>
          <w:rFonts w:eastAsia="Calibri"/>
        </w:rPr>
        <w:footnoteReference w:id="148"/>
      </w:r>
      <w:r w:rsidRPr="00C57B4E">
        <w:rPr>
          <w:lang w:val="en-US"/>
        </w:rPr>
        <w:t xml:space="preserve"> </w:t>
      </w:r>
      <w:r>
        <w:rPr>
          <w:rStyle w:val="Odwoanieprzypisudolnego"/>
          <w:rFonts w:eastAsia="Calibri"/>
        </w:rPr>
        <w:footnoteReference w:id="149"/>
      </w:r>
    </w:p>
    <w:p w14:paraId="21A8A713"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w:t>
      </w:r>
    </w:p>
    <w:p w14:paraId="5E1E3FB2"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w:t>
      </w:r>
      <w:r w:rsidRPr="00C57B4E">
        <w:rPr>
          <w:lang w:val="en-US"/>
        </w:rPr>
        <w:lastRenderedPageBreak/>
        <w:t xml:space="preserve">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
    <w:p w14:paraId="497E678E"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ea.</w:t>
      </w:r>
    </w:p>
    <w:p w14:paraId="11578EE7" w14:textId="77777777" w:rsidR="00F659F1" w:rsidRPr="006F349D" w:rsidRDefault="00F659F1" w:rsidP="00F659F1">
      <w:pPr>
        <w:pStyle w:val="Tekstpodstawowy"/>
        <w:rPr>
          <w:lang w:val="en-GB"/>
        </w:rPr>
      </w:pPr>
      <w:r w:rsidRPr="00C57B4E">
        <w:rPr>
          <w:rFonts w:cs="Arial"/>
          <w:b/>
          <w:bCs/>
          <w:kern w:val="32"/>
          <w:sz w:val="40"/>
          <w:szCs w:val="40"/>
          <w:lang w:val="en-US"/>
        </w:rP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6711DF00" w14:textId="77777777" w:rsidR="00F659F1" w:rsidRDefault="00F659F1" w:rsidP="00F659F1">
      <w:pPr>
        <w:pStyle w:val="Nagwek4"/>
      </w:pPr>
      <w:r w:rsidRPr="006F349D">
        <w:rPr>
          <w:lang w:val="en-GB"/>
        </w:rPr>
        <w:t xml:space="preserve"> </w:t>
      </w:r>
      <w:bookmarkStart w:id="83" w:name="_Toc130245816"/>
      <w:proofErr w:type="spellStart"/>
      <w:r>
        <w:t>Loriem</w:t>
      </w:r>
      <w:proofErr w:type="spellEnd"/>
      <w:r>
        <w:t xml:space="preserve"> lori </w:t>
      </w:r>
      <w:proofErr w:type="spellStart"/>
      <w:r>
        <w:t>trinume</w:t>
      </w:r>
      <w:proofErr w:type="spellEnd"/>
      <w:r>
        <w:t xml:space="preserve"> </w:t>
      </w:r>
      <w:proofErr w:type="spellStart"/>
      <w:r>
        <w:t>trie</w:t>
      </w:r>
      <w:bookmarkEnd w:id="83"/>
      <w:proofErr w:type="spellEnd"/>
    </w:p>
    <w:p w14:paraId="33A4EDD9" w14:textId="77777777" w:rsidR="00F659F1" w:rsidRDefault="00F659F1" w:rsidP="00F659F1">
      <w:pPr>
        <w:pStyle w:val="Tekstpodstawowy"/>
        <w:ind w:left="708"/>
      </w:pPr>
    </w:p>
    <w:p w14:paraId="5945786B"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592991DD"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lastRenderedPageBreak/>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 xml:space="preserve">. </w:t>
      </w:r>
    </w:p>
    <w:p w14:paraId="2ACDA1D4" w14:textId="5653642E" w:rsidR="00F659F1" w:rsidRDefault="00F659F1" w:rsidP="00325B73">
      <w:pPr>
        <w:pStyle w:val="Nagwek2"/>
      </w:pPr>
      <w:bookmarkStart w:id="84" w:name="_Toc130245817"/>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proofErr w:type="spellEnd"/>
      <w:r>
        <w:t xml:space="preserve"> </w:t>
      </w:r>
      <w:proofErr w:type="spellStart"/>
      <w:r>
        <w:t>loriem</w:t>
      </w:r>
      <w:bookmarkEnd w:id="84"/>
      <w:proofErr w:type="spellEnd"/>
      <w:r>
        <w:t xml:space="preserve"> </w:t>
      </w:r>
    </w:p>
    <w:p w14:paraId="2DC613FD" w14:textId="77777777" w:rsidR="00F659F1" w:rsidRDefault="00F659F1" w:rsidP="00F659F1">
      <w:pPr>
        <w:pStyle w:val="Tekstpodstawowy"/>
        <w:ind w:left="708"/>
      </w:pPr>
    </w:p>
    <w:p w14:paraId="22F99FD0" w14:textId="77777777" w:rsidR="00F659F1" w:rsidRPr="006F349D" w:rsidRDefault="00F659F1" w:rsidP="00F659F1">
      <w:pPr>
        <w:pStyle w:val="Tekstpodstawowy"/>
        <w:rPr>
          <w:lang w:val="en-GB"/>
        </w:rPr>
      </w:pPr>
      <w:r>
        <w:tab/>
      </w: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5D74AC4D" w14:textId="2C14448B" w:rsidR="00F659F1" w:rsidRDefault="00F659F1" w:rsidP="00F659F1">
      <w:pPr>
        <w:pStyle w:val="Nagwek4"/>
      </w:pPr>
      <w:bookmarkStart w:id="85" w:name="_Toc130245818"/>
      <w:proofErr w:type="spellStart"/>
      <w:r w:rsidRPr="002128C8">
        <w:t>Duis</w:t>
      </w:r>
      <w:proofErr w:type="spellEnd"/>
      <w:r w:rsidRPr="002128C8">
        <w:t xml:space="preserve"> </w:t>
      </w:r>
      <w:proofErr w:type="spellStart"/>
      <w:r>
        <w:t>duis</w:t>
      </w:r>
      <w:proofErr w:type="spellEnd"/>
      <w:r>
        <w:t xml:space="preserve"> </w:t>
      </w:r>
      <w:proofErr w:type="spellStart"/>
      <w:r>
        <w:t>duis</w:t>
      </w:r>
      <w:proofErr w:type="spellEnd"/>
      <w:r>
        <w:t xml:space="preserve"> </w:t>
      </w:r>
      <w:proofErr w:type="spellStart"/>
      <w:r>
        <w:t>duis</w:t>
      </w:r>
      <w:bookmarkEnd w:id="85"/>
      <w:proofErr w:type="spellEnd"/>
    </w:p>
    <w:p w14:paraId="6002F996" w14:textId="77777777" w:rsidR="00F659F1" w:rsidRDefault="00F659F1" w:rsidP="00F659F1">
      <w:pPr>
        <w:pStyle w:val="Tekstpodstawowy"/>
        <w:ind w:left="708"/>
      </w:pPr>
    </w:p>
    <w:p w14:paraId="6D2DD3BE" w14:textId="77777777" w:rsidR="00F659F1" w:rsidRPr="00C57B4E" w:rsidRDefault="00F659F1" w:rsidP="00F659F1">
      <w:pPr>
        <w:pStyle w:val="Tekstpodstawowy"/>
        <w:rPr>
          <w:highlight w:val="yellow"/>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r>
        <w:rPr>
          <w:rStyle w:val="Odwoanieprzypisudolnego"/>
          <w:rFonts w:eastAsia="Calibri"/>
        </w:rPr>
        <w:footnoteReference w:id="150"/>
      </w:r>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r>
        <w:rPr>
          <w:rStyle w:val="Odwoanieprzypisudolnego"/>
          <w:rFonts w:eastAsia="Calibri"/>
        </w:rPr>
        <w:footnoteReference w:id="151"/>
      </w:r>
      <w:r w:rsidRPr="00C57B4E">
        <w:rPr>
          <w:lang w:val="en-US"/>
        </w:rPr>
        <w:t xml:space="preserve"> </w:t>
      </w:r>
    </w:p>
    <w:p w14:paraId="1221219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w:t>
      </w:r>
      <w:r w:rsidRPr="00C57B4E">
        <w:rPr>
          <w:lang w:val="en-US"/>
        </w:rPr>
        <w:lastRenderedPageBreak/>
        <w:t xml:space="preserve">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Lorem</w:t>
      </w:r>
      <w:proofErr w:type="spellEnd"/>
      <w:r w:rsidRPr="00C57B4E">
        <w:rPr>
          <w:lang w:val="en-US"/>
        </w:rPr>
        <w:t xml:space="preserve">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1C11E07E" w14:textId="77777777" w:rsidR="00F659F1" w:rsidRPr="00C57B4E" w:rsidRDefault="00F659F1" w:rsidP="00F659F1">
      <w:pPr>
        <w:pStyle w:val="Tekstpodstawowy"/>
        <w:rPr>
          <w:lang w:val="en-US"/>
        </w:rPr>
      </w:pPr>
    </w:p>
    <w:p w14:paraId="74DDFE50" w14:textId="77777777" w:rsidR="00F659F1" w:rsidRPr="00C57B4E" w:rsidRDefault="00F659F1" w:rsidP="00F659F1">
      <w:pPr>
        <w:pStyle w:val="Tekstpodstawowy"/>
        <w:rPr>
          <w:lang w:val="en-US"/>
        </w:rPr>
      </w:pPr>
    </w:p>
    <w:p w14:paraId="03723A47" w14:textId="77777777" w:rsidR="00F659F1" w:rsidRPr="00C57B4E" w:rsidRDefault="00F659F1" w:rsidP="00F659F1">
      <w:pPr>
        <w:pStyle w:val="Tekstpodstawowy"/>
        <w:rPr>
          <w:lang w:val="en-US"/>
        </w:rPr>
      </w:pPr>
    </w:p>
    <w:p w14:paraId="503268F8" w14:textId="77777777" w:rsidR="00F659F1" w:rsidRPr="00C57B4E" w:rsidRDefault="00F659F1" w:rsidP="00F659F1">
      <w:pPr>
        <w:pStyle w:val="Tekstpodstawowy"/>
        <w:rPr>
          <w:lang w:val="en-US"/>
        </w:rPr>
      </w:pPr>
    </w:p>
    <w:p w14:paraId="38F1CE42" w14:textId="77777777" w:rsidR="00F659F1" w:rsidRPr="00C57B4E" w:rsidRDefault="00F659F1" w:rsidP="00F659F1">
      <w:pPr>
        <w:pStyle w:val="Tekstpodstawowy"/>
        <w:rPr>
          <w:lang w:val="en-US"/>
        </w:rPr>
      </w:pPr>
    </w:p>
    <w:p w14:paraId="2F827D7D" w14:textId="77777777" w:rsidR="00F659F1" w:rsidRPr="00C57B4E" w:rsidRDefault="00F659F1" w:rsidP="00F659F1">
      <w:pPr>
        <w:pStyle w:val="Tekstpodstawowy"/>
        <w:rPr>
          <w:lang w:val="en-US"/>
        </w:rPr>
      </w:pPr>
    </w:p>
    <w:p w14:paraId="3C14F123" w14:textId="77777777" w:rsidR="00F659F1" w:rsidRPr="00C57B4E" w:rsidRDefault="00F659F1" w:rsidP="00F659F1">
      <w:pPr>
        <w:pStyle w:val="Tekstpodstawowy"/>
        <w:rPr>
          <w:lang w:val="en-US"/>
        </w:rPr>
      </w:pPr>
    </w:p>
    <w:p w14:paraId="0A73A58F" w14:textId="77777777" w:rsidR="00F659F1" w:rsidRPr="00C57B4E" w:rsidRDefault="00F659F1" w:rsidP="00F659F1">
      <w:pPr>
        <w:pStyle w:val="Tekstpodstawowy"/>
        <w:rPr>
          <w:lang w:val="en-US"/>
        </w:rPr>
      </w:pPr>
    </w:p>
    <w:p w14:paraId="11A30A43" w14:textId="77777777" w:rsidR="00F659F1" w:rsidRPr="00C57B4E" w:rsidRDefault="00F659F1" w:rsidP="00F659F1">
      <w:pPr>
        <w:pStyle w:val="Tekstpodstawowy"/>
        <w:rPr>
          <w:lang w:val="en-US"/>
        </w:rPr>
      </w:pPr>
    </w:p>
    <w:p w14:paraId="36CD5F5E" w14:textId="77777777" w:rsidR="00F659F1" w:rsidRPr="00C57B4E" w:rsidRDefault="00F659F1" w:rsidP="00F659F1">
      <w:pPr>
        <w:pStyle w:val="Tekstpodstawowy"/>
        <w:rPr>
          <w:lang w:val="en-US"/>
        </w:rPr>
      </w:pPr>
    </w:p>
    <w:p w14:paraId="7FD0675F" w14:textId="77777777" w:rsidR="00F659F1" w:rsidRPr="00C57B4E" w:rsidRDefault="00F659F1" w:rsidP="00F659F1">
      <w:pPr>
        <w:pStyle w:val="Tekstpodstawowy"/>
        <w:rPr>
          <w:lang w:val="en-US"/>
        </w:rPr>
      </w:pPr>
    </w:p>
    <w:p w14:paraId="791A99A0" w14:textId="77777777" w:rsidR="00F659F1" w:rsidRPr="00C57B4E" w:rsidRDefault="00F659F1" w:rsidP="00F659F1">
      <w:pPr>
        <w:pStyle w:val="Tekstpodstawowy"/>
        <w:rPr>
          <w:lang w:val="en-US"/>
        </w:rPr>
      </w:pPr>
    </w:p>
    <w:p w14:paraId="0C84818B" w14:textId="77777777" w:rsidR="00F659F1" w:rsidRPr="00C57B4E" w:rsidRDefault="00F659F1" w:rsidP="00F659F1">
      <w:pPr>
        <w:pStyle w:val="Tekstpodstawowy"/>
        <w:rPr>
          <w:lang w:val="en-US"/>
        </w:rPr>
      </w:pPr>
    </w:p>
    <w:p w14:paraId="526A730F" w14:textId="77777777" w:rsidR="00F659F1" w:rsidRPr="00C57B4E" w:rsidRDefault="00F659F1" w:rsidP="00F659F1">
      <w:pPr>
        <w:pStyle w:val="Tekstpodstawowy"/>
        <w:rPr>
          <w:lang w:val="en-US"/>
        </w:rPr>
      </w:pPr>
    </w:p>
    <w:p w14:paraId="58CCDDD0" w14:textId="77777777" w:rsidR="00F659F1" w:rsidRPr="00C57B4E" w:rsidRDefault="00F659F1" w:rsidP="00F659F1">
      <w:pPr>
        <w:pStyle w:val="Tekstpodstawowy"/>
        <w:rPr>
          <w:lang w:val="en-US"/>
        </w:rPr>
      </w:pPr>
    </w:p>
    <w:p w14:paraId="46666CD3" w14:textId="77777777" w:rsidR="00F659F1" w:rsidRPr="00C57B4E" w:rsidRDefault="00F659F1" w:rsidP="00F659F1">
      <w:pPr>
        <w:pStyle w:val="Tekstpodstawowy"/>
        <w:rPr>
          <w:lang w:val="en-US"/>
        </w:rPr>
      </w:pPr>
    </w:p>
    <w:p w14:paraId="6269A295" w14:textId="77777777" w:rsidR="00F659F1" w:rsidRPr="00C57B4E" w:rsidRDefault="00F659F1" w:rsidP="00F659F1">
      <w:pPr>
        <w:pStyle w:val="Tekstpodstawowy"/>
        <w:rPr>
          <w:lang w:val="en-US"/>
        </w:rPr>
      </w:pPr>
    </w:p>
    <w:p w14:paraId="098F165C" w14:textId="77777777" w:rsidR="00F659F1" w:rsidRPr="00C57B4E" w:rsidRDefault="00F659F1" w:rsidP="00F659F1">
      <w:pPr>
        <w:pStyle w:val="Tekstpodstawowy"/>
        <w:rPr>
          <w:lang w:val="en-US"/>
        </w:rPr>
      </w:pPr>
    </w:p>
    <w:p w14:paraId="51596DEF" w14:textId="77777777" w:rsidR="00F659F1" w:rsidRPr="00C57B4E" w:rsidRDefault="00F659F1" w:rsidP="00F659F1">
      <w:pPr>
        <w:pStyle w:val="Tekstpodstawowy"/>
        <w:rPr>
          <w:lang w:val="en-US"/>
        </w:rPr>
      </w:pPr>
    </w:p>
    <w:p w14:paraId="6EDB5199" w14:textId="77777777" w:rsidR="00F659F1" w:rsidRPr="00C57B4E" w:rsidRDefault="00F659F1" w:rsidP="00F659F1">
      <w:pPr>
        <w:pStyle w:val="Tekstpodstawowy"/>
        <w:rPr>
          <w:lang w:val="en-US"/>
        </w:rPr>
      </w:pPr>
    </w:p>
    <w:p w14:paraId="6ED64A5F" w14:textId="77777777" w:rsidR="00F659F1" w:rsidRPr="00C57B4E" w:rsidRDefault="00F659F1" w:rsidP="00F659F1">
      <w:pPr>
        <w:pStyle w:val="Tekstpodstawowy"/>
        <w:rPr>
          <w:lang w:val="en-US"/>
        </w:rPr>
      </w:pPr>
    </w:p>
    <w:p w14:paraId="2DF01F04" w14:textId="77777777" w:rsidR="00F659F1" w:rsidRPr="00C57B4E" w:rsidRDefault="00F659F1" w:rsidP="00F659F1">
      <w:pPr>
        <w:pStyle w:val="Tekstpodstawowy"/>
        <w:rPr>
          <w:lang w:val="en-US"/>
        </w:rPr>
      </w:pPr>
    </w:p>
    <w:p w14:paraId="6FE2A3B5" w14:textId="77777777" w:rsidR="00F659F1" w:rsidRPr="00C57B4E" w:rsidRDefault="00F659F1" w:rsidP="00F659F1">
      <w:pPr>
        <w:pStyle w:val="Tekstpodstawowy"/>
        <w:rPr>
          <w:lang w:val="en-US"/>
        </w:rPr>
      </w:pPr>
    </w:p>
    <w:p w14:paraId="64AF4CFD" w14:textId="77777777" w:rsidR="00F659F1" w:rsidRPr="00C57B4E" w:rsidRDefault="00F659F1" w:rsidP="00F659F1">
      <w:pPr>
        <w:pStyle w:val="Tekstpodstawowy"/>
        <w:rPr>
          <w:lang w:val="en-US"/>
        </w:rPr>
      </w:pPr>
    </w:p>
    <w:p w14:paraId="34297807" w14:textId="77777777" w:rsidR="00F659F1" w:rsidRPr="00C57B4E" w:rsidRDefault="00F659F1" w:rsidP="00F659F1">
      <w:pPr>
        <w:pStyle w:val="Tekstpodstawowy"/>
        <w:rPr>
          <w:lang w:val="en-US"/>
        </w:rPr>
      </w:pPr>
    </w:p>
    <w:p w14:paraId="35EE7085" w14:textId="77777777" w:rsidR="00F659F1" w:rsidRPr="00C57B4E" w:rsidRDefault="00F659F1" w:rsidP="00F659F1">
      <w:pPr>
        <w:pStyle w:val="Nagwek"/>
        <w:rPr>
          <w:lang w:val="en-US"/>
        </w:rPr>
      </w:pPr>
      <w:bookmarkStart w:id="86" w:name="_Toc130245819"/>
      <w:r w:rsidRPr="00C57B4E">
        <w:rPr>
          <w:lang w:val="en-US"/>
        </w:rPr>
        <w:t>Zakończenie</w:t>
      </w:r>
      <w:bookmarkEnd w:id="86"/>
    </w:p>
    <w:p w14:paraId="175F7F34" w14:textId="77777777" w:rsidR="00F659F1" w:rsidRPr="00C57B4E" w:rsidRDefault="00F659F1" w:rsidP="00F659F1">
      <w:pPr>
        <w:pStyle w:val="Tekstpodstawowy"/>
        <w:rPr>
          <w:lang w:val="en-US"/>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w:t>
      </w:r>
    </w:p>
    <w:p w14:paraId="459F9C0C" w14:textId="77777777" w:rsidR="00F659F1" w:rsidRPr="006F349D" w:rsidRDefault="00F659F1" w:rsidP="00F659F1">
      <w:pPr>
        <w:pStyle w:val="Tekstpodstawowy"/>
        <w:rPr>
          <w:lang w:val="en-GB"/>
        </w:rPr>
      </w:pPr>
      <w:r w:rsidRPr="00C57B4E">
        <w:rPr>
          <w:lang w:val="en-US"/>
        </w:rPr>
        <w:tab/>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w:t>
      </w:r>
      <w:r w:rsidRPr="006F349D">
        <w:rPr>
          <w:lang w:val="en-GB"/>
        </w:rPr>
        <w:t xml:space="preserve">Duis </w:t>
      </w:r>
      <w:proofErr w:type="spellStart"/>
      <w:r w:rsidRPr="006F349D">
        <w:rPr>
          <w:lang w:val="en-GB"/>
        </w:rPr>
        <w:t>aute</w:t>
      </w:r>
      <w:proofErr w:type="spellEnd"/>
      <w:r w:rsidRPr="006F349D">
        <w:rPr>
          <w:lang w:val="en-GB"/>
        </w:rPr>
        <w:t xml:space="preserve"> </w:t>
      </w:r>
      <w:proofErr w:type="spellStart"/>
      <w:r w:rsidRPr="006F349D">
        <w:rPr>
          <w:lang w:val="en-GB"/>
        </w:rPr>
        <w:t>irure</w:t>
      </w:r>
      <w:proofErr w:type="spellEnd"/>
      <w:r w:rsidRPr="006F349D">
        <w:rPr>
          <w:lang w:val="en-GB"/>
        </w:rPr>
        <w:t xml:space="preserve"> </w:t>
      </w:r>
      <w:proofErr w:type="spellStart"/>
      <w:r w:rsidRPr="006F349D">
        <w:rPr>
          <w:lang w:val="en-GB"/>
        </w:rPr>
        <w:t>dolor</w:t>
      </w:r>
      <w:proofErr w:type="spellEnd"/>
      <w:r w:rsidRPr="006F349D">
        <w:rPr>
          <w:lang w:val="en-GB"/>
        </w:rPr>
        <w:t xml:space="preserve"> in </w:t>
      </w:r>
      <w:proofErr w:type="spellStart"/>
      <w:r w:rsidRPr="006F349D">
        <w:rPr>
          <w:lang w:val="en-GB"/>
        </w:rPr>
        <w:t>reprehenderit</w:t>
      </w:r>
      <w:proofErr w:type="spellEnd"/>
      <w:r w:rsidRPr="006F349D">
        <w:rPr>
          <w:lang w:val="en-GB"/>
        </w:rPr>
        <w:t xml:space="preserve"> in </w:t>
      </w:r>
      <w:proofErr w:type="spellStart"/>
      <w:r w:rsidRPr="006F349D">
        <w:rPr>
          <w:lang w:val="en-GB"/>
        </w:rPr>
        <w:t>voluptate</w:t>
      </w:r>
      <w:proofErr w:type="spellEnd"/>
      <w:r w:rsidRPr="006F349D">
        <w:rPr>
          <w:lang w:val="en-GB"/>
        </w:rPr>
        <w:t xml:space="preserve"> </w:t>
      </w:r>
      <w:proofErr w:type="spellStart"/>
      <w:r w:rsidRPr="006F349D">
        <w:rPr>
          <w:lang w:val="en-GB"/>
        </w:rPr>
        <w:t>velit</w:t>
      </w:r>
      <w:proofErr w:type="spellEnd"/>
      <w:r w:rsidRPr="006F349D">
        <w:rPr>
          <w:lang w:val="en-GB"/>
        </w:rPr>
        <w:t xml:space="preserve"> </w:t>
      </w:r>
      <w:proofErr w:type="spellStart"/>
      <w:r w:rsidRPr="006F349D">
        <w:rPr>
          <w:lang w:val="en-GB"/>
        </w:rPr>
        <w:t>esse</w:t>
      </w:r>
      <w:proofErr w:type="spellEnd"/>
      <w:r w:rsidRPr="006F349D">
        <w:rPr>
          <w:lang w:val="en-GB"/>
        </w:rPr>
        <w:t xml:space="preserve"> </w:t>
      </w:r>
      <w:proofErr w:type="spellStart"/>
      <w:r w:rsidRPr="006F349D">
        <w:rPr>
          <w:lang w:val="en-GB"/>
        </w:rPr>
        <w:t>cillum</w:t>
      </w:r>
      <w:proofErr w:type="spellEnd"/>
      <w:r w:rsidRPr="006F349D">
        <w:rPr>
          <w:lang w:val="en-GB"/>
        </w:rPr>
        <w:t xml:space="preserve"> dolore </w:t>
      </w:r>
      <w:proofErr w:type="spellStart"/>
      <w:r w:rsidRPr="006F349D">
        <w:rPr>
          <w:lang w:val="en-GB"/>
        </w:rPr>
        <w:t>eu</w:t>
      </w:r>
      <w:proofErr w:type="spellEnd"/>
      <w:r w:rsidRPr="006F349D">
        <w:rPr>
          <w:lang w:val="en-GB"/>
        </w:rPr>
        <w:t xml:space="preserve"> </w:t>
      </w:r>
      <w:proofErr w:type="spellStart"/>
      <w:r w:rsidRPr="006F349D">
        <w:rPr>
          <w:lang w:val="en-GB"/>
        </w:rPr>
        <w:t>fugiat</w:t>
      </w:r>
      <w:proofErr w:type="spellEnd"/>
      <w:r w:rsidRPr="006F349D">
        <w:rPr>
          <w:lang w:val="en-GB"/>
        </w:rPr>
        <w:t xml:space="preserve"> </w:t>
      </w:r>
      <w:proofErr w:type="spellStart"/>
      <w:r w:rsidRPr="006F349D">
        <w:rPr>
          <w:lang w:val="en-GB"/>
        </w:rPr>
        <w:t>nulla</w:t>
      </w:r>
      <w:proofErr w:type="spellEnd"/>
      <w:r w:rsidRPr="006F349D">
        <w:rPr>
          <w:lang w:val="en-GB"/>
        </w:rPr>
        <w:t xml:space="preserve"> </w:t>
      </w:r>
      <w:proofErr w:type="spellStart"/>
      <w:r w:rsidRPr="006F349D">
        <w:rPr>
          <w:lang w:val="en-GB"/>
        </w:rPr>
        <w:t>pariatur</w:t>
      </w:r>
      <w:proofErr w:type="spellEnd"/>
      <w:r w:rsidRPr="006F349D">
        <w:rPr>
          <w:lang w:val="en-GB"/>
        </w:rPr>
        <w:t>.</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87" w:name="_Toc130245820"/>
      <w:r w:rsidRPr="00FE1991">
        <w:rPr>
          <w:lang w:val="en-GB"/>
        </w:rPr>
        <w:lastRenderedPageBreak/>
        <w:t>LITERATURA</w:t>
      </w:r>
      <w:bookmarkEnd w:id="87"/>
    </w:p>
    <w:p w14:paraId="17D887DE" w14:textId="77777777" w:rsidR="00440D89" w:rsidRPr="00440D89" w:rsidRDefault="00440D89" w:rsidP="00440D89">
      <w:pPr>
        <w:pStyle w:val="Tekstpodstawowy"/>
        <w:rPr>
          <w:lang w:val="en-GB"/>
        </w:rPr>
      </w:pPr>
    </w:p>
    <w:p w14:paraId="05B82352" w14:textId="77777777" w:rsidR="00F659F1" w:rsidRPr="00FE1991" w:rsidRDefault="00F659F1" w:rsidP="00F659F1">
      <w:pPr>
        <w:pStyle w:val="Tekstpodstawowy"/>
        <w:rPr>
          <w:lang w:val="en-GB"/>
        </w:rPr>
      </w:pPr>
    </w:p>
    <w:p w14:paraId="042FB28C" w14:textId="77777777" w:rsidR="00F659F1" w:rsidRPr="001228FC" w:rsidRDefault="00F659F1" w:rsidP="00F659F1">
      <w:pPr>
        <w:pStyle w:val="Tekstpodstawowy"/>
        <w:rPr>
          <w:b/>
          <w:sz w:val="28"/>
          <w:szCs w:val="28"/>
          <w:lang w:val="en-GB"/>
        </w:rPr>
      </w:pPr>
      <w:proofErr w:type="spellStart"/>
      <w:r w:rsidRPr="001228FC">
        <w:rPr>
          <w:b/>
          <w:sz w:val="28"/>
          <w:szCs w:val="28"/>
          <w:lang w:val="en-GB"/>
        </w:rPr>
        <w:t>Książki</w:t>
      </w:r>
      <w:proofErr w:type="spellEnd"/>
    </w:p>
    <w:p w14:paraId="34E1495A" w14:textId="77777777" w:rsidR="00F659F1" w:rsidRPr="001228FC" w:rsidRDefault="00F659F1" w:rsidP="00F659F1">
      <w:pPr>
        <w:pStyle w:val="Tekstpodstawowy"/>
        <w:rPr>
          <w:b/>
          <w:sz w:val="28"/>
          <w:szCs w:val="28"/>
          <w:lang w:val="en-GB"/>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proofErr w:type="spellStart"/>
      <w:r w:rsidRPr="00235C99">
        <w:t>Koszlajda</w:t>
      </w:r>
      <w:proofErr w:type="spellEnd"/>
      <w:r w:rsidRPr="00235C99">
        <w:t xml:space="preserve">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w:t>
      </w:r>
      <w:proofErr w:type="spellStart"/>
      <w:r w:rsidRPr="00FD7603">
        <w:t>Difin</w:t>
      </w:r>
      <w:proofErr w:type="spellEnd"/>
      <w:r w:rsidRPr="00FD7603">
        <w:t>,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w:t>
      </w:r>
      <w:proofErr w:type="spellStart"/>
      <w:r w:rsidRPr="00235C99">
        <w:t>Government</w:t>
      </w:r>
      <w:proofErr w:type="spellEnd"/>
      <w:r w:rsidRPr="00235C99">
        <w:t xml:space="preserve">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proofErr w:type="spellStart"/>
      <w:r w:rsidRPr="00235C99">
        <w:t>Rokicka-Broniatowska</w:t>
      </w:r>
      <w:proofErr w:type="spellEnd"/>
      <w:r w:rsidRPr="00235C99">
        <w:t xml:space="preserve">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 xml:space="preserve">WJ </w:t>
      </w:r>
      <w:proofErr w:type="spellStart"/>
      <w:r w:rsidRPr="0058046A">
        <w:rPr>
          <w:rStyle w:val="reference-text"/>
          <w:lang w:val="en-US"/>
        </w:rPr>
        <w:t>Hopp</w:t>
      </w:r>
      <w:proofErr w:type="spellEnd"/>
      <w:r w:rsidRPr="0058046A">
        <w:rPr>
          <w:rStyle w:val="reference-text"/>
          <w:lang w:val="en-US"/>
        </w:rPr>
        <w:t>,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proofErr w:type="spellStart"/>
      <w:r>
        <w:rPr>
          <w:i/>
        </w:rPr>
        <w:t>Cloud</w:t>
      </w:r>
      <w:proofErr w:type="spellEnd"/>
      <w:r>
        <w:rPr>
          <w:i/>
        </w:rPr>
        <w:t xml:space="preserve">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lastRenderedPageBreak/>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t xml:space="preserve">Skuteczne wdrożenia systemu ERP dzięki metodyce  Microsoft </w:t>
      </w:r>
      <w:proofErr w:type="spellStart"/>
      <w:r w:rsidRPr="00C91A25">
        <w:rPr>
          <w:i/>
        </w:rPr>
        <w:t>Sure</w:t>
      </w:r>
      <w:proofErr w:type="spellEnd"/>
      <w:r w:rsidRPr="00C91A25">
        <w:rPr>
          <w:i/>
        </w:rPr>
        <w:t xml:space="preserv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w:t>
      </w:r>
      <w:proofErr w:type="spellStart"/>
      <w:r w:rsidRPr="00A25EC9">
        <w:rPr>
          <w:lang w:val="en-US"/>
        </w:rPr>
        <w:t>Cytat</w:t>
      </w:r>
      <w:proofErr w:type="spellEnd"/>
      <w:r w:rsidRPr="00A25EC9">
        <w:rPr>
          <w:lang w:val="en-US"/>
        </w:rPr>
        <w:t xml:space="preserve"> ze </w:t>
      </w:r>
      <w:proofErr w:type="spellStart"/>
      <w:r w:rsidRPr="00A25EC9">
        <w:rPr>
          <w:lang w:val="en-US"/>
        </w:rPr>
        <w:t>strony</w:t>
      </w:r>
      <w:proofErr w:type="spellEnd"/>
      <w:r w:rsidRPr="00A25EC9">
        <w:rPr>
          <w:lang w:val="en-US"/>
        </w:rPr>
        <w:t xml:space="preserve">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proofErr w:type="spellStart"/>
      <w:r w:rsidRPr="00A25EC9">
        <w:rPr>
          <w:i/>
          <w:lang w:val="en-US"/>
        </w:rPr>
        <w:t>Metodyka</w:t>
      </w:r>
      <w:proofErr w:type="spellEnd"/>
      <w:r w:rsidRPr="00A25EC9">
        <w:rPr>
          <w:i/>
          <w:lang w:val="en-US"/>
        </w:rPr>
        <w:t xml:space="preserve"> </w:t>
      </w:r>
      <w:proofErr w:type="spellStart"/>
      <w:r w:rsidRPr="00A25EC9">
        <w:rPr>
          <w:i/>
          <w:lang w:val="en-US"/>
        </w:rPr>
        <w:t>wdrożenia</w:t>
      </w:r>
      <w:proofErr w:type="spellEnd"/>
      <w:r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 xml:space="preserve">QlikView </w:t>
      </w:r>
      <w:proofErr w:type="spellStart"/>
      <w:r w:rsidRPr="00A25EC9">
        <w:rPr>
          <w:i/>
          <w:lang w:val="en-US"/>
        </w:rPr>
        <w:t>przełamuje</w:t>
      </w:r>
      <w:proofErr w:type="spellEnd"/>
      <w:r w:rsidRPr="00A25EC9">
        <w:rPr>
          <w:i/>
          <w:lang w:val="en-US"/>
        </w:rPr>
        <w:t xml:space="preserve"> </w:t>
      </w:r>
      <w:proofErr w:type="spellStart"/>
      <w:r w:rsidRPr="00A25EC9">
        <w:rPr>
          <w:i/>
          <w:lang w:val="en-US"/>
        </w:rPr>
        <w:t>bariery</w:t>
      </w:r>
      <w:proofErr w:type="spellEnd"/>
      <w:r w:rsidRPr="00A25EC9">
        <w:rPr>
          <w:i/>
          <w:lang w:val="en-US"/>
        </w:rPr>
        <w:t xml:space="preserve"> </w:t>
      </w:r>
      <w:proofErr w:type="spellStart"/>
      <w:r w:rsidRPr="00A25EC9">
        <w:rPr>
          <w:i/>
          <w:lang w:val="en-US"/>
        </w:rPr>
        <w:t>rynku</w:t>
      </w:r>
      <w:proofErr w:type="spellEnd"/>
      <w:r w:rsidRPr="00A25EC9">
        <w:rPr>
          <w:i/>
          <w:lang w:val="en-US"/>
        </w:rPr>
        <w:t xml:space="preserve">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 xml:space="preserve">Oracle- Hardware and Software, </w:t>
      </w:r>
      <w:proofErr w:type="spellStart"/>
      <w:r w:rsidRPr="00A25EC9">
        <w:rPr>
          <w:i/>
          <w:lang w:val="en-US"/>
        </w:rPr>
        <w:t>Enginnered</w:t>
      </w:r>
      <w:proofErr w:type="spellEnd"/>
      <w:r w:rsidRPr="00A25EC9">
        <w:rPr>
          <w:i/>
          <w:lang w:val="en-US"/>
        </w:rPr>
        <w:t xml:space="preserve">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t>
      </w:r>
      <w:proofErr w:type="spellStart"/>
      <w:r w:rsidRPr="007651B5">
        <w:rPr>
          <w:lang w:val="en-US"/>
        </w:rPr>
        <w:t>Welcom</w:t>
      </w:r>
      <w:proofErr w:type="spellEnd"/>
      <w:r w:rsidRPr="007651B5">
        <w:rPr>
          <w:lang w:val="en-US"/>
        </w:rPr>
        <w:t xml:space="preserve">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88" w:name="_Toc130245821"/>
      <w:r>
        <w:lastRenderedPageBreak/>
        <w:t>Spis tabel</w:t>
      </w:r>
      <w:bookmarkEnd w:id="88"/>
    </w:p>
    <w:p w14:paraId="5A65A366" w14:textId="7288FBCD"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EC3E01">
          <w:rPr>
            <w:b/>
            <w:bCs/>
            <w:noProof/>
            <w:webHidden/>
          </w:rPr>
          <w:t>Błąd! Nie zdefiniowano zakładki.</w:t>
        </w:r>
        <w:r>
          <w:rPr>
            <w:noProof/>
            <w:webHidden/>
          </w:rPr>
          <w:fldChar w:fldCharType="end"/>
        </w:r>
      </w:hyperlink>
    </w:p>
    <w:p w14:paraId="083A539A" w14:textId="4AD2EDFE"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EC3E01">
          <w:rPr>
            <w:noProof/>
            <w:webHidden/>
          </w:rPr>
          <w:t>49</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89" w:name="_Toc130245822"/>
      <w:r>
        <w:t>Spis rysunków</w:t>
      </w:r>
      <w:bookmarkEnd w:id="89"/>
    </w:p>
    <w:p w14:paraId="71979CBD" w14:textId="55DBACFA" w:rsidR="00A70089" w:rsidRDefault="00F659F1">
      <w:pPr>
        <w:pStyle w:val="Spisilustracji"/>
        <w:rPr>
          <w:rFonts w:asciiTheme="minorHAnsi" w:eastAsiaTheme="minorEastAsia" w:hAnsiTheme="minorHAnsi" w:cstheme="minorBidi"/>
          <w:noProof/>
          <w:sz w:val="22"/>
          <w:szCs w:val="22"/>
        </w:rPr>
      </w:pPr>
      <w:r>
        <w:fldChar w:fldCharType="begin"/>
      </w:r>
      <w:r>
        <w:instrText xml:space="preserve"> TOC \h \z \c "Rysunek" </w:instrText>
      </w:r>
      <w:r>
        <w:fldChar w:fldCharType="separate"/>
      </w:r>
      <w:hyperlink w:anchor="_Toc116386948" w:history="1">
        <w:r w:rsidR="00A70089" w:rsidRPr="00DA5376">
          <w:rPr>
            <w:rStyle w:val="Hipercze"/>
            <w:noProof/>
          </w:rPr>
          <w:t>Rysunek 1. Wizualizacja sfery Blocha</w:t>
        </w:r>
        <w:r w:rsidR="00A70089">
          <w:rPr>
            <w:noProof/>
            <w:webHidden/>
          </w:rPr>
          <w:tab/>
        </w:r>
        <w:r w:rsidR="00A70089">
          <w:rPr>
            <w:noProof/>
            <w:webHidden/>
          </w:rPr>
          <w:fldChar w:fldCharType="begin"/>
        </w:r>
        <w:r w:rsidR="00A70089">
          <w:rPr>
            <w:noProof/>
            <w:webHidden/>
          </w:rPr>
          <w:instrText xml:space="preserve"> PAGEREF _Toc116386948 \h </w:instrText>
        </w:r>
        <w:r w:rsidR="00A70089">
          <w:rPr>
            <w:noProof/>
            <w:webHidden/>
          </w:rPr>
        </w:r>
        <w:r w:rsidR="00A70089">
          <w:rPr>
            <w:noProof/>
            <w:webHidden/>
          </w:rPr>
          <w:fldChar w:fldCharType="separate"/>
        </w:r>
        <w:r w:rsidR="00EC3E01">
          <w:rPr>
            <w:noProof/>
            <w:webHidden/>
          </w:rPr>
          <w:t>10</w:t>
        </w:r>
        <w:r w:rsidR="00A70089">
          <w:rPr>
            <w:noProof/>
            <w:webHidden/>
          </w:rPr>
          <w:fldChar w:fldCharType="end"/>
        </w:r>
      </w:hyperlink>
    </w:p>
    <w:p w14:paraId="6064E443" w14:textId="415BF5CC" w:rsidR="00A70089" w:rsidRDefault="00000000">
      <w:pPr>
        <w:pStyle w:val="Spisilustracji"/>
        <w:rPr>
          <w:rFonts w:asciiTheme="minorHAnsi" w:eastAsiaTheme="minorEastAsia" w:hAnsiTheme="minorHAnsi" w:cstheme="minorBidi"/>
          <w:noProof/>
          <w:sz w:val="22"/>
          <w:szCs w:val="22"/>
        </w:rPr>
      </w:pPr>
      <w:hyperlink w:anchor="_Toc116386949" w:history="1">
        <w:r w:rsidR="00A70089" w:rsidRPr="00DA5376">
          <w:rPr>
            <w:rStyle w:val="Hipercze"/>
            <w:noProof/>
            <w:lang w:val="en-GB"/>
          </w:rPr>
          <w:t xml:space="preserve">Rysunek 2. Odmiany problemu VRP. Źródło: M. Drexl, Rich Vehicle Routing in theory and practice. </w:t>
        </w:r>
        <w:r w:rsidR="00A70089" w:rsidRPr="00DA5376">
          <w:rPr>
            <w:rStyle w:val="Hipercze"/>
            <w:noProof/>
          </w:rPr>
          <w:t>POPRAWIC TEN podpis</w:t>
        </w:r>
        <w:r w:rsidR="00A70089">
          <w:rPr>
            <w:noProof/>
            <w:webHidden/>
          </w:rPr>
          <w:tab/>
        </w:r>
        <w:r w:rsidR="00A70089">
          <w:rPr>
            <w:noProof/>
            <w:webHidden/>
          </w:rPr>
          <w:fldChar w:fldCharType="begin"/>
        </w:r>
        <w:r w:rsidR="00A70089">
          <w:rPr>
            <w:noProof/>
            <w:webHidden/>
          </w:rPr>
          <w:instrText xml:space="preserve"> PAGEREF _Toc116386949 \h </w:instrText>
        </w:r>
        <w:r w:rsidR="00A70089">
          <w:rPr>
            <w:noProof/>
            <w:webHidden/>
          </w:rPr>
        </w:r>
        <w:r w:rsidR="00A70089">
          <w:rPr>
            <w:noProof/>
            <w:webHidden/>
          </w:rPr>
          <w:fldChar w:fldCharType="separate"/>
        </w:r>
        <w:r w:rsidR="00EC3E01">
          <w:rPr>
            <w:b/>
            <w:bCs/>
            <w:noProof/>
            <w:webHidden/>
          </w:rPr>
          <w:t>Błąd! Nie zdefiniowano zakładki.</w:t>
        </w:r>
        <w:r w:rsidR="00A70089">
          <w:rPr>
            <w:noProof/>
            <w:webHidden/>
          </w:rPr>
          <w:fldChar w:fldCharType="end"/>
        </w:r>
      </w:hyperlink>
    </w:p>
    <w:p w14:paraId="1995C3DF" w14:textId="3BE8E9EF" w:rsidR="00A70089" w:rsidRDefault="00000000">
      <w:pPr>
        <w:pStyle w:val="Spisilustracji"/>
        <w:rPr>
          <w:rFonts w:asciiTheme="minorHAnsi" w:eastAsiaTheme="minorEastAsia" w:hAnsiTheme="minorHAnsi" w:cstheme="minorBidi"/>
          <w:noProof/>
          <w:sz w:val="22"/>
          <w:szCs w:val="22"/>
        </w:rPr>
      </w:pPr>
      <w:hyperlink w:anchor="_Toc116386950" w:history="1">
        <w:r w:rsidR="00A70089" w:rsidRPr="00DA5376">
          <w:rPr>
            <w:rStyle w:val="Hipercze"/>
            <w:noProof/>
            <w:lang w:val="en-US"/>
          </w:rPr>
          <w:t>Rysunek 3. Lorem ipsum dolor sit amet Lorem ipsum dolor sit amet.</w:t>
        </w:r>
        <w:r w:rsidR="00A70089">
          <w:rPr>
            <w:noProof/>
            <w:webHidden/>
          </w:rPr>
          <w:tab/>
        </w:r>
        <w:r w:rsidR="00A70089">
          <w:rPr>
            <w:noProof/>
            <w:webHidden/>
          </w:rPr>
          <w:fldChar w:fldCharType="begin"/>
        </w:r>
        <w:r w:rsidR="00A70089">
          <w:rPr>
            <w:noProof/>
            <w:webHidden/>
          </w:rPr>
          <w:instrText xml:space="preserve"> PAGEREF _Toc116386950 \h </w:instrText>
        </w:r>
        <w:r w:rsidR="00A70089">
          <w:rPr>
            <w:noProof/>
            <w:webHidden/>
          </w:rPr>
        </w:r>
        <w:r w:rsidR="00A70089">
          <w:rPr>
            <w:noProof/>
            <w:webHidden/>
          </w:rPr>
          <w:fldChar w:fldCharType="separate"/>
        </w:r>
        <w:r w:rsidR="00EC3E01">
          <w:rPr>
            <w:b/>
            <w:bCs/>
            <w:noProof/>
            <w:webHidden/>
          </w:rPr>
          <w:t>Błąd! Nie zdefiniowano zakładki.</w:t>
        </w:r>
        <w:r w:rsidR="00A70089">
          <w:rPr>
            <w:noProof/>
            <w:webHidden/>
          </w:rPr>
          <w:fldChar w:fldCharType="end"/>
        </w:r>
      </w:hyperlink>
    </w:p>
    <w:p w14:paraId="2187FA36" w14:textId="07E0365C" w:rsidR="00A70089" w:rsidRDefault="00000000">
      <w:pPr>
        <w:pStyle w:val="Spisilustracji"/>
        <w:rPr>
          <w:rFonts w:asciiTheme="minorHAnsi" w:eastAsiaTheme="minorEastAsia" w:hAnsiTheme="minorHAnsi" w:cstheme="minorBidi"/>
          <w:noProof/>
          <w:sz w:val="22"/>
          <w:szCs w:val="22"/>
        </w:rPr>
      </w:pPr>
      <w:hyperlink w:anchor="_Toc116386951" w:history="1">
        <w:r w:rsidR="00A70089" w:rsidRPr="00DA5376">
          <w:rPr>
            <w:rStyle w:val="Hipercze"/>
            <w:noProof/>
            <w:lang w:val="en-US"/>
          </w:rPr>
          <w:t>Rysunek 4. Lorem ipsum dolor sit amet, consectetur.</w:t>
        </w:r>
        <w:r w:rsidR="00A70089">
          <w:rPr>
            <w:noProof/>
            <w:webHidden/>
          </w:rPr>
          <w:tab/>
        </w:r>
        <w:r w:rsidR="00A70089">
          <w:rPr>
            <w:noProof/>
            <w:webHidden/>
          </w:rPr>
          <w:fldChar w:fldCharType="begin"/>
        </w:r>
        <w:r w:rsidR="00A70089">
          <w:rPr>
            <w:noProof/>
            <w:webHidden/>
          </w:rPr>
          <w:instrText xml:space="preserve"> PAGEREF _Toc116386951 \h </w:instrText>
        </w:r>
        <w:r w:rsidR="00A70089">
          <w:rPr>
            <w:noProof/>
            <w:webHidden/>
          </w:rPr>
        </w:r>
        <w:r w:rsidR="00A70089">
          <w:rPr>
            <w:noProof/>
            <w:webHidden/>
          </w:rPr>
          <w:fldChar w:fldCharType="separate"/>
        </w:r>
        <w:r w:rsidR="00EC3E01">
          <w:rPr>
            <w:noProof/>
            <w:webHidden/>
          </w:rPr>
          <w:t>54</w:t>
        </w:r>
        <w:r w:rsidR="00A70089">
          <w:rPr>
            <w:noProof/>
            <w:webHidden/>
          </w:rPr>
          <w:fldChar w:fldCharType="end"/>
        </w:r>
      </w:hyperlink>
    </w:p>
    <w:p w14:paraId="5974198E" w14:textId="7896A5EE"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90" w:name="_Toc130245823"/>
      <w:r w:rsidRPr="00C57B4E">
        <w:rPr>
          <w:lang w:val="en-US"/>
        </w:rPr>
        <w:t>Streszczenie</w:t>
      </w:r>
      <w:bookmarkEnd w:id="90"/>
    </w:p>
    <w:p w14:paraId="074A4C52" w14:textId="77777777" w:rsidR="00F659F1" w:rsidRPr="00C57B4E"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91" w:name="_Toc130245824"/>
      <w:r w:rsidRPr="007651B5">
        <w:rPr>
          <w:lang w:val="en-US"/>
        </w:rPr>
        <w:t>Summary</w:t>
      </w:r>
      <w:bookmarkEnd w:id="91"/>
    </w:p>
    <w:p w14:paraId="36DDE2E8" w14:textId="77777777" w:rsidR="00F659F1" w:rsidRPr="007651B5" w:rsidRDefault="00F659F1" w:rsidP="00F659F1">
      <w:pPr>
        <w:pStyle w:val="Tekstpodstawowy"/>
        <w:rPr>
          <w:lang w:val="en-US"/>
        </w:rPr>
      </w:pPr>
      <w:r w:rsidRPr="00C57B4E">
        <w:rPr>
          <w:lang w:val="en-US"/>
        </w:rPr>
        <w:t xml:space="preserve">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 xml:space="preserve">. Lorem ipsum dolor sit </w:t>
      </w:r>
      <w:proofErr w:type="spellStart"/>
      <w:r w:rsidRPr="00C57B4E">
        <w:rPr>
          <w:lang w:val="en-US"/>
        </w:rPr>
        <w:t>amet</w:t>
      </w:r>
      <w:proofErr w:type="spellEnd"/>
      <w:r w:rsidRPr="00C57B4E">
        <w:rPr>
          <w:lang w:val="en-US"/>
        </w:rPr>
        <w:t xml:space="preserve">, </w:t>
      </w:r>
      <w:proofErr w:type="spellStart"/>
      <w:r w:rsidRPr="00C57B4E">
        <w:rPr>
          <w:lang w:val="en-US"/>
        </w:rPr>
        <w:t>consectetur</w:t>
      </w:r>
      <w:proofErr w:type="spellEnd"/>
      <w:r w:rsidRPr="00C57B4E">
        <w:rPr>
          <w:lang w:val="en-US"/>
        </w:rPr>
        <w:t xml:space="preserve"> </w:t>
      </w:r>
      <w:proofErr w:type="spellStart"/>
      <w:r w:rsidRPr="00C57B4E">
        <w:rPr>
          <w:lang w:val="en-US"/>
        </w:rPr>
        <w:t>adipisicing</w:t>
      </w:r>
      <w:proofErr w:type="spellEnd"/>
      <w:r w:rsidRPr="00C57B4E">
        <w:rPr>
          <w:lang w:val="en-US"/>
        </w:rPr>
        <w:t xml:space="preserve"> </w:t>
      </w:r>
      <w:proofErr w:type="spellStart"/>
      <w:r w:rsidRPr="00C57B4E">
        <w:rPr>
          <w:lang w:val="en-US"/>
        </w:rPr>
        <w:t>elit</w:t>
      </w:r>
      <w:proofErr w:type="spellEnd"/>
      <w:r w:rsidRPr="00C57B4E">
        <w:rPr>
          <w:lang w:val="en-US"/>
        </w:rPr>
        <w:t xml:space="preserve">, sed do </w:t>
      </w:r>
      <w:proofErr w:type="spellStart"/>
      <w:r w:rsidRPr="00C57B4E">
        <w:rPr>
          <w:lang w:val="en-US"/>
        </w:rPr>
        <w:t>eiusmod</w:t>
      </w:r>
      <w:proofErr w:type="spellEnd"/>
      <w:r w:rsidRPr="00C57B4E">
        <w:rPr>
          <w:lang w:val="en-US"/>
        </w:rPr>
        <w:t xml:space="preserve"> </w:t>
      </w:r>
      <w:proofErr w:type="spellStart"/>
      <w:r w:rsidRPr="00C57B4E">
        <w:rPr>
          <w:lang w:val="en-US"/>
        </w:rPr>
        <w:t>tempor</w:t>
      </w:r>
      <w:proofErr w:type="spellEnd"/>
      <w:r w:rsidRPr="00C57B4E">
        <w:rPr>
          <w:lang w:val="en-US"/>
        </w:rPr>
        <w:t xml:space="preserve"> </w:t>
      </w:r>
      <w:proofErr w:type="spellStart"/>
      <w:r w:rsidRPr="00C57B4E">
        <w:rPr>
          <w:lang w:val="en-US"/>
        </w:rPr>
        <w:t>incididunt</w:t>
      </w:r>
      <w:proofErr w:type="spellEnd"/>
      <w:r w:rsidRPr="00C57B4E">
        <w:rPr>
          <w:lang w:val="en-US"/>
        </w:rPr>
        <w:t xml:space="preserve"> </w:t>
      </w:r>
      <w:proofErr w:type="spellStart"/>
      <w:r w:rsidRPr="00C57B4E">
        <w:rPr>
          <w:lang w:val="en-US"/>
        </w:rPr>
        <w:t>ut</w:t>
      </w:r>
      <w:proofErr w:type="spellEnd"/>
      <w:r w:rsidRPr="00C57B4E">
        <w:rPr>
          <w:lang w:val="en-US"/>
        </w:rPr>
        <w:t xml:space="preserve"> labore et dolore magna </w:t>
      </w:r>
      <w:proofErr w:type="spellStart"/>
      <w:r w:rsidRPr="00C57B4E">
        <w:rPr>
          <w:lang w:val="en-US"/>
        </w:rPr>
        <w:t>aliqua</w:t>
      </w:r>
      <w:proofErr w:type="spellEnd"/>
      <w:r w:rsidRPr="00C57B4E">
        <w:rPr>
          <w:lang w:val="en-US"/>
        </w:rPr>
        <w:t xml:space="preserve">. Ut </w:t>
      </w:r>
      <w:proofErr w:type="spellStart"/>
      <w:r w:rsidRPr="00C57B4E">
        <w:rPr>
          <w:lang w:val="en-US"/>
        </w:rPr>
        <w:t>enim</w:t>
      </w:r>
      <w:proofErr w:type="spellEnd"/>
      <w:r w:rsidRPr="00C57B4E">
        <w:rPr>
          <w:lang w:val="en-US"/>
        </w:rPr>
        <w:t xml:space="preserve"> ad minim </w:t>
      </w:r>
      <w:proofErr w:type="spellStart"/>
      <w:r w:rsidRPr="00C57B4E">
        <w:rPr>
          <w:lang w:val="en-US"/>
        </w:rPr>
        <w:t>veniam</w:t>
      </w:r>
      <w:proofErr w:type="spellEnd"/>
      <w:r w:rsidRPr="00C57B4E">
        <w:rPr>
          <w:lang w:val="en-US"/>
        </w:rPr>
        <w:t xml:space="preserve">, </w:t>
      </w:r>
      <w:proofErr w:type="spellStart"/>
      <w:r w:rsidRPr="00C57B4E">
        <w:rPr>
          <w:lang w:val="en-US"/>
        </w:rPr>
        <w:t>quis</w:t>
      </w:r>
      <w:proofErr w:type="spellEnd"/>
      <w:r w:rsidRPr="00C57B4E">
        <w:rPr>
          <w:lang w:val="en-US"/>
        </w:rPr>
        <w:t xml:space="preserve"> </w:t>
      </w:r>
      <w:proofErr w:type="spellStart"/>
      <w:r w:rsidRPr="00C57B4E">
        <w:rPr>
          <w:lang w:val="en-US"/>
        </w:rPr>
        <w:t>nostrud</w:t>
      </w:r>
      <w:proofErr w:type="spellEnd"/>
      <w:r w:rsidRPr="00C57B4E">
        <w:rPr>
          <w:lang w:val="en-US"/>
        </w:rPr>
        <w:t xml:space="preserve"> exercitation </w:t>
      </w:r>
      <w:proofErr w:type="spellStart"/>
      <w:r w:rsidRPr="00C57B4E">
        <w:rPr>
          <w:lang w:val="en-US"/>
        </w:rPr>
        <w:t>ullamco</w:t>
      </w:r>
      <w:proofErr w:type="spellEnd"/>
      <w:r w:rsidRPr="00C57B4E">
        <w:rPr>
          <w:lang w:val="en-US"/>
        </w:rPr>
        <w:t xml:space="preserve"> </w:t>
      </w:r>
      <w:proofErr w:type="spellStart"/>
      <w:r w:rsidRPr="00C57B4E">
        <w:rPr>
          <w:lang w:val="en-US"/>
        </w:rPr>
        <w:t>laboris</w:t>
      </w:r>
      <w:proofErr w:type="spellEnd"/>
      <w:r w:rsidRPr="00C57B4E">
        <w:rPr>
          <w:lang w:val="en-US"/>
        </w:rPr>
        <w:t xml:space="preserve"> nisi </w:t>
      </w:r>
      <w:proofErr w:type="spellStart"/>
      <w:r w:rsidRPr="00C57B4E">
        <w:rPr>
          <w:lang w:val="en-US"/>
        </w:rPr>
        <w:t>ut</w:t>
      </w:r>
      <w:proofErr w:type="spellEnd"/>
      <w:r w:rsidRPr="00C57B4E">
        <w:rPr>
          <w:lang w:val="en-US"/>
        </w:rPr>
        <w:t xml:space="preserve"> </w:t>
      </w:r>
      <w:proofErr w:type="spellStart"/>
      <w:r w:rsidRPr="00C57B4E">
        <w:rPr>
          <w:lang w:val="en-US"/>
        </w:rPr>
        <w:t>aliquip</w:t>
      </w:r>
      <w:proofErr w:type="spellEnd"/>
      <w:r w:rsidRPr="00C57B4E">
        <w:rPr>
          <w:lang w:val="en-US"/>
        </w:rPr>
        <w:t xml:space="preserve"> ex </w:t>
      </w:r>
      <w:proofErr w:type="spellStart"/>
      <w:r w:rsidRPr="00C57B4E">
        <w:rPr>
          <w:lang w:val="en-US"/>
        </w:rPr>
        <w:t>ea</w:t>
      </w:r>
      <w:proofErr w:type="spellEnd"/>
      <w:r w:rsidRPr="00C57B4E">
        <w:rPr>
          <w:lang w:val="en-US"/>
        </w:rPr>
        <w:t xml:space="preserve"> </w:t>
      </w:r>
      <w:proofErr w:type="spellStart"/>
      <w:r w:rsidRPr="00C57B4E">
        <w:rPr>
          <w:lang w:val="en-US"/>
        </w:rPr>
        <w:t>commodo</w:t>
      </w:r>
      <w:proofErr w:type="spellEnd"/>
      <w:r w:rsidRPr="00C57B4E">
        <w:rPr>
          <w:lang w:val="en-US"/>
        </w:rPr>
        <w:t xml:space="preserve"> </w:t>
      </w:r>
      <w:proofErr w:type="spellStart"/>
      <w:r w:rsidRPr="00C57B4E">
        <w:rPr>
          <w:lang w:val="en-US"/>
        </w:rPr>
        <w:t>consequat</w:t>
      </w:r>
      <w:proofErr w:type="spellEnd"/>
      <w:r w:rsidRPr="00C57B4E">
        <w:rPr>
          <w:lang w:val="en-US"/>
        </w:rPr>
        <w:t xml:space="preserve">. Duis </w:t>
      </w:r>
      <w:proofErr w:type="spellStart"/>
      <w:r w:rsidRPr="00C57B4E">
        <w:rPr>
          <w:lang w:val="en-US"/>
        </w:rPr>
        <w:t>aute</w:t>
      </w:r>
      <w:proofErr w:type="spellEnd"/>
      <w:r w:rsidRPr="00C57B4E">
        <w:rPr>
          <w:lang w:val="en-US"/>
        </w:rPr>
        <w:t xml:space="preserve"> </w:t>
      </w:r>
      <w:proofErr w:type="spellStart"/>
      <w:r w:rsidRPr="00C57B4E">
        <w:rPr>
          <w:lang w:val="en-US"/>
        </w:rPr>
        <w:t>irure</w:t>
      </w:r>
      <w:proofErr w:type="spellEnd"/>
      <w:r w:rsidRPr="00C57B4E">
        <w:rPr>
          <w:lang w:val="en-US"/>
        </w:rPr>
        <w:t xml:space="preserve"> dolor in </w:t>
      </w:r>
      <w:proofErr w:type="spellStart"/>
      <w:r w:rsidRPr="00C57B4E">
        <w:rPr>
          <w:lang w:val="en-US"/>
        </w:rPr>
        <w:t>reprehenderit</w:t>
      </w:r>
      <w:proofErr w:type="spellEnd"/>
      <w:r w:rsidRPr="00C57B4E">
        <w:rPr>
          <w:lang w:val="en-US"/>
        </w:rPr>
        <w:t xml:space="preserve"> in </w:t>
      </w:r>
      <w:proofErr w:type="spellStart"/>
      <w:r w:rsidRPr="00C57B4E">
        <w:rPr>
          <w:lang w:val="en-US"/>
        </w:rPr>
        <w:t>voluptate</w:t>
      </w:r>
      <w:proofErr w:type="spellEnd"/>
      <w:r w:rsidRPr="00C57B4E">
        <w:rPr>
          <w:lang w:val="en-US"/>
        </w:rPr>
        <w:t xml:space="preserve"> </w:t>
      </w:r>
      <w:proofErr w:type="spellStart"/>
      <w:r w:rsidRPr="00C57B4E">
        <w:rPr>
          <w:lang w:val="en-US"/>
        </w:rPr>
        <w:t>velit</w:t>
      </w:r>
      <w:proofErr w:type="spellEnd"/>
      <w:r w:rsidRPr="00C57B4E">
        <w:rPr>
          <w:lang w:val="en-US"/>
        </w:rPr>
        <w:t xml:space="preserve"> </w:t>
      </w:r>
      <w:proofErr w:type="spellStart"/>
      <w:r w:rsidRPr="00C57B4E">
        <w:rPr>
          <w:lang w:val="en-US"/>
        </w:rPr>
        <w:t>esse</w:t>
      </w:r>
      <w:proofErr w:type="spellEnd"/>
      <w:r w:rsidRPr="00C57B4E">
        <w:rPr>
          <w:lang w:val="en-US"/>
        </w:rPr>
        <w:t xml:space="preserve"> </w:t>
      </w:r>
      <w:proofErr w:type="spellStart"/>
      <w:r w:rsidRPr="00C57B4E">
        <w:rPr>
          <w:lang w:val="en-US"/>
        </w:rPr>
        <w:t>cillum</w:t>
      </w:r>
      <w:proofErr w:type="spellEnd"/>
      <w:r w:rsidRPr="00C57B4E">
        <w:rPr>
          <w:lang w:val="en-US"/>
        </w:rPr>
        <w:t xml:space="preserve"> dolore </w:t>
      </w:r>
      <w:proofErr w:type="spellStart"/>
      <w:r w:rsidRPr="00C57B4E">
        <w:rPr>
          <w:lang w:val="en-US"/>
        </w:rPr>
        <w:t>eu</w:t>
      </w:r>
      <w:proofErr w:type="spellEnd"/>
      <w:r w:rsidRPr="00C57B4E">
        <w:rPr>
          <w:lang w:val="en-US"/>
        </w:rPr>
        <w:t xml:space="preserve"> </w:t>
      </w:r>
      <w:proofErr w:type="spellStart"/>
      <w:r w:rsidRPr="00C57B4E">
        <w:rPr>
          <w:lang w:val="en-US"/>
        </w:rPr>
        <w:t>fugiat</w:t>
      </w:r>
      <w:proofErr w:type="spellEnd"/>
      <w:r w:rsidRPr="00C57B4E">
        <w:rPr>
          <w:lang w:val="en-US"/>
        </w:rPr>
        <w:t xml:space="preserve"> </w:t>
      </w:r>
      <w:proofErr w:type="spellStart"/>
      <w:r w:rsidRPr="00C57B4E">
        <w:rPr>
          <w:lang w:val="en-US"/>
        </w:rPr>
        <w:t>nulla</w:t>
      </w:r>
      <w:proofErr w:type="spellEnd"/>
      <w:r w:rsidRPr="00C57B4E">
        <w:rPr>
          <w:lang w:val="en-US"/>
        </w:rPr>
        <w:t xml:space="preserve"> </w:t>
      </w:r>
      <w:proofErr w:type="spellStart"/>
      <w:r w:rsidRPr="00C57B4E">
        <w:rPr>
          <w:lang w:val="en-US"/>
        </w:rPr>
        <w:t>pariatur</w:t>
      </w:r>
      <w:proofErr w:type="spellEnd"/>
      <w:r w:rsidRPr="00C57B4E">
        <w:rPr>
          <w:lang w:val="en-US"/>
        </w:rPr>
        <w:t xml:space="preserve">. </w:t>
      </w:r>
      <w:proofErr w:type="spellStart"/>
      <w:r w:rsidRPr="00C57B4E">
        <w:rPr>
          <w:lang w:val="en-US"/>
        </w:rPr>
        <w:t>Excepteur</w:t>
      </w:r>
      <w:proofErr w:type="spellEnd"/>
      <w:r w:rsidRPr="00C57B4E">
        <w:rPr>
          <w:lang w:val="en-US"/>
        </w:rPr>
        <w:t xml:space="preserve"> </w:t>
      </w:r>
      <w:proofErr w:type="spellStart"/>
      <w:r w:rsidRPr="00C57B4E">
        <w:rPr>
          <w:lang w:val="en-US"/>
        </w:rPr>
        <w:t>sint</w:t>
      </w:r>
      <w:proofErr w:type="spellEnd"/>
      <w:r w:rsidRPr="00C57B4E">
        <w:rPr>
          <w:lang w:val="en-US"/>
        </w:rPr>
        <w:t xml:space="preserve"> </w:t>
      </w:r>
      <w:proofErr w:type="spellStart"/>
      <w:r w:rsidRPr="00C57B4E">
        <w:rPr>
          <w:lang w:val="en-US"/>
        </w:rPr>
        <w:t>occaecat</w:t>
      </w:r>
      <w:proofErr w:type="spellEnd"/>
      <w:r w:rsidRPr="00C57B4E">
        <w:rPr>
          <w:lang w:val="en-US"/>
        </w:rPr>
        <w:t xml:space="preserve"> </w:t>
      </w:r>
      <w:proofErr w:type="spellStart"/>
      <w:r w:rsidRPr="00C57B4E">
        <w:rPr>
          <w:lang w:val="en-US"/>
        </w:rPr>
        <w:t>cupidatat</w:t>
      </w:r>
      <w:proofErr w:type="spellEnd"/>
      <w:r w:rsidRPr="00C57B4E">
        <w:rPr>
          <w:lang w:val="en-US"/>
        </w:rPr>
        <w:t xml:space="preserve"> non </w:t>
      </w:r>
      <w:proofErr w:type="spellStart"/>
      <w:r w:rsidRPr="00C57B4E">
        <w:rPr>
          <w:lang w:val="en-US"/>
        </w:rPr>
        <w:t>proident</w:t>
      </w:r>
      <w:proofErr w:type="spellEnd"/>
      <w:r w:rsidRPr="00C57B4E">
        <w:rPr>
          <w:lang w:val="en-US"/>
        </w:rPr>
        <w:t xml:space="preserve">, sunt in culpa qui </w:t>
      </w:r>
      <w:proofErr w:type="spellStart"/>
      <w:r w:rsidRPr="00C57B4E">
        <w:rPr>
          <w:lang w:val="en-US"/>
        </w:rPr>
        <w:t>officia</w:t>
      </w:r>
      <w:proofErr w:type="spellEnd"/>
      <w:r w:rsidRPr="00C57B4E">
        <w:rPr>
          <w:lang w:val="en-US"/>
        </w:rPr>
        <w:t xml:space="preserve"> </w:t>
      </w:r>
      <w:proofErr w:type="spellStart"/>
      <w:r w:rsidRPr="00C57B4E">
        <w:rPr>
          <w:lang w:val="en-US"/>
        </w:rPr>
        <w:t>deserunt</w:t>
      </w:r>
      <w:proofErr w:type="spellEnd"/>
      <w:r w:rsidRPr="00C57B4E">
        <w:rPr>
          <w:lang w:val="en-US"/>
        </w:rPr>
        <w:t xml:space="preserve"> </w:t>
      </w:r>
      <w:proofErr w:type="spellStart"/>
      <w:r w:rsidRPr="00C57B4E">
        <w:rPr>
          <w:lang w:val="en-US"/>
        </w:rPr>
        <w:t>mollit</w:t>
      </w:r>
      <w:proofErr w:type="spellEnd"/>
      <w:r w:rsidRPr="00C57B4E">
        <w:rPr>
          <w:lang w:val="en-US"/>
        </w:rPr>
        <w:t xml:space="preserve"> </w:t>
      </w:r>
      <w:proofErr w:type="spellStart"/>
      <w:r w:rsidRPr="00C57B4E">
        <w:rPr>
          <w:lang w:val="en-US"/>
        </w:rPr>
        <w:t>anim</w:t>
      </w:r>
      <w:proofErr w:type="spellEnd"/>
      <w:r w:rsidRPr="00C57B4E">
        <w:rPr>
          <w:lang w:val="en-US"/>
        </w:rPr>
        <w:t xml:space="preserve"> id </w:t>
      </w:r>
      <w:proofErr w:type="spellStart"/>
      <w:r w:rsidRPr="00C57B4E">
        <w:rPr>
          <w:lang w:val="en-US"/>
        </w:rPr>
        <w:t>est</w:t>
      </w:r>
      <w:proofErr w:type="spellEnd"/>
      <w:r w:rsidRPr="00C57B4E">
        <w:rPr>
          <w:lang w:val="en-US"/>
        </w:rPr>
        <w:t xml:space="preserve"> </w:t>
      </w:r>
      <w:proofErr w:type="spellStart"/>
      <w:r w:rsidRPr="00C57B4E">
        <w:rPr>
          <w:lang w:val="en-US"/>
        </w:rPr>
        <w:t>laborum</w:t>
      </w:r>
      <w:proofErr w:type="spellEnd"/>
      <w:r w:rsidRPr="00C57B4E">
        <w:rPr>
          <w:lang w:val="en-US"/>
        </w:rPr>
        <w:t>.</w:t>
      </w:r>
    </w:p>
    <w:p w14:paraId="7956A709" w14:textId="77777777" w:rsidR="00F659F1" w:rsidRPr="00066FB5" w:rsidRDefault="00F659F1" w:rsidP="00F659F1">
      <w:pPr>
        <w:rPr>
          <w:lang w:val="en-US"/>
        </w:rPr>
      </w:pPr>
    </w:p>
    <w:p w14:paraId="4F7B4391" w14:textId="77777777" w:rsidR="00FB731C" w:rsidRPr="00F659F1" w:rsidRDefault="00FB731C">
      <w:pPr>
        <w:rPr>
          <w:lang w:val="en-GB"/>
        </w:rPr>
      </w:pPr>
    </w:p>
    <w:sectPr w:rsidR="00FB731C" w:rsidRPr="00F659F1" w:rsidSect="00E719CE">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77777777" w:rsidR="00C74A22" w:rsidRDefault="00C74A22" w:rsidP="008F0CCB">
      <w:pPr>
        <w:pStyle w:val="Tekstkomentarza"/>
      </w:pPr>
      <w:r>
        <w:rPr>
          <w:rStyle w:val="Odwoaniedokomentarza"/>
        </w:rPr>
        <w:annotationRef/>
      </w:r>
      <w:r>
        <w:t>Przerobione - nie ma słowa "presja"</w:t>
      </w:r>
    </w:p>
  </w:comment>
  <w:comment w:id="2" w:author="Przemek Michaowski" w:date="2023-03-13T20:45:00Z" w:initials="PM">
    <w:p w14:paraId="38B3820B" w14:textId="39C7915D" w:rsidR="00C74A22" w:rsidRDefault="00C74A22" w:rsidP="003A7C98">
      <w:pPr>
        <w:pStyle w:val="Tekstkomentarza"/>
      </w:pPr>
      <w:r>
        <w:rPr>
          <w:rStyle w:val="Odwoaniedokomentarza"/>
        </w:rPr>
        <w:annotationRef/>
      </w:r>
      <w:r>
        <w:t>Pozwolę te "końcówki" wyrzucić przy końcowym redagowaniu</w:t>
      </w:r>
    </w:p>
  </w:comment>
  <w:comment w:id="3" w:author="Przemek Michaowski" w:date="2023-02-23T21:54:00Z" w:initials="PM">
    <w:p w14:paraId="1DA3F41A" w14:textId="3BB05116" w:rsidR="00EC564B" w:rsidRDefault="00EC564B" w:rsidP="007637BA">
      <w:pPr>
        <w:pStyle w:val="Tekstkomentarza"/>
      </w:pPr>
      <w:r>
        <w:rPr>
          <w:rStyle w:val="Odwoaniedokomentarza"/>
        </w:rPr>
        <w:annotationRef/>
      </w:r>
      <w:r>
        <w:t>Do przejrzenia na końcu koniecznie</w:t>
      </w:r>
    </w:p>
  </w:comment>
  <w:comment w:id="5" w:author="Przemek Michaowski" w:date="2023-02-23T21:54:00Z" w:initials="PM">
    <w:p w14:paraId="73FD30D3" w14:textId="77777777" w:rsidR="00EC564B" w:rsidRDefault="00EC564B" w:rsidP="00E24F95">
      <w:pPr>
        <w:pStyle w:val="Tekstkomentarza"/>
      </w:pPr>
      <w:r>
        <w:rPr>
          <w:rStyle w:val="Odwoaniedokomentarza"/>
        </w:rPr>
        <w:annotationRef/>
      </w:r>
      <w:r>
        <w:t>Fragment na temat struktury pracy - do przejrzenia na koniec</w:t>
      </w:r>
    </w:p>
  </w:comment>
  <w:comment w:id="8" w:author="Przemek Michaowski" w:date="2023-03-14T08:00:00Z" w:initials="PM">
    <w:p w14:paraId="5F907DEE" w14:textId="77777777" w:rsidR="00114FBC" w:rsidRDefault="00114FBC" w:rsidP="001D4DCC">
      <w:pPr>
        <w:pStyle w:val="Tekstkomentarza"/>
      </w:pPr>
      <w:r>
        <w:rPr>
          <w:rStyle w:val="Odwoaniedokomentarza"/>
        </w:rPr>
        <w:annotationRef/>
      </w:r>
      <w:r>
        <w:t>Znaleźć podręcznik od matematyki</w:t>
      </w:r>
    </w:p>
  </w:comment>
  <w:comment w:id="9" w:author="Przemek Michaowski" w:date="2023-03-15T22:04:00Z" w:initials="PM">
    <w:p w14:paraId="2D78A889" w14:textId="77777777" w:rsidR="00240E99" w:rsidRDefault="00240E99" w:rsidP="009855FB">
      <w:pPr>
        <w:pStyle w:val="Tekstkomentarza"/>
      </w:pPr>
      <w:r>
        <w:rPr>
          <w:rStyle w:val="Odwoaniedokomentarza"/>
        </w:rPr>
        <w:annotationRef/>
      </w:r>
      <w:r>
        <w:t>"na tej przestrzeni" czy "nad tą przestrzenią"?</w:t>
      </w:r>
    </w:p>
  </w:comment>
  <w:comment w:id="10" w:author="Przemek Michaowski" w:date="2023-03-15T22:32:00Z" w:initials="PM">
    <w:p w14:paraId="62B44729" w14:textId="77777777" w:rsidR="00463B2C" w:rsidRDefault="00463B2C" w:rsidP="0037406D">
      <w:pPr>
        <w:pStyle w:val="Tekstkomentarza"/>
      </w:pPr>
      <w:r>
        <w:rPr>
          <w:rStyle w:val="Odwoaniedokomentarza"/>
        </w:rPr>
        <w:annotationRef/>
      </w:r>
      <w:r>
        <w:t>Czy mieszanie pojęcia paralelizmu i równoległości to ciężki grzech?</w:t>
      </w:r>
    </w:p>
  </w:comment>
  <w:comment w:id="11" w:author="Przemek Michaowski" w:date="2023-03-04T14:26:00Z" w:initials="PM">
    <w:p w14:paraId="45EAF112" w14:textId="3FB8379E" w:rsidR="00B97D03" w:rsidRDefault="00B97D03" w:rsidP="00722F27">
      <w:pPr>
        <w:pStyle w:val="Tekstkomentarza"/>
      </w:pPr>
      <w:r>
        <w:rPr>
          <w:rStyle w:val="Odwoaniedokomentarza"/>
        </w:rPr>
        <w:annotationRef/>
      </w:r>
      <w:r>
        <w:t>Zaczynam się zastanawiać nad QFT phasing</w:t>
      </w:r>
    </w:p>
  </w:comment>
  <w:comment w:id="13" w:author="Przemek Michaowski" w:date="2023-02-23T21:57:00Z" w:initials="PM">
    <w:p w14:paraId="788C8B45" w14:textId="00275802" w:rsidR="00EC564B" w:rsidRDefault="00EC564B" w:rsidP="008F7457">
      <w:pPr>
        <w:pStyle w:val="Tekstkomentarza"/>
      </w:pPr>
      <w:r>
        <w:rPr>
          <w:rStyle w:val="Odwoaniedokomentarza"/>
        </w:rPr>
        <w:annotationRef/>
      </w:r>
      <w:r>
        <w:t>dodane</w:t>
      </w:r>
    </w:p>
  </w:comment>
  <w:comment w:id="14" w:author="Przemek Michaowski" w:date="2023-02-23T22:05:00Z" w:initials="PM">
    <w:p w14:paraId="46E1117D" w14:textId="77777777" w:rsidR="00EC564B" w:rsidRDefault="00EC564B" w:rsidP="00DF1E8F">
      <w:pPr>
        <w:pStyle w:val="Tekstkomentarza"/>
      </w:pPr>
      <w:r>
        <w:rPr>
          <w:rStyle w:val="Odwoaniedokomentarza"/>
        </w:rPr>
        <w:annotationRef/>
      </w:r>
      <w:r>
        <w:t>dodane</w:t>
      </w:r>
    </w:p>
  </w:comment>
  <w:comment w:id="16" w:author="Przemek Michaowski" w:date="2022-10-18T15:03:00Z" w:initials="PM">
    <w:p w14:paraId="4F724A68" w14:textId="4EC00911" w:rsidR="009171C1" w:rsidRDefault="009171C1" w:rsidP="002B0D6C">
      <w:pPr>
        <w:pStyle w:val="Tekstkomentarza"/>
      </w:pPr>
      <w:r>
        <w:rPr>
          <w:rStyle w:val="Odwoaniedokomentarza"/>
        </w:rPr>
        <w:annotationRef/>
      </w:r>
      <w:r>
        <w:t>Nie mam pewności</w:t>
      </w:r>
    </w:p>
  </w:comment>
  <w:comment w:id="20" w:author="Przemek Michaowski" w:date="2022-10-12T16:20:00Z" w:initials="PM">
    <w:p w14:paraId="53262AA6" w14:textId="0E3EEFA5" w:rsidR="00955302" w:rsidRDefault="00955302" w:rsidP="004C11D6">
      <w:pPr>
        <w:pStyle w:val="Tekstkomentarza"/>
      </w:pPr>
      <w:r>
        <w:rPr>
          <w:rStyle w:val="Odwoaniedokomentarza"/>
        </w:rPr>
        <w:annotationRef/>
      </w:r>
      <w:r>
        <w:t>Pamiętać o tym</w:t>
      </w:r>
    </w:p>
  </w:comment>
  <w:comment w:id="22" w:author="Przemek Michaowski" w:date="2022-10-03T15:34:00Z" w:initials="PM">
    <w:p w14:paraId="7E9F6314" w14:textId="1ACB448D" w:rsidR="00CF0EC6" w:rsidRDefault="00CF0EC6" w:rsidP="002F0655">
      <w:pPr>
        <w:pStyle w:val="Tekstkomentarza"/>
      </w:pPr>
      <w:r>
        <w:rPr>
          <w:rStyle w:val="Odwoaniedokomentarza"/>
        </w:rPr>
        <w:annotationRef/>
      </w:r>
      <w:r>
        <w:t>Cutting-plane method</w:t>
      </w:r>
    </w:p>
  </w:comment>
  <w:comment w:id="23" w:author="Przemek Michaowski" w:date="2022-10-12T16:34:00Z" w:initials="PM">
    <w:p w14:paraId="0B7ECD71" w14:textId="77777777" w:rsidR="00A60D12" w:rsidRDefault="00A60D12" w:rsidP="00CC15E3">
      <w:pPr>
        <w:pStyle w:val="Tekstkomentarza"/>
      </w:pPr>
      <w:r>
        <w:rPr>
          <w:rStyle w:val="Odwoaniedokomentarza"/>
        </w:rPr>
        <w:annotationRef/>
      </w:r>
      <w:r>
        <w:t>Czy te nierówności należy nazywać Równaniami?</w:t>
      </w:r>
    </w:p>
  </w:comment>
  <w:comment w:id="24" w:author="Przemek Michaowski" w:date="2022-10-12T16:34:00Z" w:initials="PM">
    <w:p w14:paraId="7928F1BC" w14:textId="77777777" w:rsidR="00A60D12" w:rsidRDefault="00A60D12" w:rsidP="0068625C">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25" w:author="Przemek Michaowski" w:date="2022-10-11T16:30:00Z" w:initials="PM">
    <w:p w14:paraId="72FE6669" w14:textId="1618DAAD" w:rsidR="00F90827" w:rsidRDefault="00141207" w:rsidP="008B2103">
      <w:pPr>
        <w:pStyle w:val="Tekstkomentarza"/>
      </w:pPr>
      <w:r>
        <w:rPr>
          <w:rStyle w:val="Odwoaniedokomentarza"/>
        </w:rPr>
        <w:annotationRef/>
      </w:r>
      <w:r w:rsidR="00F90827">
        <w:t>Czy to niżej, to też równanie?</w:t>
      </w:r>
    </w:p>
  </w:comment>
  <w:comment w:id="29" w:author="Przemek Michaowski" w:date="2022-10-05T17:32:00Z" w:initials="PM">
    <w:p w14:paraId="4EF80A98" w14:textId="77777777" w:rsidR="004C3CBE" w:rsidRDefault="004C3CBE" w:rsidP="00520FDE">
      <w:pPr>
        <w:pStyle w:val="Tekstkomentarza"/>
      </w:pPr>
      <w:r>
        <w:rPr>
          <w:rStyle w:val="Odwoaniedokomentarza"/>
        </w:rPr>
        <w:annotationRef/>
      </w:r>
      <w:r>
        <w:t>Lowest energy state</w:t>
      </w:r>
    </w:p>
  </w:comment>
  <w:comment w:id="30" w:author="Przemek Michaowski" w:date="2022-10-05T19:15:00Z" w:initials="PM">
    <w:p w14:paraId="5FED9C0D" w14:textId="77777777" w:rsidR="00043AA8" w:rsidRDefault="00043AA8" w:rsidP="001A1E1D">
      <w:pPr>
        <w:pStyle w:val="Tekstkomentarza"/>
      </w:pPr>
      <w:r>
        <w:rPr>
          <w:rStyle w:val="Odwoaniedokomentarza"/>
        </w:rPr>
        <w:annotationRef/>
      </w:r>
      <w:r>
        <w:t>Ground state</w:t>
      </w:r>
    </w:p>
  </w:comment>
  <w:comment w:id="32" w:author="Przemek Michaowski" w:date="2022-10-08T09:38:00Z" w:initials="PM">
    <w:p w14:paraId="1C744F62" w14:textId="77777777" w:rsidR="0009137C" w:rsidRDefault="0009137C" w:rsidP="0009137C">
      <w:pPr>
        <w:pStyle w:val="Tekstkomentarza"/>
      </w:pPr>
      <w:r>
        <w:rPr>
          <w:rStyle w:val="Odwoaniedokomentarza"/>
        </w:rPr>
        <w:annotationRef/>
      </w:r>
      <w:r>
        <w:t>Equal superposition</w:t>
      </w:r>
    </w:p>
  </w:comment>
  <w:comment w:id="33" w:author="Przemek Michaowski" w:date="2022-10-09T19:56:00Z" w:initials="PM">
    <w:p w14:paraId="3D94D6B7" w14:textId="77777777" w:rsidR="0022067B" w:rsidRDefault="0022067B" w:rsidP="00CD35EA">
      <w:pPr>
        <w:pStyle w:val="Tekstkomentarza"/>
      </w:pPr>
      <w:r>
        <w:rPr>
          <w:rStyle w:val="Odwoaniedokomentarza"/>
        </w:rPr>
        <w:annotationRef/>
      </w:r>
      <w:r>
        <w:t>Trotterization - ma to jakiś ładny odpowiednik po polsku?</w:t>
      </w:r>
    </w:p>
  </w:comment>
  <w:comment w:id="34" w:author="Przemek Michaowski" w:date="2022-10-09T13:04:00Z" w:initials="PM">
    <w:p w14:paraId="56EA32CD" w14:textId="2014C58F" w:rsidR="00D04994" w:rsidRDefault="00D04994" w:rsidP="00607EE6">
      <w:pPr>
        <w:pStyle w:val="Tekstkomentarza"/>
      </w:pPr>
      <w:r>
        <w:rPr>
          <w:rStyle w:val="Odwoaniedokomentarza"/>
        </w:rPr>
        <w:annotationRef/>
      </w:r>
      <w:r>
        <w:t>Mixing Hamiltonian / Mixer Hamiltonian</w:t>
      </w:r>
    </w:p>
  </w:comment>
  <w:comment w:id="35" w:author="Przemek Michaowski" w:date="2022-10-16T09:59:00Z" w:initials="PM">
    <w:p w14:paraId="1771C283" w14:textId="77777777" w:rsidR="00902322" w:rsidRDefault="00902322" w:rsidP="00FD2D12">
      <w:pPr>
        <w:pStyle w:val="Tekstkomentarza"/>
      </w:pPr>
      <w:r>
        <w:rPr>
          <w:rStyle w:val="Odwoaniedokomentarza"/>
        </w:rPr>
        <w:annotationRef/>
      </w:r>
      <w:r>
        <w:t>Muszę to udowadniać / pokazywać, czy na słowo wystarczy? (Sprawdziłem dla bramki X / Rx))</w:t>
      </w:r>
    </w:p>
  </w:comment>
  <w:comment w:id="36" w:author="Przemek Michaowski" w:date="2022-10-16T09:58:00Z" w:initials="PM">
    <w:p w14:paraId="72B5AF7A" w14:textId="57C4D59A" w:rsidR="00902322" w:rsidRDefault="00902322" w:rsidP="00AC3CDC">
      <w:pPr>
        <w:pStyle w:val="Tekstkomentarza"/>
      </w:pPr>
      <w:r>
        <w:rPr>
          <w:rStyle w:val="Odwoaniedokomentarza"/>
        </w:rPr>
        <w:annotationRef/>
      </w:r>
      <w:r>
        <w:t>Źródło: stack overflow</w:t>
      </w:r>
    </w:p>
  </w:comment>
  <w:comment w:id="37" w:author="Przemek Michaowski" w:date="2022-10-16T11:01:00Z" w:initials="PM">
    <w:p w14:paraId="6C74B41E" w14:textId="77777777" w:rsidR="00986AE0" w:rsidRDefault="00986AE0" w:rsidP="00760C82">
      <w:pPr>
        <w:pStyle w:val="Tekstkomentarza"/>
      </w:pPr>
      <w:r>
        <w:rPr>
          <w:rStyle w:val="Odwoaniedokomentarza"/>
        </w:rPr>
        <w:annotationRef/>
      </w:r>
      <w:r>
        <w:t>Wniosek własny</w:t>
      </w:r>
    </w:p>
  </w:comment>
  <w:comment w:id="38" w:author="Przemek Michaowski" w:date="2023-02-18T18:36:00Z" w:initials="PM">
    <w:p w14:paraId="57B6D22E" w14:textId="77777777" w:rsidR="00AF6CCE" w:rsidRDefault="00AF6CCE" w:rsidP="00204FAB">
      <w:pPr>
        <w:pStyle w:val="Tekstkomentarza"/>
      </w:pPr>
      <w:r>
        <w:rPr>
          <w:rStyle w:val="Odwoaniedokomentarza"/>
        </w:rPr>
        <w:annotationRef/>
      </w:r>
      <w:r>
        <w:t>Numeracja rownan się wykrzaczyla</w:t>
      </w:r>
    </w:p>
  </w:comment>
  <w:comment w:id="39" w:author="Przemek Michaowski" w:date="2023-03-22T11:44:00Z" w:initials="PM">
    <w:p w14:paraId="788B3964" w14:textId="77777777" w:rsidR="00240B93" w:rsidRDefault="00240B93" w:rsidP="00D801CF">
      <w:pPr>
        <w:pStyle w:val="Tekstkomentarza"/>
      </w:pPr>
      <w:r>
        <w:rPr>
          <w:rStyle w:val="Odwoaniedokomentarza"/>
        </w:rPr>
        <w:annotationRef/>
      </w:r>
      <w:r>
        <w:t>Poprawione ręcznie</w:t>
      </w:r>
    </w:p>
  </w:comment>
  <w:comment w:id="40" w:author="Przemek Michaowski" w:date="2022-10-30T14:25:00Z" w:initials="PM">
    <w:p w14:paraId="4DFF0304" w14:textId="0BBACA2A" w:rsidR="008723DF" w:rsidRDefault="008723DF" w:rsidP="006E0A14">
      <w:pPr>
        <w:pStyle w:val="Tekstkomentarza"/>
      </w:pPr>
      <w:r>
        <w:rPr>
          <w:rStyle w:val="Odwoaniedokomentarza"/>
        </w:rPr>
        <w:annotationRef/>
      </w:r>
      <w:r>
        <w:t>Patrzę na równanie 41 i nasuwa mi się pytanie: czy to nie powinno być lepsze lub równe?</w:t>
      </w:r>
    </w:p>
  </w:comment>
  <w:comment w:id="41" w:author="Przemek Michaowski" w:date="2022-11-07T17:53:00Z" w:initials="PM">
    <w:p w14:paraId="2D8B817F" w14:textId="77777777" w:rsidR="00814D2A" w:rsidRDefault="00814D2A" w:rsidP="007C345B">
      <w:pPr>
        <w:pStyle w:val="Tekstkomentarza"/>
      </w:pPr>
      <w:r>
        <w:rPr>
          <w:rStyle w:val="Odwoaniedokomentarza"/>
        </w:rPr>
        <w:annotationRef/>
      </w:r>
      <w:r>
        <w:t>Wywodzi to się z procesu adiabatycznego - napisać o tym, powyższa rzecz pozostaje w mocy</w:t>
      </w:r>
    </w:p>
  </w:comment>
  <w:comment w:id="42" w:author="Przemek Michaowski" w:date="2022-10-16T11:24:00Z" w:initials="PM">
    <w:p w14:paraId="53A6F078" w14:textId="6344FF80" w:rsidR="004E0DF7" w:rsidRDefault="004E0DF7" w:rsidP="00756224">
      <w:pPr>
        <w:pStyle w:val="Tekstkomentarza"/>
      </w:pPr>
      <w:r>
        <w:rPr>
          <w:rStyle w:val="Odwoaniedokomentarza"/>
        </w:rPr>
        <w:annotationRef/>
      </w:r>
      <w:r>
        <w:t>Wniosek własny</w:t>
      </w:r>
    </w:p>
  </w:comment>
  <w:comment w:id="43" w:author="Przemek Michaowski" w:date="2023-02-23T22:23:00Z" w:initials="PM">
    <w:p w14:paraId="2D0574A8" w14:textId="77777777" w:rsidR="00731DB5" w:rsidRDefault="00731DB5" w:rsidP="006923CA">
      <w:pPr>
        <w:pStyle w:val="Tekstkomentarza"/>
      </w:pPr>
      <w:r>
        <w:rPr>
          <w:rStyle w:val="Odwoaniedokomentarza"/>
        </w:rPr>
        <w:annotationRef/>
      </w:r>
      <w:r>
        <w:t>Fragment o strukturze pracy - do przejrzenia</w:t>
      </w:r>
    </w:p>
  </w:comment>
  <w:comment w:id="45" w:author="Przemek Michaowski" w:date="2023-02-08T10:10:00Z" w:initials="PM">
    <w:p w14:paraId="6D04B46A" w14:textId="10F481BB" w:rsidR="00862ACD" w:rsidRDefault="00862ACD" w:rsidP="007C0147">
      <w:pPr>
        <w:pStyle w:val="Tekstkomentarza"/>
      </w:pPr>
      <w:r>
        <w:rPr>
          <w:rStyle w:val="Odwoaniedokomentarza"/>
        </w:rPr>
        <w:annotationRef/>
      </w:r>
      <w:r>
        <w:t>Sprawdzic nr Równania</w:t>
      </w:r>
    </w:p>
  </w:comment>
  <w:comment w:id="46" w:author="Przemek Michaowski" w:date="2022-10-22T11:01:00Z" w:initials="PM">
    <w:p w14:paraId="6466A323" w14:textId="57F56396" w:rsidR="00901931" w:rsidRDefault="00901931" w:rsidP="00A91B8F">
      <w:pPr>
        <w:pStyle w:val="Tekstkomentarza"/>
      </w:pPr>
      <w:r>
        <w:rPr>
          <w:rStyle w:val="Odwoaniedokomentarza"/>
        </w:rPr>
        <w:annotationRef/>
      </w:r>
      <w:r>
        <w:t>Doubly exponential</w:t>
      </w:r>
    </w:p>
  </w:comment>
  <w:comment w:id="47" w:author="Przemek Michaowski" w:date="2022-10-22T14:21:00Z" w:initials="PM">
    <w:p w14:paraId="518C5735" w14:textId="77777777" w:rsidR="003F3692" w:rsidRDefault="003F3692" w:rsidP="00677671">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48" w:author="Przemek Michaowski" w:date="2022-10-22T17:29:00Z" w:initials="PM">
    <w:p w14:paraId="429B81A9" w14:textId="77777777" w:rsidR="005C21B1" w:rsidRDefault="005C21B1" w:rsidP="00B804A4">
      <w:pPr>
        <w:pStyle w:val="Tekstkomentarza"/>
      </w:pPr>
      <w:r>
        <w:rPr>
          <w:rStyle w:val="Odwoaniedokomentarza"/>
        </w:rPr>
        <w:annotationRef/>
      </w:r>
      <w:r>
        <w:t>Wniosek własny, rozbić to zdanie na mniejsze częsci</w:t>
      </w:r>
    </w:p>
  </w:comment>
  <w:comment w:id="49"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50"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53" w:author="Przemek Michaowski" w:date="2022-10-25T18:18:00Z" w:initials="PM">
    <w:p w14:paraId="19885FE2" w14:textId="53451B25" w:rsidR="008C4822" w:rsidRDefault="008C4822" w:rsidP="00CE47A3">
      <w:pPr>
        <w:pStyle w:val="Tekstkomentarza"/>
      </w:pPr>
      <w:r>
        <w:rPr>
          <w:rStyle w:val="Odwoaniedokomentarza"/>
        </w:rPr>
        <w:annotationRef/>
      </w:r>
      <w:r>
        <w:rPr>
          <w:noProof/>
        </w:rPr>
        <w:drawing>
          <wp:inline distT="0" distB="0" distL="0" distR="0" wp14:anchorId="1D2F34E2" wp14:editId="75691087">
            <wp:extent cx="3924848" cy="2419688"/>
            <wp:effectExtent l="0" t="0" r="0" b="0"/>
            <wp:docPr id="34" name="Obraz 3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Image"/>
                    <pic:cNvPicPr/>
                  </pic:nvPicPr>
                  <pic:blipFill>
                    <a:blip r:embed="rId1">
                      <a:extLst>
                        <a:ext uri="{28A0092B-C50C-407E-A947-70E740481C1C}">
                          <a14:useLocalDpi xmlns:a14="http://schemas.microsoft.com/office/drawing/2010/main" val="0"/>
                        </a:ext>
                      </a:extLst>
                    </a:blip>
                    <a:stretch>
                      <a:fillRect/>
                    </a:stretch>
                  </pic:blipFill>
                  <pic:spPr>
                    <a:xfrm>
                      <a:off x="0" y="0"/>
                      <a:ext cx="3924848" cy="2419688"/>
                    </a:xfrm>
                    <a:prstGeom prst="rect">
                      <a:avLst/>
                    </a:prstGeom>
                  </pic:spPr>
                </pic:pic>
              </a:graphicData>
            </a:graphic>
          </wp:inline>
        </w:drawing>
      </w:r>
      <w:r>
        <w:t xml:space="preserve"> co to znaczy?</w:t>
      </w:r>
    </w:p>
  </w:comment>
  <w:comment w:id="54" w:author="Przemek Michaowski" w:date="2022-10-30T15:07:00Z" w:initials="PM">
    <w:p w14:paraId="11991818" w14:textId="77777777" w:rsidR="008810F6" w:rsidRDefault="008810F6" w:rsidP="00076F50">
      <w:pPr>
        <w:pStyle w:val="Tekstkomentarza"/>
      </w:pPr>
      <w:r>
        <w:rPr>
          <w:rStyle w:val="Odwoaniedokomentarza"/>
        </w:rPr>
        <w:annotationRef/>
      </w:r>
      <w:r>
        <w:t>Upewnic się</w:t>
      </w:r>
    </w:p>
  </w:comment>
  <w:comment w:id="56" w:author="Przemek Michaowski" w:date="2022-11-21T17:36:00Z" w:initials="PM">
    <w:p w14:paraId="225E0964" w14:textId="77777777" w:rsidR="007D6542" w:rsidRDefault="007D6542" w:rsidP="005B1438">
      <w:pPr>
        <w:pStyle w:val="Tekstkomentarza"/>
      </w:pPr>
      <w:r>
        <w:rPr>
          <w:rStyle w:val="Odwoaniedokomentarza"/>
        </w:rPr>
        <w:annotationRef/>
      </w:r>
      <w:r>
        <w:t xml:space="preserve">To avoid a random walk over the space of potential evaluation points, the Bayesian optimizer maximizes a utility function that can be calculated from the posterior distribution after each update. In this way, it intelligently chooses points to minimize the number of costly evaluations of the black box objective function (see the appendix for more details). </w:t>
      </w:r>
    </w:p>
  </w:comment>
  <w:comment w:id="57"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58"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59" w:author="Przemek Michaowski" w:date="2022-11-15T13:02:00Z" w:initials="PM">
    <w:p w14:paraId="049DE105" w14:textId="77777777" w:rsidR="0039460D" w:rsidRDefault="008F0014" w:rsidP="00171F53">
      <w:pPr>
        <w:pStyle w:val="Tekstkomentarza"/>
      </w:pPr>
      <w:r>
        <w:rPr>
          <w:rStyle w:val="Odwoaniedokomentarza"/>
        </w:rPr>
        <w:annotationRef/>
      </w:r>
      <w:r w:rsidR="0039460D">
        <w:t>Tłumaczyć co to?</w:t>
      </w:r>
    </w:p>
  </w:comment>
  <w:comment w:id="60" w:author="Przemek Michaowski" w:date="2022-11-21T19:35:00Z" w:initials="PM">
    <w:p w14:paraId="2DD7A293" w14:textId="4838C41C" w:rsidR="00F11434" w:rsidRDefault="00F11434" w:rsidP="00025963">
      <w:pPr>
        <w:pStyle w:val="Tekstkomentarza"/>
      </w:pPr>
      <w:r>
        <w:rPr>
          <w:rStyle w:val="Odwoaniedokomentarza"/>
        </w:rPr>
        <w:annotationRef/>
      </w:r>
      <w:r>
        <w:t>Mogę spróbować być fajny i rozpisać to graficznie</w:t>
      </w:r>
    </w:p>
  </w:comment>
  <w:comment w:id="61" w:author="Przemek Michaowski" w:date="2022-12-05T12:57:00Z" w:initials="PM">
    <w:p w14:paraId="11F176AB" w14:textId="77777777" w:rsidR="006C0F5D" w:rsidRDefault="006C0F5D" w:rsidP="000B0858">
      <w:pPr>
        <w:pStyle w:val="Tekstkomentarza"/>
      </w:pPr>
      <w:r>
        <w:rPr>
          <w:rStyle w:val="Odwoaniedokomentarza"/>
        </w:rPr>
        <w:annotationRef/>
      </w:r>
      <w:r>
        <w:t>Jak starczy czasu</w:t>
      </w:r>
    </w:p>
  </w:comment>
  <w:comment w:id="67" w:author="Przemek Michaowski" w:date="2023-02-06T21:26:00Z" w:initials="PM">
    <w:p w14:paraId="3F7735A3" w14:textId="77777777" w:rsidR="001B0DC5" w:rsidRDefault="001B0DC5" w:rsidP="00743B7D">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66" w:author="Przemek Michaowski" w:date="2023-03-20T22:05:00Z" w:initials="PM">
    <w:p w14:paraId="0ED755A3" w14:textId="77777777" w:rsidR="005042A0" w:rsidRDefault="005042A0" w:rsidP="00CE0125">
      <w:pPr>
        <w:pStyle w:val="Tekstkomentarza"/>
      </w:pPr>
      <w:r>
        <w:rPr>
          <w:rStyle w:val="Odwoaniedokomentarza"/>
        </w:rPr>
        <w:annotationRef/>
      </w:r>
      <w:r>
        <w:t>Mam spore wątpliwości co do tego, czy warto w ogóle było to pisać</w:t>
      </w:r>
    </w:p>
  </w:comment>
  <w:comment w:id="73" w:author="Przemek Michaowski" w:date="2023-03-20T22:06:00Z" w:initials="PM">
    <w:p w14:paraId="31E1A2D5" w14:textId="77777777" w:rsidR="005042A0" w:rsidRDefault="005042A0" w:rsidP="00331F1E">
      <w:pPr>
        <w:pStyle w:val="Tekstkomentarza"/>
      </w:pPr>
      <w:r>
        <w:rPr>
          <w:rStyle w:val="Odwoaniedokomentarza"/>
        </w:rPr>
        <w:annotationRef/>
      </w:r>
      <w:r>
        <w:t>Luźne notat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38B3820B" w15:done="0"/>
  <w15:commentEx w15:paraId="1DA3F41A" w15:done="0"/>
  <w15:commentEx w15:paraId="73FD30D3" w15:done="0"/>
  <w15:commentEx w15:paraId="5F907DEE" w15:done="0"/>
  <w15:commentEx w15:paraId="2D78A889" w15:paraIdParent="5F907DEE" w15:done="0"/>
  <w15:commentEx w15:paraId="62B44729" w15:done="0"/>
  <w15:commentEx w15:paraId="45EAF112" w15:done="0"/>
  <w15:commentEx w15:paraId="788C8B45" w15:done="0"/>
  <w15:commentEx w15:paraId="46E1117D" w15:done="0"/>
  <w15:commentEx w15:paraId="4F724A68" w15:done="0"/>
  <w15:commentEx w15:paraId="53262AA6" w15:done="0"/>
  <w15:commentEx w15:paraId="7E9F6314" w15:done="0"/>
  <w15:commentEx w15:paraId="0B7ECD71" w15:done="0"/>
  <w15:commentEx w15:paraId="7928F1BC" w15:done="0"/>
  <w15:commentEx w15:paraId="72FE6669" w15:done="0"/>
  <w15:commentEx w15:paraId="4EF80A98" w15:done="0"/>
  <w15:commentEx w15:paraId="5FED9C0D" w15:done="0"/>
  <w15:commentEx w15:paraId="1C744F62" w15:done="0"/>
  <w15:commentEx w15:paraId="3D94D6B7" w15:done="0"/>
  <w15:commentEx w15:paraId="56EA32CD" w15:done="0"/>
  <w15:commentEx w15:paraId="1771C283" w15:done="0"/>
  <w15:commentEx w15:paraId="72B5AF7A" w15:done="0"/>
  <w15:commentEx w15:paraId="6C74B41E" w15:done="0"/>
  <w15:commentEx w15:paraId="57B6D22E" w15:done="0"/>
  <w15:commentEx w15:paraId="788B3964" w15:paraIdParent="57B6D22E" w15:done="0"/>
  <w15:commentEx w15:paraId="4DFF0304" w15:done="0"/>
  <w15:commentEx w15:paraId="2D8B817F" w15:paraIdParent="4DFF0304" w15:done="0"/>
  <w15:commentEx w15:paraId="53A6F078" w15:done="0"/>
  <w15:commentEx w15:paraId="2D0574A8" w15:done="0"/>
  <w15:commentEx w15:paraId="6D04B46A" w15:done="0"/>
  <w15:commentEx w15:paraId="6466A323" w15:done="0"/>
  <w15:commentEx w15:paraId="518C5735" w15:done="0"/>
  <w15:commentEx w15:paraId="429B81A9" w15:done="0"/>
  <w15:commentEx w15:paraId="16338765" w15:done="0"/>
  <w15:commentEx w15:paraId="51DDF10D" w15:paraIdParent="16338765" w15:done="0"/>
  <w15:commentEx w15:paraId="19885FE2" w15:done="0"/>
  <w15:commentEx w15:paraId="11991818" w15:done="0"/>
  <w15:commentEx w15:paraId="225E0964" w15:done="0"/>
  <w15:commentEx w15:paraId="476F124A" w15:done="0"/>
  <w15:commentEx w15:paraId="0B1D7854" w15:paraIdParent="476F124A" w15:done="0"/>
  <w15:commentEx w15:paraId="049DE105" w15:done="0"/>
  <w15:commentEx w15:paraId="2DD7A293" w15:done="0"/>
  <w15:commentEx w15:paraId="11F176AB" w15:paraIdParent="2DD7A293" w15:done="0"/>
  <w15:commentEx w15:paraId="3F7735A3" w15:done="0"/>
  <w15:commentEx w15:paraId="0ED755A3" w15:done="0"/>
  <w15:commentEx w15:paraId="31E1A2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A09FD" w16cex:dateUtc="2023-03-13T19:45:00Z"/>
  <w16cex:commentExtensible w16cex:durableId="27A25F0C" w16cex:dateUtc="2023-02-23T20:54:00Z"/>
  <w16cex:commentExtensible w16cex:durableId="27A25F29" w16cex:dateUtc="2023-02-23T20:54:00Z"/>
  <w16cex:commentExtensible w16cex:durableId="27BAA830" w16cex:dateUtc="2023-03-14T07:00:00Z"/>
  <w16cex:commentExtensible w16cex:durableId="27BCBF7E" w16cex:dateUtc="2023-03-15T21:04:00Z"/>
  <w16cex:commentExtensible w16cex:durableId="27BCC617" w16cex:dateUtc="2023-03-15T21:32:00Z"/>
  <w16cex:commentExtensible w16cex:durableId="27ADD3A3" w16cex:dateUtc="2023-03-04T13:26:00Z"/>
  <w16cex:commentExtensible w16cex:durableId="27A25FAF" w16cex:dateUtc="2023-02-23T20:57:00Z"/>
  <w16cex:commentExtensible w16cex:durableId="27A2619A" w16cex:dateUtc="2023-02-23T21:05:00Z"/>
  <w16cex:commentExtensible w16cex:durableId="26F93EDE" w16cex:dateUtc="2022-10-18T13:03:00Z"/>
  <w16cex:commentExtensible w16cex:durableId="26F167CE" w16cex:dateUtc="2022-10-12T14:20:00Z"/>
  <w16cex:commentExtensible w16cex:durableId="26E57F9B" w16cex:dateUtc="2022-10-03T13:34:00Z"/>
  <w16cex:commentExtensible w16cex:durableId="26F16AFA" w16cex:dateUtc="2022-10-12T14:34: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6F65445" w16cex:dateUtc="2022-10-16T07:58:00Z"/>
  <w16cex:commentExtensible w16cex:durableId="26F66307" w16cex:dateUtc="2022-10-16T09:01:00Z"/>
  <w16cex:commentExtensible w16cex:durableId="279B993E" w16cex:dateUtc="2023-02-18T17:36:00Z"/>
  <w16cex:commentExtensible w16cex:durableId="27C568AE" w16cex:dateUtc="2023-03-22T10:44:00Z"/>
  <w16cex:commentExtensible w16cex:durableId="270907E6" w16cex:dateUtc="2022-10-30T13:25:00Z"/>
  <w16cex:commentExtensible w16cex:durableId="2713C4B0" w16cex:dateUtc="2022-11-07T16:53:00Z"/>
  <w16cex:commentExtensible w16cex:durableId="26F66857" w16cex:dateUtc="2022-10-16T09:24:00Z"/>
  <w16cex:commentExtensible w16cex:durableId="27A265DF" w16cex:dateUtc="2023-02-23T21:23:00Z"/>
  <w16cex:commentExtensible w16cex:durableId="278DF378" w16cex:dateUtc="2023-02-08T09:10:00Z"/>
  <w16cex:commentExtensible w16cex:durableId="26FE4BEE" w16cex:dateUtc="2022-10-22T09:01:00Z"/>
  <w16cex:commentExtensible w16cex:durableId="26FE7AEF" w16cex:dateUtc="2022-10-22T12:21:00Z"/>
  <w16cex:commentExtensible w16cex:durableId="26FEA700" w16cex:dateUtc="2022-10-22T15:29:00Z"/>
  <w16cex:commentExtensible w16cex:durableId="26FFE348" w16cex:dateUtc="2022-10-23T13:59:00Z"/>
  <w16cex:commentExtensible w16cex:durableId="26FFE353" w16cex:dateUtc="2022-10-23T13:59:00Z"/>
  <w16cex:commentExtensible w16cex:durableId="2702A706" w16cex:dateUtc="2022-10-25T16:18:00Z"/>
  <w16cex:commentExtensible w16cex:durableId="270911C6" w16cex:dateUtc="2022-10-30T14:07:00Z"/>
  <w16cex:commentExtensible w16cex:durableId="272635A1" w16cex:dateUtc="2022-11-21T16:36:00Z"/>
  <w16cex:commentExtensible w16cex:durableId="271E0CC5" w16cex:dateUtc="2022-11-15T12:04:00Z"/>
  <w16cex:commentExtensible w16cex:durableId="271E0CD3" w16cex:dateUtc="2022-11-15T12:04:00Z"/>
  <w16cex:commentExtensible w16cex:durableId="271E0C4F" w16cex:dateUtc="2022-11-15T12:02:00Z"/>
  <w16cex:commentExtensible w16cex:durableId="27265180" w16cex:dateUtc="2022-11-21T18:35:00Z"/>
  <w16cex:commentExtensible w16cex:durableId="27386933" w16cex:dateUtc="2022-12-05T11:57:00Z"/>
  <w16cex:commentExtensible w16cex:durableId="278BEF14" w16cex:dateUtc="2023-02-06T20:26:00Z"/>
  <w16cex:commentExtensible w16cex:durableId="27C3573A" w16cex:dateUtc="2023-03-20T21:05:00Z"/>
  <w16cex:commentExtensible w16cex:durableId="27C3577A" w16cex:dateUtc="2023-03-20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38B3820B" w16cid:durableId="27BA09FD"/>
  <w16cid:commentId w16cid:paraId="1DA3F41A" w16cid:durableId="27A25F0C"/>
  <w16cid:commentId w16cid:paraId="73FD30D3" w16cid:durableId="27A25F29"/>
  <w16cid:commentId w16cid:paraId="5F907DEE" w16cid:durableId="27BAA830"/>
  <w16cid:commentId w16cid:paraId="2D78A889" w16cid:durableId="27BCBF7E"/>
  <w16cid:commentId w16cid:paraId="62B44729" w16cid:durableId="27BCC617"/>
  <w16cid:commentId w16cid:paraId="45EAF112" w16cid:durableId="27ADD3A3"/>
  <w16cid:commentId w16cid:paraId="788C8B45" w16cid:durableId="27A25FAF"/>
  <w16cid:commentId w16cid:paraId="46E1117D" w16cid:durableId="27A2619A"/>
  <w16cid:commentId w16cid:paraId="4F724A68" w16cid:durableId="26F93EDE"/>
  <w16cid:commentId w16cid:paraId="53262AA6" w16cid:durableId="26F167CE"/>
  <w16cid:commentId w16cid:paraId="7E9F6314" w16cid:durableId="26E57F9B"/>
  <w16cid:commentId w16cid:paraId="0B7ECD71" w16cid:durableId="26F16AFA"/>
  <w16cid:commentId w16cid:paraId="7928F1BC" w16cid:durableId="26F16B33"/>
  <w16cid:commentId w16cid:paraId="72FE6669" w16cid:durableId="26F018BF"/>
  <w16cid:commentId w16cid:paraId="4EF80A98" w16cid:durableId="26E83E1B"/>
  <w16cid:commentId w16cid:paraId="5FED9C0D" w16cid:durableId="26E85660"/>
  <w16cid:commentId w16cid:paraId="1C744F62" w16cid:durableId="26EBC396"/>
  <w16cid:commentId w16cid:paraId="3D94D6B7" w16cid:durableId="26EDA5D5"/>
  <w16cid:commentId w16cid:paraId="56EA32CD" w16cid:durableId="26ED4551"/>
  <w16cid:commentId w16cid:paraId="1771C283" w16cid:durableId="26F6547E"/>
  <w16cid:commentId w16cid:paraId="72B5AF7A" w16cid:durableId="26F65445"/>
  <w16cid:commentId w16cid:paraId="6C74B41E" w16cid:durableId="26F66307"/>
  <w16cid:commentId w16cid:paraId="57B6D22E" w16cid:durableId="279B993E"/>
  <w16cid:commentId w16cid:paraId="788B3964" w16cid:durableId="27C568AE"/>
  <w16cid:commentId w16cid:paraId="4DFF0304" w16cid:durableId="270907E6"/>
  <w16cid:commentId w16cid:paraId="2D8B817F" w16cid:durableId="2713C4B0"/>
  <w16cid:commentId w16cid:paraId="53A6F078" w16cid:durableId="26F66857"/>
  <w16cid:commentId w16cid:paraId="2D0574A8" w16cid:durableId="27A265DF"/>
  <w16cid:commentId w16cid:paraId="6D04B46A" w16cid:durableId="278DF378"/>
  <w16cid:commentId w16cid:paraId="6466A323" w16cid:durableId="26FE4BEE"/>
  <w16cid:commentId w16cid:paraId="518C5735" w16cid:durableId="26FE7AEF"/>
  <w16cid:commentId w16cid:paraId="429B81A9" w16cid:durableId="26FEA700"/>
  <w16cid:commentId w16cid:paraId="16338765" w16cid:durableId="26FFE348"/>
  <w16cid:commentId w16cid:paraId="51DDF10D" w16cid:durableId="26FFE353"/>
  <w16cid:commentId w16cid:paraId="19885FE2" w16cid:durableId="2702A706"/>
  <w16cid:commentId w16cid:paraId="11991818" w16cid:durableId="270911C6"/>
  <w16cid:commentId w16cid:paraId="225E0964" w16cid:durableId="272635A1"/>
  <w16cid:commentId w16cid:paraId="476F124A" w16cid:durableId="271E0CC5"/>
  <w16cid:commentId w16cid:paraId="0B1D7854" w16cid:durableId="271E0CD3"/>
  <w16cid:commentId w16cid:paraId="049DE105" w16cid:durableId="271E0C4F"/>
  <w16cid:commentId w16cid:paraId="2DD7A293" w16cid:durableId="27265180"/>
  <w16cid:commentId w16cid:paraId="11F176AB" w16cid:durableId="27386933"/>
  <w16cid:commentId w16cid:paraId="3F7735A3" w16cid:durableId="278BEF14"/>
  <w16cid:commentId w16cid:paraId="0ED755A3" w16cid:durableId="27C3573A"/>
  <w16cid:commentId w16cid:paraId="31E1A2D5" w16cid:durableId="27C357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EB5B7" w14:textId="77777777" w:rsidR="00672FA3" w:rsidRDefault="00672FA3" w:rsidP="00F659F1">
      <w:r>
        <w:separator/>
      </w:r>
    </w:p>
  </w:endnote>
  <w:endnote w:type="continuationSeparator" w:id="0">
    <w:p w14:paraId="38ED4D42" w14:textId="77777777" w:rsidR="00672FA3" w:rsidRDefault="00672FA3"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91A7C" w14:textId="77777777" w:rsidR="00672FA3" w:rsidRDefault="00672FA3" w:rsidP="00F659F1">
      <w:r>
        <w:separator/>
      </w:r>
    </w:p>
  </w:footnote>
  <w:footnote w:type="continuationSeparator" w:id="0">
    <w:p w14:paraId="7508E341" w14:textId="77777777" w:rsidR="00672FA3" w:rsidRDefault="00672FA3"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w:t>
      </w:r>
      <w:proofErr w:type="spellStart"/>
      <w:r w:rsidR="00484074" w:rsidRPr="00484074">
        <w:rPr>
          <w:rFonts w:cs="Calibri"/>
          <w:szCs w:val="24"/>
          <w:lang w:val="en-GB"/>
        </w:rPr>
        <w:t>czerwiec</w:t>
      </w:r>
      <w:proofErr w:type="spellEnd"/>
      <w:r w:rsidR="00484074" w:rsidRPr="00484074">
        <w:rPr>
          <w:rFonts w:cs="Calibri"/>
          <w:szCs w:val="24"/>
          <w:lang w:val="en-GB"/>
        </w:rPr>
        <w:t xml:space="preserve">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w:t>
      </w:r>
      <w:proofErr w:type="spellStart"/>
      <w:r w:rsidRPr="00143B50">
        <w:rPr>
          <w:rFonts w:cs="Calibri"/>
          <w:szCs w:val="24"/>
          <w:lang w:val="en-GB"/>
        </w:rPr>
        <w:t>maj</w:t>
      </w:r>
      <w:proofErr w:type="spellEnd"/>
      <w:r w:rsidRPr="00143B50">
        <w:rPr>
          <w:rFonts w:cs="Calibri"/>
          <w:szCs w:val="24"/>
          <w:lang w:val="en-GB"/>
        </w:rPr>
        <w:t xml:space="preserve">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w:t>
      </w:r>
      <w:proofErr w:type="spellStart"/>
      <w:r w:rsidR="00E45E48" w:rsidRPr="00E45E48">
        <w:rPr>
          <w:rFonts w:cs="Calibri"/>
          <w:szCs w:val="24"/>
          <w:lang w:val="en-GB"/>
        </w:rPr>
        <w:t>Hidary</w:t>
      </w:r>
      <w:proofErr w:type="spellEnd"/>
      <w:r w:rsidR="00E45E48" w:rsidRPr="00E45E48">
        <w:rPr>
          <w:rFonts w:cs="Calibri"/>
          <w:szCs w:val="24"/>
          <w:lang w:val="en-GB"/>
        </w:rPr>
        <w:t xml:space="preserve">,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53952469" w14:textId="756AB901" w:rsidR="00731733" w:rsidRPr="00731733" w:rsidRDefault="00731733">
      <w:pPr>
        <w:pStyle w:val="Tekstprzypisudolnego"/>
        <w:rPr>
          <w:lang w:val="en-GB"/>
        </w:rPr>
      </w:pPr>
      <w:r>
        <w:rPr>
          <w:rStyle w:val="Odwoanieprzypisudolnego"/>
        </w:rPr>
        <w:footnoteRef/>
      </w:r>
      <w:r w:rsidRPr="00731733">
        <w:rPr>
          <w:lang w:val="en-GB"/>
        </w:rPr>
        <w:t xml:space="preserve"> </w:t>
      </w:r>
      <w:r>
        <w:fldChar w:fldCharType="begin"/>
      </w:r>
      <w:r>
        <w:rPr>
          <w:lang w:val="en-GB"/>
        </w:rPr>
        <w:instrText xml:space="preserve"> ADDIN ZOTERO_ITEM CSL_CITATION {"citationID":"mpLIfXw0","properties":{"formattedCitation":"\\uc0\\u8222{}The Nobel Prize in Physics 2022\\uc0\\u8221{}, NobelPrize.org, dost\\uc0\\u281{}p 18 luty 2023, https://www.nobelprize.org/prizes/physics/2022/summary/.","plainCitation":"„The Nobel Prize in Physics 2022”, NobelPrize.org, dostęp 18 luty 2023, https://www.nobelprize.org/prizes/physics/2022/summary/.","noteIndex":4},"citationItems":[{"id":320,"uris":["http://zotero.org/users/local/D6FNbLRW/items/GZDKDQGQ"],"itemData":{"id":320,"type":"webpage","abstract":"The Nobel Prize in Physics 2022 was awarded jointly to Alain Aspect, John F. Clauser and Anton Zeilinger \"for experiments with entangled photons, establishing the violation of Bell inequalities and  pioneering quantum information science\"","container-title":"NobelPrize.org","language":"en-US","title":"The Nobel Prize in Physics 2022","URL":"https://www.nobelprize.org/prizes/physics/2022/summary/","accessed":{"date-parts":[["2023",2,18]]}}}],"schema":"https://github.com/citation-style-language/schema/raw/master/csl-citation.json"} </w:instrText>
      </w:r>
      <w:r>
        <w:fldChar w:fldCharType="separate"/>
      </w:r>
      <w:r w:rsidRPr="00731733">
        <w:rPr>
          <w:rFonts w:cs="Calibri"/>
          <w:szCs w:val="24"/>
          <w:lang w:val="en-GB"/>
        </w:rPr>
        <w:t xml:space="preserve">„The Nobel Prize in Physics 2022”, NobelPrize.org, </w:t>
      </w:r>
      <w:proofErr w:type="spellStart"/>
      <w:r w:rsidRPr="00731733">
        <w:rPr>
          <w:rFonts w:cs="Calibri"/>
          <w:szCs w:val="24"/>
          <w:lang w:val="en-GB"/>
        </w:rPr>
        <w:t>dostęp</w:t>
      </w:r>
      <w:proofErr w:type="spellEnd"/>
      <w:r w:rsidRPr="00731733">
        <w:rPr>
          <w:rFonts w:cs="Calibri"/>
          <w:szCs w:val="24"/>
          <w:lang w:val="en-GB"/>
        </w:rPr>
        <w:t xml:space="preserve"> 18 </w:t>
      </w:r>
      <w:proofErr w:type="spellStart"/>
      <w:r w:rsidRPr="00731733">
        <w:rPr>
          <w:rFonts w:cs="Calibri"/>
          <w:szCs w:val="24"/>
          <w:lang w:val="en-GB"/>
        </w:rPr>
        <w:t>luty</w:t>
      </w:r>
      <w:proofErr w:type="spellEnd"/>
      <w:r w:rsidRPr="00731733">
        <w:rPr>
          <w:rFonts w:cs="Calibri"/>
          <w:szCs w:val="24"/>
          <w:lang w:val="en-GB"/>
        </w:rPr>
        <w:t xml:space="preserve"> 2023, https://www.nobelprize.org/prizes/physics/2022/summary/.</w:t>
      </w:r>
      <w:r>
        <w:fldChar w:fldCharType="end"/>
      </w:r>
    </w:p>
  </w:footnote>
  <w:footnote w:id="5">
    <w:p w14:paraId="44DEE5D0" w14:textId="211E7296"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731733">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6">
    <w:p w14:paraId="1F6E397B" w14:textId="0D0738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 xml:space="preserve">Michael A. Nielsen </w:t>
      </w:r>
      <w:proofErr w:type="spellStart"/>
      <w:r w:rsidRPr="00C94C04">
        <w:rPr>
          <w:rFonts w:cs="Calibri"/>
          <w:szCs w:val="24"/>
          <w:lang w:val="en-GB"/>
        </w:rPr>
        <w:t>i</w:t>
      </w:r>
      <w:proofErr w:type="spellEnd"/>
      <w:r w:rsidRPr="00C94C04">
        <w:rPr>
          <w:rFonts w:cs="Calibri"/>
          <w:szCs w:val="24"/>
          <w:lang w:val="en-GB"/>
        </w:rPr>
        <w:t xml:space="preserve"> Isaac L. Chuang, „Quantum Computation and Quantum Information: 10th Anniversary Edition”, Higher Education from Cambridge University Press (Cambridge University Press, 9 </w:t>
      </w:r>
      <w:proofErr w:type="spellStart"/>
      <w:r w:rsidRPr="00C94C04">
        <w:rPr>
          <w:rFonts w:cs="Calibri"/>
          <w:szCs w:val="24"/>
          <w:lang w:val="en-GB"/>
        </w:rPr>
        <w:t>grudzień</w:t>
      </w:r>
      <w:proofErr w:type="spellEnd"/>
      <w:r w:rsidRPr="00C94C04">
        <w:rPr>
          <w:rFonts w:cs="Calibri"/>
          <w:szCs w:val="24"/>
          <w:lang w:val="en-GB"/>
        </w:rPr>
        <w:t xml:space="preserve"> 2010), 13, https://doi.org/10.1017/CBO9780511976667.</w:t>
      </w:r>
      <w:r>
        <w:fldChar w:fldCharType="end"/>
      </w:r>
    </w:p>
  </w:footnote>
  <w:footnote w:id="7">
    <w:p w14:paraId="41818D30" w14:textId="4DAB434E" w:rsidR="00A6138E" w:rsidRPr="00A6138E" w:rsidRDefault="00A6138E">
      <w:pPr>
        <w:pStyle w:val="Tekstprzypisudolnego"/>
        <w:rPr>
          <w:lang w:val="en-GB"/>
        </w:rPr>
      </w:pPr>
      <w:r>
        <w:rPr>
          <w:rStyle w:val="Odwoanieprzypisudolnego"/>
        </w:rPr>
        <w:footnoteRef/>
      </w:r>
      <w:r w:rsidRPr="00A6138E">
        <w:rPr>
          <w:lang w:val="en-GB"/>
        </w:rPr>
        <w:t xml:space="preserve">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 xml:space="preserve">Wong, </w:t>
      </w:r>
      <w:r w:rsidRPr="00A6138E">
        <w:rPr>
          <w:rFonts w:cs="Calibri"/>
          <w:i/>
          <w:iCs/>
          <w:szCs w:val="24"/>
          <w:lang w:val="en-GB"/>
        </w:rPr>
        <w:t>Introduction to Classical and Quantum Computing</w:t>
      </w:r>
      <w:r w:rsidRPr="00A6138E">
        <w:rPr>
          <w:rFonts w:cs="Calibri"/>
          <w:szCs w:val="24"/>
          <w:lang w:val="en-GB"/>
        </w:rPr>
        <w:t>, 97.</w:t>
      </w:r>
      <w:r>
        <w:fldChar w:fldCharType="end"/>
      </w:r>
    </w:p>
  </w:footnote>
  <w:footnote w:id="8">
    <w:p w14:paraId="520603B0" w14:textId="780B12F5"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73173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w:t>
      </w:r>
      <w:proofErr w:type="spellStart"/>
      <w:r w:rsidRPr="00C94C04">
        <w:rPr>
          <w:rFonts w:cs="Calibri"/>
          <w:szCs w:val="24"/>
          <w:lang w:val="en-GB"/>
        </w:rPr>
        <w:t>luty</w:t>
      </w:r>
      <w:proofErr w:type="spellEnd"/>
      <w:r w:rsidRPr="00C94C04">
        <w:rPr>
          <w:rFonts w:cs="Calibri"/>
          <w:szCs w:val="24"/>
          <w:lang w:val="en-GB"/>
        </w:rPr>
        <w:t xml:space="preserve"> 2006): 5, https://doi.org/10.1080/17445760500355678.</w:t>
      </w:r>
      <w:r>
        <w:fldChar w:fldCharType="end"/>
      </w:r>
    </w:p>
  </w:footnote>
  <w:footnote w:id="9">
    <w:p w14:paraId="7FE40194" w14:textId="2B29F553" w:rsidR="000120DE" w:rsidRPr="00DB1D52" w:rsidRDefault="000120DE" w:rsidP="000120DE">
      <w:pPr>
        <w:pStyle w:val="Tekstprzypisudolnego"/>
        <w:rPr>
          <w:lang w:val="en-GB"/>
        </w:rPr>
      </w:pPr>
      <w:r>
        <w:rPr>
          <w:rStyle w:val="Odwoanieprzypisudolnego"/>
        </w:rPr>
        <w:footnoteRef/>
      </w:r>
      <w:r w:rsidRPr="00DB1D52">
        <w:rPr>
          <w:lang w:val="en-GB"/>
        </w:rPr>
        <w:t xml:space="preserve"> </w:t>
      </w:r>
      <w:r>
        <w:fldChar w:fldCharType="begin"/>
      </w:r>
      <w:r w:rsidR="00B250A9">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9},"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DB1D52">
        <w:rPr>
          <w:rFonts w:cs="Calibri"/>
          <w:szCs w:val="24"/>
          <w:lang w:val="en-GB"/>
        </w:rPr>
        <w:t xml:space="preserve">Nielsen </w:t>
      </w:r>
      <w:proofErr w:type="spellStart"/>
      <w:r w:rsidRPr="00DB1D52">
        <w:rPr>
          <w:rFonts w:cs="Calibri"/>
          <w:szCs w:val="24"/>
          <w:lang w:val="en-GB"/>
        </w:rPr>
        <w:t>i</w:t>
      </w:r>
      <w:proofErr w:type="spellEnd"/>
      <w:r w:rsidRPr="00DB1D52">
        <w:rPr>
          <w:rFonts w:cs="Calibri"/>
          <w:szCs w:val="24"/>
          <w:lang w:val="en-GB"/>
        </w:rPr>
        <w:t xml:space="preserve"> Chuang, „Quantum Computation and Quantum Information”, 13.</w:t>
      </w:r>
      <w:r>
        <w:fldChar w:fldCharType="end"/>
      </w:r>
    </w:p>
  </w:footnote>
  <w:footnote w:id="10">
    <w:p w14:paraId="691D91EF" w14:textId="410F4E6D" w:rsidR="000120DE" w:rsidRPr="00DB1D52" w:rsidRDefault="000120DE" w:rsidP="000120DE">
      <w:pPr>
        <w:pStyle w:val="Tekstprzypisudolnego"/>
        <w:rPr>
          <w:lang w:val="en-GB"/>
        </w:rPr>
      </w:pPr>
      <w:r>
        <w:rPr>
          <w:rStyle w:val="Odwoanieprzypisudolnego"/>
        </w:rPr>
        <w:footnoteRef/>
      </w:r>
      <w:r w:rsidRPr="00DB1D52">
        <w:rPr>
          <w:lang w:val="en-GB"/>
        </w:rPr>
        <w:t xml:space="preserve"> </w:t>
      </w:r>
      <w:r>
        <w:fldChar w:fldCharType="begin"/>
      </w:r>
      <w:r w:rsidR="00B250A9">
        <w:rPr>
          <w:lang w:val="en-GB"/>
        </w:rPr>
        <w:instrText xml:space="preserve"> ADDIN ZOTERO_ITEM CSL_CITATION {"citationID":"QhfX2Rlc","properties":{"formattedCitation":"Wong, {\\i{}Introduction to Classical and Quantum Computing}, 115.","plainCitation":"Wong, Introduction to Classical and Quantum Computing, 115.","noteIndex":10},"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1">
    <w:p w14:paraId="3CAEAF48" w14:textId="5339C641"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B250A9">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1},"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w:t>
      </w:r>
      <w:proofErr w:type="spellStart"/>
      <w:r w:rsidRPr="00DD61FD">
        <w:rPr>
          <w:rFonts w:cs="Calibri"/>
          <w:szCs w:val="24"/>
          <w:lang w:val="en-GB"/>
        </w:rPr>
        <w:t>lipiec</w:t>
      </w:r>
      <w:proofErr w:type="spellEnd"/>
      <w:r w:rsidRPr="00DD61FD">
        <w:rPr>
          <w:rFonts w:cs="Calibri"/>
          <w:szCs w:val="24"/>
          <w:lang w:val="en-GB"/>
        </w:rPr>
        <w:t xml:space="preserve"> 1939): 416–18, https://doi.org/10.1017/S0305004100021162.</w:t>
      </w:r>
      <w:r>
        <w:fldChar w:fldCharType="end"/>
      </w:r>
    </w:p>
  </w:footnote>
  <w:footnote w:id="12">
    <w:p w14:paraId="59759379" w14:textId="050A0132"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sidR="00731733">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2},"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 xml:space="preserve">Nielsen </w:t>
      </w:r>
      <w:proofErr w:type="spellStart"/>
      <w:r w:rsidR="00DB1D52" w:rsidRPr="00DB1D52">
        <w:rPr>
          <w:rFonts w:cs="Calibri"/>
          <w:szCs w:val="24"/>
          <w:lang w:val="en-GB"/>
        </w:rPr>
        <w:t>i</w:t>
      </w:r>
      <w:proofErr w:type="spellEnd"/>
      <w:r w:rsidR="00DB1D52" w:rsidRPr="00DB1D52">
        <w:rPr>
          <w:rFonts w:cs="Calibri"/>
          <w:szCs w:val="24"/>
          <w:lang w:val="en-GB"/>
        </w:rPr>
        <w:t xml:space="preserve"> Chuang, „Quantum Computation and Quantum Information”, 13.</w:t>
      </w:r>
      <w:r>
        <w:fldChar w:fldCharType="end"/>
      </w:r>
    </w:p>
  </w:footnote>
  <w:footnote w:id="13">
    <w:p w14:paraId="7EC034C8" w14:textId="223795DB" w:rsidR="00DB1D52" w:rsidRPr="00DB1D52" w:rsidRDefault="00DB1D52" w:rsidP="00DB1D52">
      <w:pPr>
        <w:pStyle w:val="Tekstprzypisudolnego"/>
        <w:rPr>
          <w:lang w:val="en-GB"/>
        </w:rPr>
      </w:pPr>
      <w:r>
        <w:rPr>
          <w:rStyle w:val="Odwoanieprzypisudolnego"/>
        </w:rPr>
        <w:footnoteRef/>
      </w:r>
      <w:r w:rsidRPr="00DB1D52">
        <w:rPr>
          <w:lang w:val="en-GB"/>
        </w:rPr>
        <w:t xml:space="preserve"> </w:t>
      </w:r>
      <w:r>
        <w:fldChar w:fldCharType="begin"/>
      </w:r>
      <w:r w:rsidR="00731733">
        <w:rPr>
          <w:lang w:val="en-GB"/>
        </w:rPr>
        <w:instrText xml:space="preserve"> ADDIN ZOTERO_ITEM CSL_CITATION {"citationID":"33zd3RHv","properties":{"formattedCitation":"Wong, {\\i{}Introduction to Classical and Quantum Computing}, 91.","plainCitation":"Wong, Introduction to Classical and Quantum Computing, 91.","dontUpdate":true,"noteIndex":13},"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4">
    <w:p w14:paraId="66245E20" w14:textId="77777777" w:rsidR="00272EBF" w:rsidRPr="00F22344" w:rsidRDefault="00272EBF" w:rsidP="00272EBF">
      <w:pPr>
        <w:pStyle w:val="Tekstprzypisudolnego"/>
        <w:rPr>
          <w:lang w:val="en-GB"/>
        </w:rPr>
      </w:pPr>
      <w:r>
        <w:rPr>
          <w:rStyle w:val="Odwoanieprzypisudolnego"/>
        </w:rPr>
        <w:footnoteRef/>
      </w:r>
      <w:r w:rsidRPr="00F22344">
        <w:rPr>
          <w:lang w:val="en-GB"/>
        </w:rPr>
        <w:t xml:space="preserve"> </w:t>
      </w:r>
      <w:r>
        <w:fldChar w:fldCharType="begin"/>
      </w:r>
      <w:r>
        <w:rPr>
          <w:lang w:val="en-GB"/>
        </w:rPr>
        <w:instrText xml:space="preserve"> ADDIN ZOTERO_ITEM CSL_CITATION {"citationID":"1s2mIcJO","properties":{"formattedCitation":"Wong, 76.","plainCitation":"Wong, 76.","noteIndex":14},"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5">
    <w:p w14:paraId="484EA621" w14:textId="115FE565"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731733">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 xml:space="preserve">Nielsen </w:t>
      </w:r>
      <w:proofErr w:type="spellStart"/>
      <w:r w:rsidRPr="00F257C0">
        <w:rPr>
          <w:rFonts w:cs="Calibri"/>
          <w:szCs w:val="24"/>
          <w:lang w:val="en-GB"/>
        </w:rPr>
        <w:t>i</w:t>
      </w:r>
      <w:proofErr w:type="spellEnd"/>
      <w:r w:rsidRPr="00F257C0">
        <w:rPr>
          <w:rFonts w:cs="Calibri"/>
          <w:szCs w:val="24"/>
          <w:lang w:val="en-GB"/>
        </w:rPr>
        <w:t xml:space="preserve"> Chuang, „Quantum Computation and Quantum Information”, 13–14.</w:t>
      </w:r>
      <w:r>
        <w:fldChar w:fldCharType="end"/>
      </w:r>
    </w:p>
  </w:footnote>
  <w:footnote w:id="16">
    <w:p w14:paraId="4AA3A17E" w14:textId="28C7744B"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731733">
        <w:rPr>
          <w:lang w:val="en-GB"/>
        </w:rPr>
        <w:instrText xml:space="preserve"> ADDIN ZOTERO_ITEM CSL_CITATION {"citationID":"C95wGRFd","properties":{"formattedCitation":"Wong, {\\i{}Introduction to Classical and Quantum Computing}, 190.","plainCitation":"Wong, Introduction to Classical and Quantum Computing, 190.","noteIndex":16},"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17">
    <w:p w14:paraId="781FA38D" w14:textId="048ADBC3"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sidR="00731733">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17},"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 xml:space="preserve">Nielsen </w:t>
      </w:r>
      <w:proofErr w:type="spellStart"/>
      <w:r w:rsidRPr="00F257C0">
        <w:rPr>
          <w:rFonts w:cs="Calibri"/>
          <w:szCs w:val="24"/>
          <w:lang w:val="en-GB"/>
        </w:rPr>
        <w:t>i</w:t>
      </w:r>
      <w:proofErr w:type="spellEnd"/>
      <w:r w:rsidRPr="00F257C0">
        <w:rPr>
          <w:rFonts w:cs="Calibri"/>
          <w:szCs w:val="24"/>
          <w:lang w:val="en-GB"/>
        </w:rPr>
        <w:t xml:space="preserve"> Chuang, „Quantum Computation and Quantum Information”, 278, 353–94.</w:t>
      </w:r>
      <w:r>
        <w:fldChar w:fldCharType="end"/>
      </w:r>
    </w:p>
  </w:footnote>
  <w:footnote w:id="18">
    <w:p w14:paraId="53B160BE" w14:textId="64B2E193" w:rsidR="00CC35D7" w:rsidRPr="00CC35D7" w:rsidRDefault="00CC35D7">
      <w:pPr>
        <w:pStyle w:val="Tekstprzypisudolnego"/>
        <w:rPr>
          <w:lang w:val="en-GB"/>
        </w:rPr>
      </w:pPr>
      <w:r>
        <w:rPr>
          <w:rStyle w:val="Odwoanieprzypisudolnego"/>
        </w:rPr>
        <w:footnoteRef/>
      </w:r>
      <w:r w:rsidRPr="00CC35D7">
        <w:rPr>
          <w:lang w:val="en-GB"/>
        </w:rPr>
        <w:t xml:space="preserve"> </w:t>
      </w:r>
      <w:r>
        <w:fldChar w:fldCharType="begin"/>
      </w:r>
      <w:r w:rsidR="00731733">
        <w:rPr>
          <w:lang w:val="en-GB"/>
        </w:rPr>
        <w:instrText xml:space="preserve"> ADDIN ZOTERO_ITEM CSL_CITATION {"citationID":"AzIieTRb","properties":{"formattedCitation":"Nielsen i Chuang, 13\\uc0\\u8211{}14.","plainCitation":"Nielsen i Chuang, 13–14.","noteIndex":18},"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196E0A">
        <w:rPr>
          <w:rFonts w:cs="Calibri"/>
          <w:szCs w:val="24"/>
          <w:lang w:val="en-GB"/>
        </w:rPr>
        <w:t xml:space="preserve">Nielsen </w:t>
      </w:r>
      <w:proofErr w:type="spellStart"/>
      <w:r w:rsidRPr="00196E0A">
        <w:rPr>
          <w:rFonts w:cs="Calibri"/>
          <w:szCs w:val="24"/>
          <w:lang w:val="en-GB"/>
        </w:rPr>
        <w:t>i</w:t>
      </w:r>
      <w:proofErr w:type="spellEnd"/>
      <w:r w:rsidRPr="00196E0A">
        <w:rPr>
          <w:rFonts w:cs="Calibri"/>
          <w:szCs w:val="24"/>
          <w:lang w:val="en-GB"/>
        </w:rPr>
        <w:t xml:space="preserve"> Chuang, 13–14.</w:t>
      </w:r>
      <w:r>
        <w:fldChar w:fldCharType="end"/>
      </w:r>
    </w:p>
  </w:footnote>
  <w:footnote w:id="19">
    <w:p w14:paraId="15194416" w14:textId="48393AE4" w:rsidR="007D5940" w:rsidRPr="007D5940" w:rsidRDefault="007D5940">
      <w:pPr>
        <w:pStyle w:val="Tekstprzypisudolnego"/>
        <w:rPr>
          <w:lang w:val="en-GB"/>
        </w:rPr>
      </w:pPr>
      <w:r>
        <w:rPr>
          <w:rStyle w:val="Odwoanieprzypisudolnego"/>
        </w:rPr>
        <w:footnoteRef/>
      </w:r>
      <w:r w:rsidRPr="007D5940">
        <w:rPr>
          <w:lang w:val="en-GB"/>
        </w:rPr>
        <w:t xml:space="preserve"> </w:t>
      </w:r>
      <w:r>
        <w:fldChar w:fldCharType="begin"/>
      </w:r>
      <w:r w:rsidR="00731733">
        <w:rPr>
          <w:lang w:val="en-GB"/>
        </w:rPr>
        <w:instrText xml:space="preserve"> ADDIN ZOTERO_ITEM CSL_CITATION {"citationID":"UiqE5TLn","properties":{"formattedCitation":"Wong, {\\i{}Introduction to Classical and Quantum Computing}, 237\\uc0\\u8211{}51.","plainCitation":"Wong, Introduction to Classical and Quantum Computing, 237–51.","noteIndex":19},"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20">
    <w:p w14:paraId="3367EAC8" w14:textId="61579071"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sidR="00731733">
        <w:rPr>
          <w:lang w:val="en-GB"/>
        </w:rPr>
        <w:instrText xml:space="preserve"> ADDIN ZOTERO_ITEM CSL_CITATION {"citationID":"y3Gfn0fk","properties":{"formattedCitation":"Wong, 11\\uc0\\u8211{}15.","plainCitation":"Wong, 11–15.","noteIndex":20},"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21">
    <w:p w14:paraId="11E40538" w14:textId="548B7D6C" w:rsidR="00E678D5" w:rsidRPr="00E678D5" w:rsidRDefault="00E678D5">
      <w:pPr>
        <w:pStyle w:val="Tekstprzypisudolnego"/>
        <w:rPr>
          <w:lang w:val="en-GB"/>
        </w:rPr>
      </w:pPr>
      <w:r>
        <w:rPr>
          <w:rStyle w:val="Odwoanieprzypisudolnego"/>
        </w:rPr>
        <w:footnoteRef/>
      </w:r>
      <w:r w:rsidRPr="00E678D5">
        <w:rPr>
          <w:lang w:val="en-GB"/>
        </w:rPr>
        <w:t xml:space="preserve"> </w:t>
      </w:r>
      <w:r>
        <w:fldChar w:fldCharType="begin"/>
      </w:r>
      <w:r w:rsidR="00731733">
        <w:rPr>
          <w:lang w:val="en-GB"/>
        </w:rPr>
        <w:instrText xml:space="preserve"> ADDIN ZOTERO_ITEM CSL_CITATION {"citationID":"3PoguLaQ","properties":{"formattedCitation":"Nielsen i Chuang, \\uc0\\u8222{}Quantum Computation and Quantum Information\\uc0\\u8221{}, 49.","plainCitation":"Nielsen i Chuang, „Quantum Computation and Quantum Information”, 49.","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49","label":"page"}],"schema":"https://github.com/citation-style-language/schema/raw/master/csl-citation.json"} </w:instrText>
      </w:r>
      <w:r>
        <w:fldChar w:fldCharType="separate"/>
      </w:r>
      <w:r w:rsidRPr="00E678D5">
        <w:rPr>
          <w:rFonts w:cs="Calibri"/>
          <w:szCs w:val="24"/>
          <w:lang w:val="en-GB"/>
        </w:rPr>
        <w:t xml:space="preserve">Nielsen </w:t>
      </w:r>
      <w:proofErr w:type="spellStart"/>
      <w:r w:rsidRPr="00E678D5">
        <w:rPr>
          <w:rFonts w:cs="Calibri"/>
          <w:szCs w:val="24"/>
          <w:lang w:val="en-GB"/>
        </w:rPr>
        <w:t>i</w:t>
      </w:r>
      <w:proofErr w:type="spellEnd"/>
      <w:r w:rsidRPr="00E678D5">
        <w:rPr>
          <w:rFonts w:cs="Calibri"/>
          <w:szCs w:val="24"/>
          <w:lang w:val="en-GB"/>
        </w:rPr>
        <w:t xml:space="preserve"> Chuang, „Quantum Computation and Quantum Information”, 49.</w:t>
      </w:r>
      <w:r>
        <w:fldChar w:fldCharType="end"/>
      </w:r>
    </w:p>
  </w:footnote>
  <w:footnote w:id="22">
    <w:p w14:paraId="3BB7D4EC" w14:textId="29204BB5" w:rsidR="00A70089" w:rsidRPr="000A2F48" w:rsidRDefault="00A70089" w:rsidP="00A70089">
      <w:pPr>
        <w:pStyle w:val="Tekstprzypisudolnego"/>
        <w:rPr>
          <w:lang w:val="en-GB"/>
        </w:rPr>
      </w:pPr>
      <w:r>
        <w:rPr>
          <w:rStyle w:val="Odwoanieprzypisudolnego"/>
        </w:rPr>
        <w:footnoteRef/>
      </w:r>
      <w:r w:rsidRPr="000A2F48">
        <w:rPr>
          <w:lang w:val="en-GB"/>
        </w:rPr>
        <w:t xml:space="preserve"> </w:t>
      </w:r>
      <w:r>
        <w:fldChar w:fldCharType="begin"/>
      </w:r>
      <w:r w:rsidR="00731733">
        <w:rPr>
          <w:lang w:val="en-GB"/>
        </w:rPr>
        <w:instrText xml:space="preserve"> ADDIN ZOTERO_ITEM CSL_CITATION {"citationID":"Airtxz0D","properties":{"formattedCitation":"Nielsen i Chuang, 98\\uc0\\u8211{}110.","plainCitation":"Nielsen i Chuang, 98–110.","noteIndex":22},"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E678D5" w:rsidRPr="00D42E46">
        <w:rPr>
          <w:rFonts w:cs="Calibri"/>
          <w:szCs w:val="24"/>
          <w:lang w:val="en-GB"/>
        </w:rPr>
        <w:t xml:space="preserve">Nielsen </w:t>
      </w:r>
      <w:proofErr w:type="spellStart"/>
      <w:r w:rsidR="00E678D5" w:rsidRPr="00D42E46">
        <w:rPr>
          <w:rFonts w:cs="Calibri"/>
          <w:szCs w:val="24"/>
          <w:lang w:val="en-GB"/>
        </w:rPr>
        <w:t>i</w:t>
      </w:r>
      <w:proofErr w:type="spellEnd"/>
      <w:r w:rsidR="00E678D5" w:rsidRPr="00D42E46">
        <w:rPr>
          <w:rFonts w:cs="Calibri"/>
          <w:szCs w:val="24"/>
          <w:lang w:val="en-GB"/>
        </w:rPr>
        <w:t xml:space="preserve"> Chuang, 98–110.</w:t>
      </w:r>
      <w:r>
        <w:fldChar w:fldCharType="end"/>
      </w:r>
    </w:p>
  </w:footnote>
  <w:footnote w:id="23">
    <w:p w14:paraId="16702A0B" w14:textId="38668D91" w:rsidR="00A70089" w:rsidRPr="000B4D1E" w:rsidRDefault="00A70089" w:rsidP="00A70089">
      <w:pPr>
        <w:pStyle w:val="Tekstprzypisudolnego"/>
        <w:rPr>
          <w:lang w:val="en-GB"/>
        </w:rPr>
      </w:pPr>
      <w:r>
        <w:rPr>
          <w:rStyle w:val="Odwoanieprzypisudolnego"/>
        </w:rPr>
        <w:footnoteRef/>
      </w:r>
      <w:r w:rsidRPr="000B4D1E">
        <w:rPr>
          <w:lang w:val="en-GB"/>
        </w:rPr>
        <w:t xml:space="preserve"> </w:t>
      </w:r>
      <w:r>
        <w:fldChar w:fldCharType="begin"/>
      </w:r>
      <w:r w:rsidR="00731733">
        <w:rPr>
          <w:lang w:val="en-GB"/>
        </w:rPr>
        <w:instrText xml:space="preserve"> ADDIN ZOTERO_ITEM CSL_CITATION {"citationID":"Qp4lBsES","properties":{"formattedCitation":"Wong, {\\i{}Introduction to Classical and Quantum Computing}, 108\\uc0\\u8211{}10.","plainCitation":"Wong, Introduction to Classical and Quantum Computing, 108–10.","noteIndex":23},"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 xml:space="preserve">Wong, </w:t>
      </w:r>
      <w:r w:rsidRPr="000B4D1E">
        <w:rPr>
          <w:rFonts w:cs="Calibri"/>
          <w:i/>
          <w:iCs/>
          <w:szCs w:val="24"/>
          <w:lang w:val="en-GB"/>
        </w:rPr>
        <w:t>Introduction to Classical and Quantum Computing</w:t>
      </w:r>
      <w:r w:rsidRPr="000B4D1E">
        <w:rPr>
          <w:rFonts w:cs="Calibri"/>
          <w:szCs w:val="24"/>
          <w:lang w:val="en-GB"/>
        </w:rPr>
        <w:t>, 108–10.</w:t>
      </w:r>
      <w:r>
        <w:fldChar w:fldCharType="end"/>
      </w:r>
    </w:p>
  </w:footnote>
  <w:footnote w:id="24">
    <w:p w14:paraId="248BD79F" w14:textId="316D9665" w:rsidR="00E676A8" w:rsidRPr="00E676A8" w:rsidRDefault="00E676A8">
      <w:pPr>
        <w:pStyle w:val="Tekstprzypisudolnego"/>
        <w:rPr>
          <w:lang w:val="en-GB"/>
        </w:rPr>
      </w:pPr>
      <w:r>
        <w:rPr>
          <w:rStyle w:val="Odwoanieprzypisudolnego"/>
        </w:rPr>
        <w:footnoteRef/>
      </w:r>
      <w:r w:rsidRPr="00E676A8">
        <w:rPr>
          <w:lang w:val="en-GB"/>
        </w:rPr>
        <w:t xml:space="preserve"> </w:t>
      </w:r>
      <w:r>
        <w:fldChar w:fldCharType="begin"/>
      </w:r>
      <w:r w:rsidR="00731733">
        <w:rPr>
          <w:lang w:val="en-GB"/>
        </w:rPr>
        <w:instrText xml:space="preserve"> ADDIN ZOTERO_ITEM CSL_CITATION {"citationID":"BvJhOofp","properties":{"formattedCitation":"Gavin E Crooks, \\uc0\\u8222{}Gates, States, and Circuits\\uc0\\u8221{}, b.d., 10.","plainCitation":"Gavin E Crooks, „Gates, States, and Circuits”, b.d., 10.","noteIndex":24},"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 xml:space="preserve">Gavin E Crooks, „Gates, States, and Circuits”, </w:t>
      </w:r>
      <w:proofErr w:type="spellStart"/>
      <w:r w:rsidRPr="00E676A8">
        <w:rPr>
          <w:rFonts w:cs="Calibri"/>
          <w:szCs w:val="24"/>
          <w:lang w:val="en-GB"/>
        </w:rPr>
        <w:t>b.d.</w:t>
      </w:r>
      <w:proofErr w:type="spellEnd"/>
      <w:r w:rsidRPr="00E676A8">
        <w:rPr>
          <w:rFonts w:cs="Calibri"/>
          <w:szCs w:val="24"/>
          <w:lang w:val="en-GB"/>
        </w:rPr>
        <w:t>, 10.</w:t>
      </w:r>
      <w:r>
        <w:fldChar w:fldCharType="end"/>
      </w:r>
    </w:p>
  </w:footnote>
  <w:footnote w:id="25">
    <w:p w14:paraId="08A789F5" w14:textId="13F70840" w:rsidR="00324844" w:rsidRPr="00324844" w:rsidRDefault="00324844">
      <w:pPr>
        <w:pStyle w:val="Tekstprzypisudolnego"/>
        <w:rPr>
          <w:lang w:val="en-GB"/>
        </w:rPr>
      </w:pPr>
      <w:r>
        <w:rPr>
          <w:rStyle w:val="Odwoanieprzypisudolnego"/>
        </w:rPr>
        <w:footnoteRef/>
      </w:r>
      <w:r w:rsidRPr="00324844">
        <w:rPr>
          <w:lang w:val="en-GB"/>
        </w:rPr>
        <w:t xml:space="preserve"> </w:t>
      </w:r>
      <w:r>
        <w:fldChar w:fldCharType="begin"/>
      </w:r>
      <w:r w:rsidR="00B250A9">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25},"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26">
    <w:p w14:paraId="79DEB8D1" w14:textId="34E1279E" w:rsidR="00EF1591" w:rsidRPr="00A94E54" w:rsidRDefault="00EF1591">
      <w:pPr>
        <w:pStyle w:val="Tekstprzypisudolnego"/>
        <w:rPr>
          <w:lang w:val="en-GB"/>
        </w:rPr>
      </w:pPr>
      <w:r>
        <w:rPr>
          <w:rStyle w:val="Odwoanieprzypisudolnego"/>
        </w:rPr>
        <w:footnoteRef/>
      </w:r>
      <w:r w:rsidRPr="00A94E54">
        <w:rPr>
          <w:lang w:val="en-GB"/>
        </w:rPr>
        <w:t xml:space="preserve"> </w:t>
      </w:r>
      <w:r>
        <w:fldChar w:fldCharType="begin"/>
      </w:r>
      <w:r w:rsidR="00B250A9">
        <w:rPr>
          <w:lang w:val="en-GB"/>
        </w:rPr>
        <w:instrText xml:space="preserve"> ADDIN ZOTERO_ITEM CSL_CITATION {"citationID":"k73wMxbB","properties":{"formattedCitation":"Flood, \\uc0\\u8222{}The Traveling-Salesman Problem\\uc0\\u8221{}.","plainCitation":"Flood, „The Traveling-Salesman Problem”.","noteIndex":26},"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27">
    <w:p w14:paraId="390E89D4" w14:textId="44C135A6" w:rsidR="00A94E54" w:rsidRPr="00A94E54" w:rsidRDefault="00A94E54">
      <w:pPr>
        <w:pStyle w:val="Tekstprzypisudolnego"/>
        <w:rPr>
          <w:lang w:val="en-GB"/>
        </w:rPr>
      </w:pPr>
      <w:r>
        <w:rPr>
          <w:rStyle w:val="Odwoanieprzypisudolnego"/>
        </w:rPr>
        <w:footnoteRef/>
      </w:r>
      <w:r w:rsidRPr="00A94E54">
        <w:rPr>
          <w:lang w:val="en-GB"/>
        </w:rPr>
        <w:t xml:space="preserve"> </w:t>
      </w:r>
      <w:r>
        <w:fldChar w:fldCharType="begin"/>
      </w:r>
      <w:r w:rsidR="00B250A9">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2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w:t>
      </w:r>
      <w:proofErr w:type="spellStart"/>
      <w:r w:rsidRPr="00A94E54">
        <w:rPr>
          <w:rFonts w:cs="Calibri"/>
          <w:szCs w:val="24"/>
          <w:lang w:val="en-GB"/>
        </w:rPr>
        <w:t>i</w:t>
      </w:r>
      <w:proofErr w:type="spellEnd"/>
      <w:r w:rsidRPr="00A94E54">
        <w:rPr>
          <w:rFonts w:cs="Calibri"/>
          <w:szCs w:val="24"/>
          <w:lang w:val="en-GB"/>
        </w:rPr>
        <w:t xml:space="preserve"> J. H. </w:t>
      </w:r>
      <w:proofErr w:type="spellStart"/>
      <w:r w:rsidRPr="00A94E54">
        <w:rPr>
          <w:rFonts w:cs="Calibri"/>
          <w:szCs w:val="24"/>
          <w:lang w:val="en-GB"/>
        </w:rPr>
        <w:t>Ramser</w:t>
      </w:r>
      <w:proofErr w:type="spellEnd"/>
      <w:r w:rsidRPr="00A94E54">
        <w:rPr>
          <w:rFonts w:cs="Calibri"/>
          <w:szCs w:val="24"/>
          <w:lang w:val="en-GB"/>
        </w:rPr>
        <w:t xml:space="preserve">, „The Truck Dispatching Problem”, </w:t>
      </w:r>
      <w:r w:rsidRPr="00A94E54">
        <w:rPr>
          <w:rFonts w:cs="Calibri"/>
          <w:i/>
          <w:iCs/>
          <w:szCs w:val="24"/>
          <w:lang w:val="en-GB"/>
        </w:rPr>
        <w:t>Management Science</w:t>
      </w:r>
      <w:r w:rsidRPr="00A94E54">
        <w:rPr>
          <w:rFonts w:cs="Calibri"/>
          <w:szCs w:val="24"/>
          <w:lang w:val="en-GB"/>
        </w:rPr>
        <w:t xml:space="preserve"> 6, nr 1 (</w:t>
      </w:r>
      <w:proofErr w:type="spellStart"/>
      <w:r w:rsidRPr="00A94E54">
        <w:rPr>
          <w:rFonts w:cs="Calibri"/>
          <w:szCs w:val="24"/>
          <w:lang w:val="en-GB"/>
        </w:rPr>
        <w:t>październik</w:t>
      </w:r>
      <w:proofErr w:type="spellEnd"/>
      <w:r w:rsidRPr="00A94E54">
        <w:rPr>
          <w:rFonts w:cs="Calibri"/>
          <w:szCs w:val="24"/>
          <w:lang w:val="en-GB"/>
        </w:rPr>
        <w:t xml:space="preserve"> 1959): 80–81, https://doi.org/10.1287/mnsc.6.1.80.</w:t>
      </w:r>
      <w:r>
        <w:fldChar w:fldCharType="end"/>
      </w:r>
    </w:p>
  </w:footnote>
  <w:footnote w:id="28">
    <w:p w14:paraId="13D6405D" w14:textId="78F8620C" w:rsidR="00B64B33" w:rsidRPr="00B64B33" w:rsidRDefault="00B64B33">
      <w:pPr>
        <w:pStyle w:val="Tekstprzypisudolnego"/>
        <w:rPr>
          <w:lang w:val="en-GB"/>
        </w:rPr>
      </w:pPr>
      <w:r>
        <w:rPr>
          <w:rStyle w:val="Odwoanieprzypisudolnego"/>
        </w:rPr>
        <w:footnoteRef/>
      </w:r>
      <w:r w:rsidRPr="00B64B33">
        <w:rPr>
          <w:lang w:val="en-GB"/>
        </w:rPr>
        <w:t xml:space="preserve"> </w:t>
      </w:r>
      <w:r>
        <w:fldChar w:fldCharType="begin"/>
      </w:r>
      <w:r w:rsidR="00B250A9">
        <w:rPr>
          <w:lang w:val="en-GB"/>
        </w:rPr>
        <w:instrText xml:space="preserve"> ADDIN ZOTERO_ITEM CSL_CITATION {"citationID":"ErlD4wk4","properties":{"formattedCitation":"Dantzig i Ramser, \\uc0\\u8222{}The Truck Dispatching Problem\\uc0\\u8221{}.","plainCitation":"Dantzig i Ramser, „The Truck Dispatching Problem”.","noteIndex":28},"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 xml:space="preserve">Dantzig </w:t>
      </w:r>
      <w:proofErr w:type="spellStart"/>
      <w:r w:rsidRPr="00B64B33">
        <w:rPr>
          <w:rFonts w:cs="Calibri"/>
          <w:szCs w:val="24"/>
          <w:lang w:val="en-GB"/>
        </w:rPr>
        <w:t>i</w:t>
      </w:r>
      <w:proofErr w:type="spellEnd"/>
      <w:r w:rsidRPr="00B64B33">
        <w:rPr>
          <w:rFonts w:cs="Calibri"/>
          <w:szCs w:val="24"/>
          <w:lang w:val="en-GB"/>
        </w:rPr>
        <w:t xml:space="preserve"> </w:t>
      </w:r>
      <w:proofErr w:type="spellStart"/>
      <w:r w:rsidRPr="00B64B33">
        <w:rPr>
          <w:rFonts w:cs="Calibri"/>
          <w:szCs w:val="24"/>
          <w:lang w:val="en-GB"/>
        </w:rPr>
        <w:t>Ramser</w:t>
      </w:r>
      <w:proofErr w:type="spellEnd"/>
      <w:r w:rsidRPr="00B64B33">
        <w:rPr>
          <w:rFonts w:cs="Calibri"/>
          <w:szCs w:val="24"/>
          <w:lang w:val="en-GB"/>
        </w:rPr>
        <w:t>, „The Truck Dispatching Problem”.</w:t>
      </w:r>
      <w:r>
        <w:fldChar w:fldCharType="end"/>
      </w:r>
    </w:p>
  </w:footnote>
  <w:footnote w:id="29">
    <w:p w14:paraId="3ED64C5D" w14:textId="52A30E2B"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731733">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29},"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 xml:space="preserve">Complexity of Computer Computations: Proceedings of a Symposium on the Complexity of Computer Computations, Held March 20–22, 1972, at the IBM Thomas J. Watson Research </w:t>
      </w:r>
      <w:proofErr w:type="spellStart"/>
      <w:r w:rsidRPr="008B427C">
        <w:rPr>
          <w:rFonts w:cs="Calibri"/>
          <w:i/>
          <w:iCs/>
          <w:szCs w:val="24"/>
          <w:lang w:val="en-GB"/>
        </w:rPr>
        <w:t>Center</w:t>
      </w:r>
      <w:proofErr w:type="spellEnd"/>
      <w:r w:rsidRPr="008B427C">
        <w:rPr>
          <w:rFonts w:cs="Calibri"/>
          <w:i/>
          <w:iCs/>
          <w:szCs w:val="24"/>
          <w:lang w:val="en-GB"/>
        </w:rPr>
        <w:t>, Yorktown Heights, New York, and Sponsored by the Office of Naval Research, Mathematics Program, IBM World Trade Corporation, and the IBM Research Mathematical Sciences Department</w:t>
      </w:r>
      <w:r w:rsidRPr="008B427C">
        <w:rPr>
          <w:rFonts w:cs="Calibri"/>
          <w:szCs w:val="24"/>
          <w:lang w:val="en-GB"/>
        </w:rPr>
        <w:t xml:space="preserve">, red. Raymond E. Miller, James W. Thatcher, </w:t>
      </w:r>
      <w:proofErr w:type="spellStart"/>
      <w:r w:rsidRPr="008B427C">
        <w:rPr>
          <w:rFonts w:cs="Calibri"/>
          <w:szCs w:val="24"/>
          <w:lang w:val="en-GB"/>
        </w:rPr>
        <w:t>i</w:t>
      </w:r>
      <w:proofErr w:type="spellEnd"/>
      <w:r w:rsidRPr="008B427C">
        <w:rPr>
          <w:rFonts w:cs="Calibri"/>
          <w:szCs w:val="24"/>
          <w:lang w:val="en-GB"/>
        </w:rPr>
        <w:t xml:space="preserve"> Jean D. </w:t>
      </w:r>
      <w:proofErr w:type="spellStart"/>
      <w:r w:rsidRPr="008B427C">
        <w:rPr>
          <w:rFonts w:cs="Calibri"/>
          <w:szCs w:val="24"/>
          <w:lang w:val="en-GB"/>
        </w:rPr>
        <w:t>Bohlinger</w:t>
      </w:r>
      <w:proofErr w:type="spellEnd"/>
      <w:r w:rsidRPr="008B427C">
        <w:rPr>
          <w:rFonts w:cs="Calibri"/>
          <w:szCs w:val="24"/>
          <w:lang w:val="en-GB"/>
        </w:rPr>
        <w:t>, The IBM Research Symposia Series (Boston, MA: Springer US, 1972), 112–18, https://doi.org/10.1007/978-1-4684-2001-2_11.</w:t>
      </w:r>
      <w:r>
        <w:fldChar w:fldCharType="end"/>
      </w:r>
    </w:p>
  </w:footnote>
  <w:footnote w:id="30">
    <w:p w14:paraId="1008E710" w14:textId="7D8273B6"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B250A9">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0},"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 xml:space="preserve">Complexity of Computer Computations: Proceedings of a Symposium on the Complexity of Computer Computations, Held March 20–22, 1972, at the IBM Thomas J. Watson Research </w:t>
      </w:r>
      <w:proofErr w:type="spellStart"/>
      <w:r w:rsidRPr="008B427C">
        <w:rPr>
          <w:rFonts w:cs="Calibri"/>
          <w:i/>
          <w:iCs/>
          <w:szCs w:val="24"/>
          <w:lang w:val="en-GB"/>
        </w:rPr>
        <w:t>Center</w:t>
      </w:r>
      <w:proofErr w:type="spellEnd"/>
      <w:r w:rsidRPr="008B427C">
        <w:rPr>
          <w:rFonts w:cs="Calibri"/>
          <w:i/>
          <w:iCs/>
          <w:szCs w:val="24"/>
          <w:lang w:val="en-GB"/>
        </w:rPr>
        <w:t>, Yorktown Heights, New York, and Sponsored by the Office of Naval Research, Mathematics Program, IBM World Trade Corporation, and the IBM Research Mathematical Sciences Department</w:t>
      </w:r>
      <w:r w:rsidRPr="008B427C">
        <w:rPr>
          <w:rFonts w:cs="Calibri"/>
          <w:szCs w:val="24"/>
          <w:lang w:val="en-GB"/>
        </w:rPr>
        <w:t xml:space="preserve">, red. Raymond E. Miller, James W. Thatcher, </w:t>
      </w:r>
      <w:proofErr w:type="spellStart"/>
      <w:r w:rsidRPr="008B427C">
        <w:rPr>
          <w:rFonts w:cs="Calibri"/>
          <w:szCs w:val="24"/>
          <w:lang w:val="en-GB"/>
        </w:rPr>
        <w:t>i</w:t>
      </w:r>
      <w:proofErr w:type="spellEnd"/>
      <w:r w:rsidRPr="008B427C">
        <w:rPr>
          <w:rFonts w:cs="Calibri"/>
          <w:szCs w:val="24"/>
          <w:lang w:val="en-GB"/>
        </w:rPr>
        <w:t xml:space="preserve"> Jean D. </w:t>
      </w:r>
      <w:proofErr w:type="spellStart"/>
      <w:r w:rsidRPr="008B427C">
        <w:rPr>
          <w:rFonts w:cs="Calibri"/>
          <w:szCs w:val="24"/>
          <w:lang w:val="en-GB"/>
        </w:rPr>
        <w:t>Bohlinger</w:t>
      </w:r>
      <w:proofErr w:type="spellEnd"/>
      <w:r w:rsidRPr="008B427C">
        <w:rPr>
          <w:rFonts w:cs="Calibri"/>
          <w:szCs w:val="24"/>
          <w:lang w:val="en-GB"/>
        </w:rPr>
        <w:t>, The IBM Research Symposia Series (Boston, MA: Springer US, 1972), 94, https://doi.org/10.1007/978-1-4684-2001-2_9.</w:t>
      </w:r>
      <w:r>
        <w:fldChar w:fldCharType="end"/>
      </w:r>
    </w:p>
  </w:footnote>
  <w:footnote w:id="31">
    <w:p w14:paraId="35947F34" w14:textId="207F597D" w:rsidR="008B1840" w:rsidRPr="008B1840" w:rsidRDefault="008B1840">
      <w:pPr>
        <w:pStyle w:val="Tekstprzypisudolnego"/>
        <w:rPr>
          <w:lang w:val="en-GB"/>
        </w:rPr>
      </w:pPr>
      <w:r>
        <w:rPr>
          <w:rStyle w:val="Odwoanieprzypisudolnego"/>
        </w:rPr>
        <w:footnoteRef/>
      </w:r>
      <w:r w:rsidRPr="008B1840">
        <w:rPr>
          <w:lang w:val="en-GB"/>
        </w:rPr>
        <w:t xml:space="preserve"> </w:t>
      </w:r>
      <w:r>
        <w:fldChar w:fldCharType="begin"/>
      </w:r>
      <w:r w:rsidR="00B250A9">
        <w:rPr>
          <w:lang w:val="en-GB"/>
        </w:rPr>
        <w:instrText xml:space="preserve"> ADDIN ZOTERO_ITEM CSL_CITATION {"citationID":"dkfUjHxL","properties":{"formattedCitation":"Dantzig i Ramser, \\uc0\\u8222{}The Truck Dispatching Problem\\uc0\\u8221{}, 81.","plainCitation":"Dantzig i Ramser, „The Truck Dispatching Problem”, 81.","noteIndex":31},"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 xml:space="preserve">Dantzig </w:t>
      </w:r>
      <w:proofErr w:type="spellStart"/>
      <w:r w:rsidRPr="008B1840">
        <w:rPr>
          <w:rFonts w:cs="Calibri"/>
          <w:szCs w:val="24"/>
          <w:lang w:val="en-GB"/>
        </w:rPr>
        <w:t>i</w:t>
      </w:r>
      <w:proofErr w:type="spellEnd"/>
      <w:r w:rsidRPr="008B1840">
        <w:rPr>
          <w:rFonts w:cs="Calibri"/>
          <w:szCs w:val="24"/>
          <w:lang w:val="en-GB"/>
        </w:rPr>
        <w:t xml:space="preserve"> </w:t>
      </w:r>
      <w:proofErr w:type="spellStart"/>
      <w:r w:rsidRPr="008B1840">
        <w:rPr>
          <w:rFonts w:cs="Calibri"/>
          <w:szCs w:val="24"/>
          <w:lang w:val="en-GB"/>
        </w:rPr>
        <w:t>Ramser</w:t>
      </w:r>
      <w:proofErr w:type="spellEnd"/>
      <w:r w:rsidRPr="008B1840">
        <w:rPr>
          <w:rFonts w:cs="Calibri"/>
          <w:szCs w:val="24"/>
          <w:lang w:val="en-GB"/>
        </w:rPr>
        <w:t>, „The Truck Dispatching Problem”, 81.</w:t>
      </w:r>
      <w:r>
        <w:fldChar w:fldCharType="end"/>
      </w:r>
    </w:p>
  </w:footnote>
  <w:footnote w:id="32">
    <w:p w14:paraId="75B36524" w14:textId="52AC4A7D"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B250A9">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2},"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33">
    <w:p w14:paraId="5633007B" w14:textId="557EB98D"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B250A9">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3},"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w:t>
      </w:r>
      <w:proofErr w:type="spellStart"/>
      <w:r w:rsidRPr="00EC3E8A">
        <w:rPr>
          <w:rFonts w:cs="Calibri"/>
          <w:szCs w:val="24"/>
          <w:lang w:val="en-GB"/>
        </w:rPr>
        <w:t>Lenstra</w:t>
      </w:r>
      <w:proofErr w:type="spellEnd"/>
      <w:r w:rsidRPr="00EC3E8A">
        <w:rPr>
          <w:rFonts w:cs="Calibri"/>
          <w:szCs w:val="24"/>
          <w:lang w:val="en-GB"/>
        </w:rPr>
        <w:t xml:space="preserve"> </w:t>
      </w:r>
      <w:proofErr w:type="spellStart"/>
      <w:r w:rsidRPr="00EC3E8A">
        <w:rPr>
          <w:rFonts w:cs="Calibri"/>
          <w:szCs w:val="24"/>
          <w:lang w:val="en-GB"/>
        </w:rPr>
        <w:t>i</w:t>
      </w:r>
      <w:proofErr w:type="spellEnd"/>
      <w:r w:rsidRPr="00EC3E8A">
        <w:rPr>
          <w:rFonts w:cs="Calibri"/>
          <w:szCs w:val="24"/>
          <w:lang w:val="en-GB"/>
        </w:rPr>
        <w:t xml:space="preserve"> A. H. G. </w:t>
      </w:r>
      <w:proofErr w:type="spellStart"/>
      <w:r w:rsidRPr="00EC3E8A">
        <w:rPr>
          <w:rFonts w:cs="Calibri"/>
          <w:szCs w:val="24"/>
          <w:lang w:val="en-GB"/>
        </w:rPr>
        <w:t>Rinnooy</w:t>
      </w:r>
      <w:proofErr w:type="spellEnd"/>
      <w:r w:rsidRPr="00EC3E8A">
        <w:rPr>
          <w:rFonts w:cs="Calibri"/>
          <w:szCs w:val="24"/>
          <w:lang w:val="en-GB"/>
        </w:rPr>
        <w:t xml:space="preserve">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34">
    <w:p w14:paraId="29D8ECE0" w14:textId="21E9688D"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B250A9">
        <w:rPr>
          <w:lang w:val="en-GB"/>
        </w:rPr>
        <w:instrText xml:space="preserve"> ADDIN ZOTERO_ITEM CSL_CITATION {"citationID":"YfdrrNiD","properties":{"formattedCitation":"Orloff, \\uc0\\u8222{}A Fundamental Problem in Vehicle Routing\\uc0\\u8221{}.","plainCitation":"Orloff, „A Fundamental Problem in Vehicle Routing”.","noteIndex":34},"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35">
    <w:p w14:paraId="11E9EBCD" w14:textId="5B302ACA"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B250A9">
        <w:rPr>
          <w:lang w:val="en-GB"/>
        </w:rPr>
        <w:instrText xml:space="preserve"> ADDIN ZOTERO_ITEM CSL_CITATION {"citationID":"7GBDi9kc","properties":{"formattedCitation":"Karp, \\uc0\\u8222{}Reducibility among Combinatorial Problems\\uc0\\u8221{}.","plainCitation":"Karp, „Reducibility among Combinatorial Problems”.","noteIndex":35},"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36">
    <w:p w14:paraId="03B4AE6D" w14:textId="4C43E747"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B250A9">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36},"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proofErr w:type="spellStart"/>
      <w:r w:rsidRPr="005B6EE7">
        <w:rPr>
          <w:rFonts w:cs="Calibri"/>
          <w:szCs w:val="24"/>
          <w:lang w:val="en-GB"/>
        </w:rPr>
        <w:t>Lenstra</w:t>
      </w:r>
      <w:proofErr w:type="spellEnd"/>
      <w:r w:rsidRPr="005B6EE7">
        <w:rPr>
          <w:rFonts w:cs="Calibri"/>
          <w:szCs w:val="24"/>
          <w:lang w:val="en-GB"/>
        </w:rPr>
        <w:t xml:space="preserve"> </w:t>
      </w:r>
      <w:proofErr w:type="spellStart"/>
      <w:r w:rsidRPr="005B6EE7">
        <w:rPr>
          <w:rFonts w:cs="Calibri"/>
          <w:szCs w:val="24"/>
          <w:lang w:val="en-GB"/>
        </w:rPr>
        <w:t>i</w:t>
      </w:r>
      <w:proofErr w:type="spellEnd"/>
      <w:r w:rsidRPr="005B6EE7">
        <w:rPr>
          <w:rFonts w:cs="Calibri"/>
          <w:szCs w:val="24"/>
          <w:lang w:val="en-GB"/>
        </w:rPr>
        <w:t xml:space="preserve"> Kan, „Complexity of Vehicle Routing and Scheduling Problems”, 223.</w:t>
      </w:r>
      <w:r>
        <w:fldChar w:fldCharType="end"/>
      </w:r>
    </w:p>
  </w:footnote>
  <w:footnote w:id="37">
    <w:p w14:paraId="3E353096" w14:textId="2095F7BC" w:rsidR="00200760" w:rsidRPr="009F413F" w:rsidRDefault="00200760">
      <w:pPr>
        <w:pStyle w:val="Tekstprzypisudolnego"/>
        <w:rPr>
          <w:lang w:val="en-GB"/>
        </w:rPr>
      </w:pPr>
      <w:r>
        <w:rPr>
          <w:rStyle w:val="Odwoanieprzypisudolnego"/>
        </w:rPr>
        <w:footnoteRef/>
      </w:r>
      <w:r w:rsidRPr="009F413F">
        <w:rPr>
          <w:lang w:val="en-GB"/>
        </w:rPr>
        <w:t xml:space="preserve"> </w:t>
      </w:r>
      <w:r>
        <w:fldChar w:fldCharType="begin"/>
      </w:r>
      <w:r w:rsidR="00731733">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37},"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w:t>
      </w:r>
      <w:proofErr w:type="spellStart"/>
      <w:r w:rsidR="009F413F" w:rsidRPr="009F413F">
        <w:rPr>
          <w:rFonts w:cs="Calibri"/>
          <w:szCs w:val="24"/>
          <w:lang w:val="en-GB"/>
        </w:rPr>
        <w:t>Drexl</w:t>
      </w:r>
      <w:proofErr w:type="spellEnd"/>
      <w:r w:rsidR="009F413F" w:rsidRPr="009F413F">
        <w:rPr>
          <w:rFonts w:cs="Calibri"/>
          <w:szCs w:val="24"/>
          <w:lang w:val="en-GB"/>
        </w:rPr>
        <w:t xml:space="preserve">,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w:t>
      </w:r>
      <w:proofErr w:type="spellStart"/>
      <w:r w:rsidR="009F413F" w:rsidRPr="009F413F">
        <w:rPr>
          <w:rFonts w:cs="Calibri"/>
          <w:szCs w:val="24"/>
          <w:lang w:val="en-GB"/>
        </w:rPr>
        <w:t>sierpień</w:t>
      </w:r>
      <w:proofErr w:type="spellEnd"/>
      <w:r w:rsidR="009F413F" w:rsidRPr="009F413F">
        <w:rPr>
          <w:rFonts w:cs="Calibri"/>
          <w:szCs w:val="24"/>
          <w:lang w:val="en-GB"/>
        </w:rPr>
        <w:t xml:space="preserve"> 2012): 47, https://doi.org/10.1007/s12159-012-0080-2.</w:t>
      </w:r>
      <w:r>
        <w:fldChar w:fldCharType="end"/>
      </w:r>
    </w:p>
  </w:footnote>
  <w:footnote w:id="38">
    <w:p w14:paraId="733DC646" w14:textId="3BFE57B6" w:rsidR="0072744E" w:rsidRPr="0072744E" w:rsidRDefault="0072744E">
      <w:pPr>
        <w:pStyle w:val="Tekstprzypisudolnego"/>
        <w:rPr>
          <w:lang w:val="en-GB"/>
        </w:rPr>
      </w:pPr>
      <w:r>
        <w:rPr>
          <w:rStyle w:val="Odwoanieprzypisudolnego"/>
        </w:rPr>
        <w:footnoteRef/>
      </w:r>
      <w:r w:rsidRPr="0072744E">
        <w:rPr>
          <w:lang w:val="en-GB"/>
        </w:rPr>
        <w:t xml:space="preserve"> </w:t>
      </w:r>
      <w:r>
        <w:fldChar w:fldCharType="begin"/>
      </w:r>
      <w:r w:rsidR="00731733">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38},"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xml:space="preserve">, Routing and Scheduling of Vehicles and Crews. The State of the Art, 10, nr 2 (1 </w:t>
      </w:r>
      <w:proofErr w:type="spellStart"/>
      <w:r w:rsidRPr="0072744E">
        <w:rPr>
          <w:rFonts w:cs="Calibri"/>
          <w:szCs w:val="24"/>
          <w:lang w:val="en-GB"/>
        </w:rPr>
        <w:t>styczeń</w:t>
      </w:r>
      <w:proofErr w:type="spellEnd"/>
      <w:r w:rsidRPr="0072744E">
        <w:rPr>
          <w:rFonts w:cs="Calibri"/>
          <w:szCs w:val="24"/>
          <w:lang w:val="en-GB"/>
        </w:rPr>
        <w:t xml:space="preserve"> 1983): 83–86, https://doi.org/10.1016/0305-0548(83)90030-8.</w:t>
      </w:r>
      <w:r>
        <w:fldChar w:fldCharType="end"/>
      </w:r>
    </w:p>
  </w:footnote>
  <w:footnote w:id="39">
    <w:p w14:paraId="626C4437" w14:textId="7F356137" w:rsidR="004B404F" w:rsidRPr="004B404F" w:rsidRDefault="004B404F">
      <w:pPr>
        <w:pStyle w:val="Tekstprzypisudolnego"/>
        <w:rPr>
          <w:lang w:val="en-GB"/>
        </w:rPr>
      </w:pPr>
      <w:r>
        <w:rPr>
          <w:rStyle w:val="Odwoanieprzypisudolnego"/>
        </w:rPr>
        <w:footnoteRef/>
      </w:r>
      <w:r w:rsidRPr="004B404F">
        <w:rPr>
          <w:lang w:val="en-GB"/>
        </w:rPr>
        <w:t xml:space="preserve"> </w:t>
      </w:r>
      <w:r>
        <w:fldChar w:fldCharType="begin"/>
      </w:r>
      <w:r w:rsidR="00B250A9">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39},"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proofErr w:type="spellStart"/>
      <w:r w:rsidRPr="004B404F">
        <w:rPr>
          <w:rFonts w:cs="Calibri"/>
          <w:szCs w:val="24"/>
          <w:lang w:val="en-GB"/>
        </w:rPr>
        <w:t>Tolga</w:t>
      </w:r>
      <w:proofErr w:type="spellEnd"/>
      <w:r w:rsidRPr="004B404F">
        <w:rPr>
          <w:rFonts w:cs="Calibri"/>
          <w:szCs w:val="24"/>
          <w:lang w:val="en-GB"/>
        </w:rPr>
        <w:t xml:space="preserve"> </w:t>
      </w:r>
      <w:proofErr w:type="spellStart"/>
      <w:r w:rsidRPr="004B404F">
        <w:rPr>
          <w:rFonts w:cs="Calibri"/>
          <w:szCs w:val="24"/>
          <w:lang w:val="en-GB"/>
        </w:rPr>
        <w:t>Bektas</w:t>
      </w:r>
      <w:proofErr w:type="spellEnd"/>
      <w:r w:rsidRPr="004B404F">
        <w:rPr>
          <w:rFonts w:cs="Calibri"/>
          <w:szCs w:val="24"/>
          <w:lang w:val="en-GB"/>
        </w:rPr>
        <w:t xml:space="preserve">,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w:t>
      </w:r>
      <w:proofErr w:type="spellStart"/>
      <w:r w:rsidRPr="004B404F">
        <w:rPr>
          <w:rFonts w:cs="Calibri"/>
          <w:szCs w:val="24"/>
          <w:lang w:val="en-GB"/>
        </w:rPr>
        <w:t>czerwiec</w:t>
      </w:r>
      <w:proofErr w:type="spellEnd"/>
      <w:r w:rsidRPr="004B404F">
        <w:rPr>
          <w:rFonts w:cs="Calibri"/>
          <w:szCs w:val="24"/>
          <w:lang w:val="en-GB"/>
        </w:rPr>
        <w:t xml:space="preserve"> 2006): 212–13, https://doi.org/10.1016/j.omega.2004.10.004.</w:t>
      </w:r>
      <w:r>
        <w:fldChar w:fldCharType="end"/>
      </w:r>
    </w:p>
  </w:footnote>
  <w:footnote w:id="40">
    <w:p w14:paraId="41664CF8" w14:textId="265845C4" w:rsidR="00717300" w:rsidRPr="009E1EE8" w:rsidRDefault="00717300">
      <w:pPr>
        <w:pStyle w:val="Tekstprzypisudolnego"/>
      </w:pPr>
      <w:r>
        <w:rPr>
          <w:rStyle w:val="Odwoanieprzypisudolnego"/>
        </w:rPr>
        <w:footnoteRef/>
      </w:r>
      <w:r w:rsidRPr="009E1EE8">
        <w:t xml:space="preserve"> </w:t>
      </w:r>
      <w:r>
        <w:fldChar w:fldCharType="begin"/>
      </w:r>
      <w:r w:rsidR="00B250A9">
        <w:instrText xml:space="preserve"> ADDIN ZOTERO_ITEM CSL_CITATION {"citationID":"on8yXDeh","properties":{"formattedCitation":"Bektas, 212\\uc0\\u8211{}13.","plainCitation":"Bektas, 212–13.","noteIndex":40},"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proofErr w:type="spellStart"/>
      <w:r w:rsidRPr="009E1EE8">
        <w:rPr>
          <w:rFonts w:cs="Calibri"/>
          <w:szCs w:val="24"/>
        </w:rPr>
        <w:t>Bektas</w:t>
      </w:r>
      <w:proofErr w:type="spellEnd"/>
      <w:r w:rsidRPr="009E1EE8">
        <w:rPr>
          <w:rFonts w:cs="Calibri"/>
          <w:szCs w:val="24"/>
        </w:rPr>
        <w:t>, 212–13.</w:t>
      </w:r>
      <w:r>
        <w:fldChar w:fldCharType="end"/>
      </w:r>
    </w:p>
  </w:footnote>
  <w:footnote w:id="41">
    <w:p w14:paraId="38D88FA2" w14:textId="4F1BC21D" w:rsidR="00184CE4" w:rsidRPr="00636E4C" w:rsidRDefault="00184CE4">
      <w:pPr>
        <w:pStyle w:val="Tekstprzypisudolnego"/>
      </w:pPr>
      <w:r>
        <w:rPr>
          <w:rStyle w:val="Odwoanieprzypisudolnego"/>
        </w:rPr>
        <w:footnoteRef/>
      </w:r>
      <w:r w:rsidRPr="00636E4C">
        <w:t xml:space="preserve"> </w:t>
      </w:r>
      <w:r>
        <w:fldChar w:fldCharType="begin"/>
      </w:r>
      <w:r w:rsidR="00731733">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1},"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636E4C">
        <w:rPr>
          <w:rFonts w:cs="Calibri"/>
          <w:szCs w:val="24"/>
        </w:rPr>
        <w:t xml:space="preserve">G. </w:t>
      </w:r>
      <w:proofErr w:type="spellStart"/>
      <w:r w:rsidRPr="00636E4C">
        <w:rPr>
          <w:rFonts w:cs="Calibri"/>
          <w:szCs w:val="24"/>
        </w:rPr>
        <w:t>Dantzig</w:t>
      </w:r>
      <w:proofErr w:type="spellEnd"/>
      <w:r w:rsidRPr="00636E4C">
        <w:rPr>
          <w:rFonts w:cs="Calibri"/>
          <w:szCs w:val="24"/>
        </w:rPr>
        <w:t xml:space="preserve">, R. </w:t>
      </w:r>
      <w:proofErr w:type="spellStart"/>
      <w:r w:rsidRPr="00636E4C">
        <w:rPr>
          <w:rFonts w:cs="Calibri"/>
          <w:szCs w:val="24"/>
        </w:rPr>
        <w:t>Fulkerson</w:t>
      </w:r>
      <w:proofErr w:type="spellEnd"/>
      <w:r w:rsidRPr="00636E4C">
        <w:rPr>
          <w:rFonts w:cs="Calibri"/>
          <w:szCs w:val="24"/>
        </w:rPr>
        <w:t xml:space="preserve">, i S. Johnson, „Solution of a </w:t>
      </w:r>
      <w:proofErr w:type="spellStart"/>
      <w:r w:rsidRPr="00636E4C">
        <w:rPr>
          <w:rFonts w:cs="Calibri"/>
          <w:szCs w:val="24"/>
        </w:rPr>
        <w:t>Large-Scale</w:t>
      </w:r>
      <w:proofErr w:type="spellEnd"/>
      <w:r w:rsidRPr="00636E4C">
        <w:rPr>
          <w:rFonts w:cs="Calibri"/>
          <w:szCs w:val="24"/>
        </w:rPr>
        <w:t xml:space="preserve"> </w:t>
      </w:r>
      <w:proofErr w:type="spellStart"/>
      <w:r w:rsidRPr="00636E4C">
        <w:rPr>
          <w:rFonts w:cs="Calibri"/>
          <w:szCs w:val="24"/>
        </w:rPr>
        <w:t>Traveling-Salesman</w:t>
      </w:r>
      <w:proofErr w:type="spellEnd"/>
      <w:r w:rsidRPr="00636E4C">
        <w:rPr>
          <w:rFonts w:cs="Calibri"/>
          <w:szCs w:val="24"/>
        </w:rPr>
        <w:t xml:space="preserve"> Problem”, </w:t>
      </w:r>
      <w:proofErr w:type="spellStart"/>
      <w:r w:rsidRPr="00636E4C">
        <w:rPr>
          <w:rFonts w:cs="Calibri"/>
          <w:i/>
          <w:iCs/>
          <w:szCs w:val="24"/>
        </w:rPr>
        <w:t>Journal</w:t>
      </w:r>
      <w:proofErr w:type="spellEnd"/>
      <w:r w:rsidRPr="00636E4C">
        <w:rPr>
          <w:rFonts w:cs="Calibri"/>
          <w:i/>
          <w:iCs/>
          <w:szCs w:val="24"/>
        </w:rPr>
        <w:t xml:space="preserve"> of the Operations </w:t>
      </w:r>
      <w:proofErr w:type="spellStart"/>
      <w:r w:rsidRPr="00636E4C">
        <w:rPr>
          <w:rFonts w:cs="Calibri"/>
          <w:i/>
          <w:iCs/>
          <w:szCs w:val="24"/>
        </w:rPr>
        <w:t>Research</w:t>
      </w:r>
      <w:proofErr w:type="spellEnd"/>
      <w:r w:rsidRPr="00636E4C">
        <w:rPr>
          <w:rFonts w:cs="Calibri"/>
          <w:i/>
          <w:iCs/>
          <w:szCs w:val="24"/>
        </w:rPr>
        <w:t xml:space="preserve"> </w:t>
      </w:r>
      <w:proofErr w:type="spellStart"/>
      <w:r w:rsidRPr="00636E4C">
        <w:rPr>
          <w:rFonts w:cs="Calibri"/>
          <w:i/>
          <w:iCs/>
          <w:szCs w:val="24"/>
        </w:rPr>
        <w:t>Society</w:t>
      </w:r>
      <w:proofErr w:type="spellEnd"/>
      <w:r w:rsidRPr="00636E4C">
        <w:rPr>
          <w:rFonts w:cs="Calibri"/>
          <w:i/>
          <w:iCs/>
          <w:szCs w:val="24"/>
        </w:rPr>
        <w:t xml:space="preserve"> of </w:t>
      </w:r>
      <w:proofErr w:type="spellStart"/>
      <w:r w:rsidRPr="00636E4C">
        <w:rPr>
          <w:rFonts w:cs="Calibri"/>
          <w:i/>
          <w:iCs/>
          <w:szCs w:val="24"/>
        </w:rPr>
        <w:t>America</w:t>
      </w:r>
      <w:proofErr w:type="spellEnd"/>
      <w:r w:rsidRPr="00636E4C">
        <w:rPr>
          <w:rFonts w:cs="Calibri"/>
          <w:szCs w:val="24"/>
        </w:rPr>
        <w:t xml:space="preserve"> 2, nr 4 (1954): 397–98.</w:t>
      </w:r>
      <w:r>
        <w:fldChar w:fldCharType="end"/>
      </w:r>
    </w:p>
  </w:footnote>
  <w:footnote w:id="42">
    <w:p w14:paraId="5226E5BA" w14:textId="7BDE2259" w:rsidR="00153031" w:rsidRPr="00153031" w:rsidRDefault="00153031">
      <w:pPr>
        <w:pStyle w:val="Tekstprzypisudolnego"/>
        <w:rPr>
          <w:lang w:val="en-GB"/>
        </w:rPr>
      </w:pPr>
      <w:r>
        <w:rPr>
          <w:rStyle w:val="Odwoanieprzypisudolnego"/>
        </w:rPr>
        <w:footnoteRef/>
      </w:r>
      <w:r w:rsidRPr="00153031">
        <w:rPr>
          <w:lang w:val="en-GB"/>
        </w:rPr>
        <w:t xml:space="preserve"> </w:t>
      </w:r>
      <w:r>
        <w:fldChar w:fldCharType="begin"/>
      </w:r>
      <w:r w:rsidR="00731733">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2},"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Pr="00153031">
        <w:rPr>
          <w:rFonts w:cs="Calibri"/>
          <w:szCs w:val="24"/>
          <w:lang w:val="en-GB"/>
        </w:rPr>
        <w:t xml:space="preserve">David Applegate </w:t>
      </w:r>
      <w:proofErr w:type="spellStart"/>
      <w:r w:rsidRPr="00153031">
        <w:rPr>
          <w:rFonts w:cs="Calibri"/>
          <w:szCs w:val="24"/>
          <w:lang w:val="en-GB"/>
        </w:rPr>
        <w:t>i</w:t>
      </w:r>
      <w:proofErr w:type="spellEnd"/>
      <w:r w:rsidRPr="00153031">
        <w:rPr>
          <w:rFonts w:cs="Calibri"/>
          <w:szCs w:val="24"/>
          <w:lang w:val="en-GB"/>
        </w:rPr>
        <w:t xml:space="preserve"> in., „Implementing the Dantzig-Fulkerson-Johnson Algorithm for Large Traveling Salesman Problems”, </w:t>
      </w:r>
      <w:r w:rsidRPr="00153031">
        <w:rPr>
          <w:rFonts w:cs="Calibri"/>
          <w:i/>
          <w:iCs/>
          <w:szCs w:val="24"/>
          <w:lang w:val="en-GB"/>
        </w:rPr>
        <w:t>Mathematical Programming</w:t>
      </w:r>
      <w:r w:rsidRPr="00153031">
        <w:rPr>
          <w:rFonts w:cs="Calibri"/>
          <w:szCs w:val="24"/>
          <w:lang w:val="en-GB"/>
        </w:rPr>
        <w:t xml:space="preserve"> 97, nr 1 (</w:t>
      </w:r>
      <w:proofErr w:type="spellStart"/>
      <w:r w:rsidRPr="00153031">
        <w:rPr>
          <w:rFonts w:cs="Calibri"/>
          <w:szCs w:val="24"/>
          <w:lang w:val="en-GB"/>
        </w:rPr>
        <w:t>lipiec</w:t>
      </w:r>
      <w:proofErr w:type="spellEnd"/>
      <w:r w:rsidRPr="00153031">
        <w:rPr>
          <w:rFonts w:cs="Calibri"/>
          <w:szCs w:val="24"/>
          <w:lang w:val="en-GB"/>
        </w:rPr>
        <w:t xml:space="preserve"> 2003): 91–153, https://doi.org/10.1007/s10107-003-0440-4.</w:t>
      </w:r>
      <w:r>
        <w:fldChar w:fldCharType="end"/>
      </w:r>
    </w:p>
  </w:footnote>
  <w:footnote w:id="43">
    <w:p w14:paraId="7F291852" w14:textId="33AE5AA7" w:rsidR="00255060" w:rsidRPr="00255060" w:rsidRDefault="00255060">
      <w:pPr>
        <w:pStyle w:val="Tekstprzypisudolnego"/>
        <w:rPr>
          <w:lang w:val="en-GB"/>
        </w:rPr>
      </w:pPr>
      <w:r>
        <w:rPr>
          <w:rStyle w:val="Odwoanieprzypisudolnego"/>
        </w:rPr>
        <w:footnoteRef/>
      </w:r>
      <w:r w:rsidRPr="00255060">
        <w:rPr>
          <w:lang w:val="en-GB"/>
        </w:rPr>
        <w:t xml:space="preserve"> </w:t>
      </w:r>
      <w:r>
        <w:fldChar w:fldCharType="begin"/>
      </w:r>
      <w:r w:rsidR="00731733">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3},"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731733">
        <w:rPr>
          <w:rFonts w:ascii="Cambria Math" w:hAnsi="Cambria Math" w:cs="Cambria Math"/>
          <w:lang w:val="en-GB"/>
        </w:rPr>
        <w:instrText>≧</w:instrText>
      </w:r>
      <w:r w:rsidR="00731733">
        <w:rPr>
          <w:lang w:val="en-GB"/>
        </w:rPr>
        <w:instrText xml:space="preserve"> n. For t = 1, p </w:instrText>
      </w:r>
      <w:r w:rsidR="00731733">
        <w:rPr>
          <w:rFonts w:ascii="Cambria Math" w:hAnsi="Cambria Math" w:cs="Cambria Math"/>
          <w:lang w:val="en-GB"/>
        </w:rPr>
        <w:instrText>≧</w:instrText>
      </w:r>
      <w:r w:rsidR="00731733">
        <w:rPr>
          <w:lang w:val="en-GB"/>
        </w:rPr>
        <w:instrText xml:space="preserve"> n, we have the standard traveling salesman problem. Let dij (i </w:instrText>
      </w:r>
      <w:r w:rsidR="00731733">
        <w:rPr>
          <w:rFonts w:cs="Calibri"/>
          <w:lang w:val="en-GB"/>
        </w:rPr>
        <w:instrText>≠</w:instrText>
      </w:r>
      <w:r w:rsidR="00731733">
        <w:rPr>
          <w:lang w:val="en-GB"/>
        </w:rPr>
        <w:instrText xml:space="preserve"> j = 0, 1, </w:instrText>
      </w:r>
      <w:r w:rsidR="00731733">
        <w:rPr>
          <w:rFonts w:cs="Calibri"/>
          <w:lang w:val="en-GB"/>
        </w:rPr>
        <w:instrText>…</w:instrText>
      </w:r>
      <w:r w:rsidR="00731733">
        <w:rPr>
          <w:lang w:val="en-GB"/>
        </w:rPr>
        <w:instrText xml:space="preserve"> , n) be the distance covered in traveling from city i to city j. The following integer programming problem will be shown to be equivalent to (1): (2) Minimize the linear form ∑0</w:instrText>
      </w:r>
      <w:r w:rsidR="00731733">
        <w:rPr>
          <w:rFonts w:ascii="Cambria Math" w:hAnsi="Cambria Math" w:cs="Cambria Math"/>
          <w:lang w:val="en-GB"/>
        </w:rPr>
        <w:instrText>≦</w:instrText>
      </w:r>
      <w:r w:rsidR="00731733">
        <w:rPr>
          <w:lang w:val="en-GB"/>
        </w:rPr>
        <w:instrText>i</w:instrText>
      </w:r>
      <w:r w:rsidR="00731733">
        <w:rPr>
          <w:rFonts w:cs="Calibri"/>
          <w:lang w:val="en-GB"/>
        </w:rPr>
        <w:instrText>≠</w:instrText>
      </w:r>
      <w:r w:rsidR="00731733">
        <w:rPr>
          <w:lang w:val="en-GB"/>
        </w:rPr>
        <w:instrText>j</w:instrText>
      </w:r>
      <w:r w:rsidR="00731733">
        <w:rPr>
          <w:rFonts w:ascii="Cambria Math" w:hAnsi="Cambria Math" w:cs="Cambria Math"/>
          <w:lang w:val="en-GB"/>
        </w:rPr>
        <w:instrText>≦</w:instrText>
      </w:r>
      <w:r w:rsidR="00731733">
        <w:rPr>
          <w:lang w:val="en-GB"/>
        </w:rPr>
        <w:instrText>n</w:instrText>
      </w:r>
      <w:r w:rsidR="00731733">
        <w:rPr>
          <w:rFonts w:cs="Calibri"/>
          <w:lang w:val="en-GB"/>
        </w:rPr>
        <w:instrText>∑</w:instrText>
      </w:r>
      <w:r w:rsidR="00731733">
        <w:rPr>
          <w:lang w:val="en-GB"/>
        </w:rPr>
        <w:instrText xml:space="preserve"> dijxij over the set determined by the relations </w:instrText>
      </w:r>
      <w:r w:rsidR="00731733">
        <w:rPr>
          <w:rFonts w:cs="Calibri"/>
          <w:lang w:val="en-GB"/>
        </w:rPr>
        <w:instrText>∑</w:instrText>
      </w:r>
      <w:r w:rsidR="00731733">
        <w:rPr>
          <w:lang w:val="en-GB"/>
        </w:rPr>
        <w:instrText>ni=0i</w:instrText>
      </w:r>
      <w:r w:rsidR="00731733">
        <w:rPr>
          <w:rFonts w:cs="Calibri"/>
          <w:lang w:val="en-GB"/>
        </w:rPr>
        <w:instrText>≠</w:instrText>
      </w:r>
      <w:r w:rsidR="00731733">
        <w:rPr>
          <w:lang w:val="en-GB"/>
        </w:rPr>
        <w:instrText xml:space="preserve">j xij = 1 (j = 1, </w:instrText>
      </w:r>
      <w:r w:rsidR="00731733">
        <w:rPr>
          <w:rFonts w:cs="Calibri"/>
          <w:lang w:val="en-GB"/>
        </w:rPr>
        <w:instrText>…</w:instrText>
      </w:r>
      <w:r w:rsidR="00731733">
        <w:rPr>
          <w:lang w:val="en-GB"/>
        </w:rPr>
        <w:instrText xml:space="preserve"> , n) </w:instrText>
      </w:r>
      <w:r w:rsidR="00731733">
        <w:rPr>
          <w:rFonts w:cs="Calibri"/>
          <w:lang w:val="en-GB"/>
        </w:rPr>
        <w:instrText>∑</w:instrText>
      </w:r>
      <w:r w:rsidR="00731733">
        <w:rPr>
          <w:lang w:val="en-GB"/>
        </w:rPr>
        <w:instrText>nj=0j</w:instrText>
      </w:r>
      <w:r w:rsidR="00731733">
        <w:rPr>
          <w:rFonts w:cs="Calibri"/>
          <w:lang w:val="en-GB"/>
        </w:rPr>
        <w:instrText>≠</w:instrText>
      </w:r>
      <w:r w:rsidR="00731733">
        <w:rPr>
          <w:lang w:val="en-GB"/>
        </w:rPr>
        <w:instrText xml:space="preserve">i xij = 1 (i = 1, </w:instrText>
      </w:r>
      <w:r w:rsidR="00731733">
        <w:rPr>
          <w:rFonts w:cs="Calibri"/>
          <w:lang w:val="en-GB"/>
        </w:rPr>
        <w:instrText>…</w:instrText>
      </w:r>
      <w:r w:rsidR="00731733">
        <w:rPr>
          <w:lang w:val="en-GB"/>
        </w:rPr>
        <w:instrText xml:space="preserve"> , n) ui - uj + pxij </w:instrText>
      </w:r>
      <w:r w:rsidR="00731733">
        <w:rPr>
          <w:rFonts w:ascii="Cambria Math" w:hAnsi="Cambria Math" w:cs="Cambria Math"/>
          <w:lang w:val="en-GB"/>
        </w:rPr>
        <w:instrText>≦</w:instrText>
      </w:r>
      <w:r w:rsidR="00731733">
        <w:rPr>
          <w:lang w:val="en-GB"/>
        </w:rPr>
        <w:instrText xml:space="preserve"> p - 1 (1 </w:instrText>
      </w:r>
      <w:r w:rsidR="00731733">
        <w:rPr>
          <w:rFonts w:ascii="Cambria Math" w:hAnsi="Cambria Math" w:cs="Cambria Math"/>
          <w:lang w:val="en-GB"/>
        </w:rPr>
        <w:instrText>≦</w:instrText>
      </w:r>
      <w:r w:rsidR="00731733">
        <w:rPr>
          <w:lang w:val="en-GB"/>
        </w:rPr>
        <w:instrText xml:space="preserve"> i </w:instrText>
      </w:r>
      <w:r w:rsidR="00731733">
        <w:rPr>
          <w:rFonts w:cs="Calibri"/>
          <w:lang w:val="en-GB"/>
        </w:rPr>
        <w:instrText>≠</w:instrText>
      </w:r>
      <w:r w:rsidR="00731733">
        <w:rPr>
          <w:lang w:val="en-GB"/>
        </w:rPr>
        <w:instrText xml:space="preserve"> j </w:instrText>
      </w:r>
      <w:r w:rsidR="00731733">
        <w:rPr>
          <w:rFonts w:ascii="Cambria Math" w:hAnsi="Cambria Math" w:cs="Cambria Math"/>
          <w:lang w:val="en-GB"/>
        </w:rPr>
        <w:instrText>≦</w:instrText>
      </w:r>
      <w:r w:rsidR="00731733">
        <w:rPr>
          <w:lang w:val="en-GB"/>
        </w:rPr>
        <w:instrText xml:space="preserve"> n) where the xij are non-negative integers and the ui (i = 1, …,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731733">
        <w:rPr>
          <w:rFonts w:ascii="Cambria Math" w:hAnsi="Cambria Math" w:cs="Cambria Math"/>
          <w:lang w:val="en-GB"/>
        </w:rPr>
        <w:instrText>≦</w:instrText>
      </w:r>
      <w:r w:rsidR="00731733">
        <w:rPr>
          <w:lang w:val="en-GB"/>
        </w:rPr>
        <w:instrText xml:space="preserve"> p - 1 or uri - uri + 1 </w:instrText>
      </w:r>
      <w:r w:rsidR="00731733">
        <w:rPr>
          <w:rFonts w:ascii="Cambria Math" w:hAnsi="Cambria Math" w:cs="Cambria Math"/>
          <w:lang w:val="en-GB"/>
        </w:rPr>
        <w:instrText>≦</w:instrText>
      </w:r>
      <w:r w:rsidR="00731733">
        <w:rPr>
          <w:lang w:val="en-GB"/>
        </w:rPr>
        <w:instrText xml:space="preserve"> - 1. Summing from i = j to k - 1, we have urj - urk = 0 </w:instrText>
      </w:r>
      <w:r w:rsidR="00731733">
        <w:rPr>
          <w:rFonts w:ascii="Cambria Math" w:hAnsi="Cambria Math" w:cs="Cambria Math"/>
          <w:lang w:val="en-GB"/>
        </w:rPr>
        <w:instrText>≦</w:instrText>
      </w:r>
      <w:r w:rsidR="00731733">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731733">
        <w:rPr>
          <w:rFonts w:ascii="Cambria Math" w:hAnsi="Cambria Math" w:cs="Cambria Math"/>
          <w:lang w:val="en-GB"/>
        </w:rPr>
        <w:instrText>≦</w:instrText>
      </w:r>
      <w:r w:rsidR="00731733">
        <w:rPr>
          <w:lang w:val="en-GB"/>
        </w:rPr>
        <w:instrText xml:space="preserve"> - p or urp+1 - ur1 </w:instrText>
      </w:r>
      <w:r w:rsidR="00731733">
        <w:rPr>
          <w:rFonts w:ascii="Cambria Math" w:hAnsi="Cambria Math" w:cs="Cambria Math"/>
          <w:lang w:val="en-GB"/>
        </w:rPr>
        <w:instrText>≧</w:instrText>
      </w:r>
      <w:r w:rsidR="00731733">
        <w:rPr>
          <w:lang w:val="en-GB"/>
        </w:rPr>
        <w:instrText xml:space="preserve"> p. But we have urp+1 - ur1 + pxrp+1r1 </w:instrText>
      </w:r>
      <w:r w:rsidR="00731733">
        <w:rPr>
          <w:rFonts w:ascii="Cambria Math" w:hAnsi="Cambria Math" w:cs="Cambria Math"/>
          <w:lang w:val="en-GB"/>
        </w:rPr>
        <w:instrText>≦</w:instrText>
      </w:r>
      <w:r w:rsidR="00731733">
        <w:rPr>
          <w:lang w:val="en-GB"/>
        </w:rPr>
        <w:instrText xml:space="preserve"> p - 1 or urp+1 - ur1 </w:instrText>
      </w:r>
      <w:r w:rsidR="00731733">
        <w:rPr>
          <w:rFonts w:ascii="Cambria Math" w:hAnsi="Cambria Math" w:cs="Cambria Math"/>
          <w:lang w:val="en-GB"/>
        </w:rPr>
        <w:instrText>≦</w:instrText>
      </w:r>
      <w:r w:rsidR="00731733">
        <w:rPr>
          <w:lang w:val="en-GB"/>
        </w:rPr>
        <w:instrText xml:space="preserve"> p (1 - xrp+1r1) - 1 </w:instrText>
      </w:r>
      <w:r w:rsidR="00731733">
        <w:rPr>
          <w:rFonts w:ascii="Cambria Math" w:hAnsi="Cambria Math" w:cs="Cambria Math"/>
          <w:lang w:val="en-GB"/>
        </w:rPr>
        <w:instrText>≦</w:instrText>
      </w:r>
      <w:r w:rsidR="00731733">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731733">
        <w:rPr>
          <w:rFonts w:ascii="Cambria Math" w:hAnsi="Cambria Math" w:cs="Cambria Math"/>
          <w:lang w:val="en-GB"/>
        </w:rPr>
        <w:instrText>≦</w:instrText>
      </w:r>
      <w:r w:rsidR="00731733">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w:t>
      </w:r>
      <w:proofErr w:type="spellStart"/>
      <w:r w:rsidRPr="00255060">
        <w:rPr>
          <w:rFonts w:cs="Calibri"/>
          <w:szCs w:val="24"/>
          <w:lang w:val="en-GB"/>
        </w:rPr>
        <w:t>i</w:t>
      </w:r>
      <w:proofErr w:type="spellEnd"/>
      <w:r w:rsidRPr="00255060">
        <w:rPr>
          <w:rFonts w:cs="Calibri"/>
          <w:szCs w:val="24"/>
          <w:lang w:val="en-GB"/>
        </w:rPr>
        <w:t xml:space="preserve"> R. A. </w:t>
      </w:r>
      <w:proofErr w:type="spellStart"/>
      <w:r w:rsidRPr="00255060">
        <w:rPr>
          <w:rFonts w:cs="Calibri"/>
          <w:szCs w:val="24"/>
          <w:lang w:val="en-GB"/>
        </w:rPr>
        <w:t>Zemlin</w:t>
      </w:r>
      <w:proofErr w:type="spellEnd"/>
      <w:r w:rsidRPr="00255060">
        <w:rPr>
          <w:rFonts w:cs="Calibri"/>
          <w:szCs w:val="24"/>
          <w:lang w:val="en-GB"/>
        </w:rPr>
        <w:t xml:space="preserve">, „Integer Programming Formulation of Traveling Salesman Problems”, </w:t>
      </w:r>
      <w:r w:rsidRPr="00255060">
        <w:rPr>
          <w:rFonts w:cs="Calibri"/>
          <w:i/>
          <w:iCs/>
          <w:szCs w:val="24"/>
          <w:lang w:val="en-GB"/>
        </w:rPr>
        <w:t>Journal of the ACM</w:t>
      </w:r>
      <w:r w:rsidRPr="00255060">
        <w:rPr>
          <w:rFonts w:cs="Calibri"/>
          <w:szCs w:val="24"/>
          <w:lang w:val="en-GB"/>
        </w:rPr>
        <w:t xml:space="preserve"> 7, nr 4 (1 </w:t>
      </w:r>
      <w:proofErr w:type="spellStart"/>
      <w:r w:rsidRPr="00255060">
        <w:rPr>
          <w:rFonts w:cs="Calibri"/>
          <w:szCs w:val="24"/>
          <w:lang w:val="en-GB"/>
        </w:rPr>
        <w:t>październik</w:t>
      </w:r>
      <w:proofErr w:type="spellEnd"/>
      <w:r w:rsidRPr="00255060">
        <w:rPr>
          <w:rFonts w:cs="Calibri"/>
          <w:szCs w:val="24"/>
          <w:lang w:val="en-GB"/>
        </w:rPr>
        <w:t xml:space="preserve"> 1960): 326–29, https://doi.org/10.1145/321043.321046.</w:t>
      </w:r>
      <w:r>
        <w:fldChar w:fldCharType="end"/>
      </w:r>
    </w:p>
  </w:footnote>
  <w:footnote w:id="44">
    <w:p w14:paraId="7A8717E7" w14:textId="47AED4B3" w:rsidR="003449EA" w:rsidRPr="00255060" w:rsidRDefault="003449EA">
      <w:pPr>
        <w:pStyle w:val="Tekstprzypisudolnego"/>
        <w:rPr>
          <w:lang w:val="en-GB"/>
        </w:rPr>
      </w:pPr>
      <w:r>
        <w:rPr>
          <w:rStyle w:val="Odwoanieprzypisudolnego"/>
        </w:rPr>
        <w:footnoteRef/>
      </w:r>
      <w:r w:rsidRPr="00255060">
        <w:rPr>
          <w:lang w:val="en-GB"/>
        </w:rPr>
        <w:t xml:space="preserve"> </w:t>
      </w:r>
      <w:r>
        <w:fldChar w:fldCharType="begin"/>
      </w:r>
      <w:r w:rsidR="00731733">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4},"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 xml:space="preserve">R. V. Kulkarni </w:t>
      </w:r>
      <w:proofErr w:type="spellStart"/>
      <w:r w:rsidRPr="00255060">
        <w:rPr>
          <w:rFonts w:cs="Calibri"/>
          <w:szCs w:val="24"/>
          <w:lang w:val="en-GB"/>
        </w:rPr>
        <w:t>i</w:t>
      </w:r>
      <w:proofErr w:type="spellEnd"/>
      <w:r w:rsidRPr="00255060">
        <w:rPr>
          <w:rFonts w:cs="Calibri"/>
          <w:szCs w:val="24"/>
          <w:lang w:val="en-GB"/>
        </w:rPr>
        <w:t xml:space="preserve"> P. R. </w:t>
      </w:r>
      <w:proofErr w:type="spellStart"/>
      <w:r w:rsidRPr="00255060">
        <w:rPr>
          <w:rFonts w:cs="Calibri"/>
          <w:szCs w:val="24"/>
          <w:lang w:val="en-GB"/>
        </w:rPr>
        <w:t>Bhave</w:t>
      </w:r>
      <w:proofErr w:type="spellEnd"/>
      <w:r w:rsidRPr="00255060">
        <w:rPr>
          <w:rFonts w:cs="Calibri"/>
          <w:szCs w:val="24"/>
          <w:lang w:val="en-GB"/>
        </w:rPr>
        <w:t xml:space="preserve">, „Integer Programming Formulations of Vehicle Routing Problems”, </w:t>
      </w:r>
      <w:r w:rsidRPr="00255060">
        <w:rPr>
          <w:rFonts w:cs="Calibri"/>
          <w:i/>
          <w:iCs/>
          <w:szCs w:val="24"/>
          <w:lang w:val="en-GB"/>
        </w:rPr>
        <w:t>European Journal of Operational Research</w:t>
      </w:r>
      <w:r w:rsidRPr="00255060">
        <w:rPr>
          <w:rFonts w:cs="Calibri"/>
          <w:szCs w:val="24"/>
          <w:lang w:val="en-GB"/>
        </w:rPr>
        <w:t xml:space="preserve"> 20, nr 1 (1 </w:t>
      </w:r>
      <w:proofErr w:type="spellStart"/>
      <w:r w:rsidRPr="00255060">
        <w:rPr>
          <w:rFonts w:cs="Calibri"/>
          <w:szCs w:val="24"/>
          <w:lang w:val="en-GB"/>
        </w:rPr>
        <w:t>kwiecień</w:t>
      </w:r>
      <w:proofErr w:type="spellEnd"/>
      <w:r w:rsidRPr="00255060">
        <w:rPr>
          <w:rFonts w:cs="Calibri"/>
          <w:szCs w:val="24"/>
          <w:lang w:val="en-GB"/>
        </w:rPr>
        <w:t xml:space="preserve"> 1985): 58–67, https://doi.org/10.1016/0377-2217(85)90284-X.</w:t>
      </w:r>
      <w:r>
        <w:fldChar w:fldCharType="end"/>
      </w:r>
    </w:p>
  </w:footnote>
  <w:footnote w:id="45">
    <w:p w14:paraId="5493167D" w14:textId="045ECF8D" w:rsidR="00590441" w:rsidRPr="00590441" w:rsidRDefault="00590441">
      <w:pPr>
        <w:pStyle w:val="Tekstprzypisudolnego"/>
        <w:rPr>
          <w:lang w:val="en-GB"/>
        </w:rPr>
      </w:pPr>
      <w:r>
        <w:rPr>
          <w:rStyle w:val="Odwoanieprzypisudolnego"/>
        </w:rPr>
        <w:footnoteRef/>
      </w:r>
      <w:r w:rsidRPr="00590441">
        <w:rPr>
          <w:lang w:val="en-GB"/>
        </w:rPr>
        <w:t xml:space="preserve"> </w:t>
      </w:r>
      <w:r>
        <w:fldChar w:fldCharType="begin"/>
      </w:r>
      <w:r w:rsidR="00731733">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5},"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proofErr w:type="spellStart"/>
      <w:r w:rsidRPr="00590441">
        <w:rPr>
          <w:rFonts w:cs="Calibri"/>
          <w:szCs w:val="24"/>
          <w:lang w:val="en-GB"/>
        </w:rPr>
        <w:t>Imdat</w:t>
      </w:r>
      <w:proofErr w:type="spellEnd"/>
      <w:r w:rsidRPr="00590441">
        <w:rPr>
          <w:rFonts w:cs="Calibri"/>
          <w:szCs w:val="24"/>
          <w:lang w:val="en-GB"/>
        </w:rPr>
        <w:t xml:space="preserve"> Kara, Gilbert Laporte, </w:t>
      </w:r>
      <w:proofErr w:type="spellStart"/>
      <w:r w:rsidRPr="00590441">
        <w:rPr>
          <w:rFonts w:cs="Calibri"/>
          <w:szCs w:val="24"/>
          <w:lang w:val="en-GB"/>
        </w:rPr>
        <w:t>i</w:t>
      </w:r>
      <w:proofErr w:type="spellEnd"/>
      <w:r w:rsidRPr="00590441">
        <w:rPr>
          <w:rFonts w:cs="Calibri"/>
          <w:szCs w:val="24"/>
          <w:lang w:val="en-GB"/>
        </w:rPr>
        <w:t xml:space="preserve"> </w:t>
      </w:r>
      <w:proofErr w:type="spellStart"/>
      <w:r w:rsidRPr="00590441">
        <w:rPr>
          <w:rFonts w:cs="Calibri"/>
          <w:szCs w:val="24"/>
          <w:lang w:val="en-GB"/>
        </w:rPr>
        <w:t>Tolga</w:t>
      </w:r>
      <w:proofErr w:type="spellEnd"/>
      <w:r w:rsidRPr="00590441">
        <w:rPr>
          <w:rFonts w:cs="Calibri"/>
          <w:szCs w:val="24"/>
          <w:lang w:val="en-GB"/>
        </w:rPr>
        <w:t xml:space="preserve"> </w:t>
      </w:r>
      <w:proofErr w:type="spellStart"/>
      <w:r w:rsidRPr="00590441">
        <w:rPr>
          <w:rFonts w:cs="Calibri"/>
          <w:szCs w:val="24"/>
          <w:lang w:val="en-GB"/>
        </w:rPr>
        <w:t>Bektas</w:t>
      </w:r>
      <w:proofErr w:type="spellEnd"/>
      <w:r w:rsidRPr="00590441">
        <w:rPr>
          <w:rFonts w:cs="Calibri"/>
          <w:szCs w:val="24"/>
          <w:lang w:val="en-GB"/>
        </w:rPr>
        <w:t>, „A Note on the Lifted Miller–Tucker–</w:t>
      </w:r>
      <w:proofErr w:type="spellStart"/>
      <w:r w:rsidRPr="00590441">
        <w:rPr>
          <w:rFonts w:cs="Calibri"/>
          <w:szCs w:val="24"/>
          <w:lang w:val="en-GB"/>
        </w:rPr>
        <w:t>Zemlin</w:t>
      </w:r>
      <w:proofErr w:type="spellEnd"/>
      <w:r w:rsidRPr="00590441">
        <w:rPr>
          <w:rFonts w:cs="Calibri"/>
          <w:szCs w:val="24"/>
          <w:lang w:val="en-GB"/>
        </w:rPr>
        <w:t xml:space="preserve">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w:t>
      </w:r>
      <w:proofErr w:type="spellStart"/>
      <w:r w:rsidRPr="00590441">
        <w:rPr>
          <w:rFonts w:cs="Calibri"/>
          <w:szCs w:val="24"/>
          <w:lang w:val="en-GB"/>
        </w:rPr>
        <w:t>listopad</w:t>
      </w:r>
      <w:proofErr w:type="spellEnd"/>
      <w:r w:rsidRPr="00590441">
        <w:rPr>
          <w:rFonts w:cs="Calibri"/>
          <w:szCs w:val="24"/>
          <w:lang w:val="en-GB"/>
        </w:rPr>
        <w:t xml:space="preserve"> 2004): 793–95, https://doi.org/10.1016/S0377-2217(03)00377-1.</w:t>
      </w:r>
      <w:r>
        <w:fldChar w:fldCharType="end"/>
      </w:r>
    </w:p>
  </w:footnote>
  <w:footnote w:id="46">
    <w:p w14:paraId="69800CEB" w14:textId="072B4771" w:rsidR="00681AE1" w:rsidRPr="00681AE1" w:rsidRDefault="00681AE1">
      <w:pPr>
        <w:pStyle w:val="Tekstprzypisudolnego"/>
        <w:rPr>
          <w:lang w:val="en-GB"/>
        </w:rPr>
      </w:pPr>
      <w:r>
        <w:rPr>
          <w:rStyle w:val="Odwoanieprzypisudolnego"/>
        </w:rPr>
        <w:footnoteRef/>
      </w:r>
      <w:r w:rsidRPr="00681AE1">
        <w:rPr>
          <w:lang w:val="en-GB"/>
        </w:rPr>
        <w:t xml:space="preserve"> </w:t>
      </w:r>
      <w:r>
        <w:fldChar w:fldCharType="begin"/>
      </w:r>
      <w:r w:rsidR="00B250A9">
        <w:rPr>
          <w:lang w:val="en-GB"/>
        </w:rPr>
        <w:instrText xml:space="preserve"> ADDIN ZOTERO_ITEM CSL_CITATION {"citationID":"6RhxPo8J","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46},"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 xml:space="preserve">Özlem Salehi, Adam </w:t>
      </w:r>
      <w:proofErr w:type="spellStart"/>
      <w:r w:rsidRPr="00681AE1">
        <w:rPr>
          <w:rFonts w:cs="Calibri"/>
          <w:szCs w:val="24"/>
          <w:lang w:val="en-GB"/>
        </w:rPr>
        <w:t>Glos</w:t>
      </w:r>
      <w:proofErr w:type="spellEnd"/>
      <w:r w:rsidRPr="00681AE1">
        <w:rPr>
          <w:rFonts w:cs="Calibri"/>
          <w:szCs w:val="24"/>
          <w:lang w:val="en-GB"/>
        </w:rPr>
        <w:t xml:space="preserve">, </w:t>
      </w:r>
      <w:proofErr w:type="spellStart"/>
      <w:r w:rsidRPr="00681AE1">
        <w:rPr>
          <w:rFonts w:cs="Calibri"/>
          <w:szCs w:val="24"/>
          <w:lang w:val="en-GB"/>
        </w:rPr>
        <w:t>i</w:t>
      </w:r>
      <w:proofErr w:type="spellEnd"/>
      <w:r w:rsidRPr="00681AE1">
        <w:rPr>
          <w:rFonts w:cs="Calibri"/>
          <w:szCs w:val="24"/>
          <w:lang w:val="en-GB"/>
        </w:rPr>
        <w:t xml:space="preserve"> Jarosław Adam </w:t>
      </w:r>
      <w:proofErr w:type="spellStart"/>
      <w:r w:rsidRPr="00681AE1">
        <w:rPr>
          <w:rFonts w:cs="Calibri"/>
          <w:szCs w:val="24"/>
          <w:lang w:val="en-GB"/>
        </w:rPr>
        <w:t>Miszczak</w:t>
      </w:r>
      <w:proofErr w:type="spellEnd"/>
      <w:r w:rsidRPr="00681AE1">
        <w:rPr>
          <w:rFonts w:cs="Calibri"/>
          <w:szCs w:val="24"/>
          <w:lang w:val="en-GB"/>
        </w:rPr>
        <w:t xml:space="preserve">, „Unconstrained Binary Models of the Travelling Salesman Problem Variants for Quantum Optimization”, </w:t>
      </w:r>
      <w:r w:rsidRPr="00681AE1">
        <w:rPr>
          <w:rFonts w:cs="Calibri"/>
          <w:i/>
          <w:iCs/>
          <w:szCs w:val="24"/>
          <w:lang w:val="en-GB"/>
        </w:rPr>
        <w:t>Quantum Information Processing</w:t>
      </w:r>
      <w:r w:rsidRPr="00681AE1">
        <w:rPr>
          <w:rFonts w:cs="Calibri"/>
          <w:szCs w:val="24"/>
          <w:lang w:val="en-GB"/>
        </w:rPr>
        <w:t xml:space="preserve"> 21, nr 2 (22 </w:t>
      </w:r>
      <w:proofErr w:type="spellStart"/>
      <w:r w:rsidRPr="00681AE1">
        <w:rPr>
          <w:rFonts w:cs="Calibri"/>
          <w:szCs w:val="24"/>
          <w:lang w:val="en-GB"/>
        </w:rPr>
        <w:t>styczeń</w:t>
      </w:r>
      <w:proofErr w:type="spellEnd"/>
      <w:r w:rsidRPr="00681AE1">
        <w:rPr>
          <w:rFonts w:cs="Calibri"/>
          <w:szCs w:val="24"/>
          <w:lang w:val="en-GB"/>
        </w:rPr>
        <w:t xml:space="preserve"> 2022): 7–8, https://doi.org/10.1007/s11128-021-03405-5.</w:t>
      </w:r>
      <w:r>
        <w:fldChar w:fldCharType="end"/>
      </w:r>
    </w:p>
  </w:footnote>
  <w:footnote w:id="47">
    <w:p w14:paraId="2DCEDBDA" w14:textId="189BD421" w:rsidR="006A5871" w:rsidRPr="006A5871" w:rsidRDefault="006A5871">
      <w:pPr>
        <w:pStyle w:val="Tekstprzypisudolnego"/>
      </w:pPr>
      <w:r>
        <w:rPr>
          <w:rStyle w:val="Odwoanieprzypisudolnego"/>
        </w:rPr>
        <w:footnoteRef/>
      </w:r>
      <w:r w:rsidRPr="006A5871">
        <w:t xml:space="preserve"> </w:t>
      </w:r>
      <w:r>
        <w:fldChar w:fldCharType="begin"/>
      </w:r>
      <w:r w:rsidR="00B250A9">
        <w:instrText xml:space="preserve"> ADDIN ZOTERO_ITEM CSL_CITATION {"citationID":"WKX0GYvQ","properties":{"formattedCitation":"Salehi, Glos, i Miszczak, 8\\uc0\\u8211{}11.","plainCitation":"Salehi, Glos, i Miszczak, 8–11.","noteIndex":47},"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proofErr w:type="spellStart"/>
      <w:r w:rsidRPr="006A5871">
        <w:rPr>
          <w:rFonts w:cs="Calibri"/>
          <w:szCs w:val="24"/>
        </w:rPr>
        <w:t>Salehi</w:t>
      </w:r>
      <w:proofErr w:type="spellEnd"/>
      <w:r w:rsidRPr="006A5871">
        <w:rPr>
          <w:rFonts w:cs="Calibri"/>
          <w:szCs w:val="24"/>
        </w:rPr>
        <w:t>, Glos, i Miszczak, 8–11.</w:t>
      </w:r>
      <w:r>
        <w:fldChar w:fldCharType="end"/>
      </w:r>
    </w:p>
  </w:footnote>
  <w:footnote w:id="48">
    <w:p w14:paraId="5C5D4BB9" w14:textId="406A41C8" w:rsidR="00A470A9" w:rsidRPr="00D42E46" w:rsidRDefault="00A470A9" w:rsidP="00A470A9">
      <w:pPr>
        <w:pStyle w:val="Tekstprzypisudolnego"/>
      </w:pPr>
      <w:r>
        <w:rPr>
          <w:rStyle w:val="Odwoanieprzypisudolnego"/>
        </w:rPr>
        <w:footnoteRef/>
      </w:r>
      <w:r w:rsidRPr="00D42E46">
        <w:t xml:space="preserve"> </w:t>
      </w:r>
      <w:r>
        <w:fldChar w:fldCharType="begin"/>
      </w:r>
      <w:r w:rsidR="00B250A9">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4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D42E46">
        <w:rPr>
          <w:rFonts w:cs="Calibri"/>
          <w:szCs w:val="24"/>
        </w:rPr>
        <w:t xml:space="preserve">Edward </w:t>
      </w:r>
      <w:proofErr w:type="spellStart"/>
      <w:r w:rsidRPr="00D42E46">
        <w:rPr>
          <w:rFonts w:cs="Calibri"/>
          <w:szCs w:val="24"/>
        </w:rPr>
        <w:t>Farhi</w:t>
      </w:r>
      <w:proofErr w:type="spellEnd"/>
      <w:r w:rsidRPr="00D42E46">
        <w:rPr>
          <w:rFonts w:cs="Calibri"/>
          <w:szCs w:val="24"/>
        </w:rPr>
        <w:t xml:space="preserve">, Jeffrey </w:t>
      </w:r>
      <w:proofErr w:type="spellStart"/>
      <w:r w:rsidRPr="00D42E46">
        <w:rPr>
          <w:rFonts w:cs="Calibri"/>
          <w:szCs w:val="24"/>
        </w:rPr>
        <w:t>Goldstone</w:t>
      </w:r>
      <w:proofErr w:type="spellEnd"/>
      <w:r w:rsidRPr="00D42E46">
        <w:rPr>
          <w:rFonts w:cs="Calibri"/>
          <w:szCs w:val="24"/>
        </w:rPr>
        <w:t xml:space="preserve">, i Sam </w:t>
      </w:r>
      <w:proofErr w:type="spellStart"/>
      <w:r w:rsidRPr="00D42E46">
        <w:rPr>
          <w:rFonts w:cs="Calibri"/>
          <w:szCs w:val="24"/>
        </w:rPr>
        <w:t>Gutmann</w:t>
      </w:r>
      <w:proofErr w:type="spellEnd"/>
      <w:r w:rsidRPr="00D42E46">
        <w:rPr>
          <w:rFonts w:cs="Calibri"/>
          <w:szCs w:val="24"/>
        </w:rPr>
        <w:t xml:space="preserve">, „A Quantum </w:t>
      </w:r>
      <w:proofErr w:type="spellStart"/>
      <w:r w:rsidRPr="00D42E46">
        <w:rPr>
          <w:rFonts w:cs="Calibri"/>
          <w:szCs w:val="24"/>
        </w:rPr>
        <w:t>Approximate</w:t>
      </w:r>
      <w:proofErr w:type="spellEnd"/>
      <w:r w:rsidRPr="00D42E46">
        <w:rPr>
          <w:rFonts w:cs="Calibri"/>
          <w:szCs w:val="24"/>
        </w:rPr>
        <w:t xml:space="preserve"> Optimization </w:t>
      </w:r>
      <w:proofErr w:type="spellStart"/>
      <w:r w:rsidRPr="00D42E46">
        <w:rPr>
          <w:rFonts w:cs="Calibri"/>
          <w:szCs w:val="24"/>
        </w:rPr>
        <w:t>Algorithm</w:t>
      </w:r>
      <w:proofErr w:type="spellEnd"/>
      <w:r w:rsidRPr="00D42E46">
        <w:rPr>
          <w:rFonts w:cs="Calibri"/>
          <w:szCs w:val="24"/>
        </w:rPr>
        <w:t>” (</w:t>
      </w:r>
      <w:proofErr w:type="spellStart"/>
      <w:r w:rsidRPr="00D42E46">
        <w:rPr>
          <w:rFonts w:cs="Calibri"/>
          <w:szCs w:val="24"/>
        </w:rPr>
        <w:t>arXiv</w:t>
      </w:r>
      <w:proofErr w:type="spellEnd"/>
      <w:r w:rsidRPr="00D42E46">
        <w:rPr>
          <w:rFonts w:cs="Calibri"/>
          <w:szCs w:val="24"/>
        </w:rPr>
        <w:t>, 14 listopad 2014), http://arxiv.org/abs/1411.4028.</w:t>
      </w:r>
      <w:r>
        <w:fldChar w:fldCharType="end"/>
      </w:r>
    </w:p>
  </w:footnote>
  <w:footnote w:id="49">
    <w:p w14:paraId="63D1E0E5" w14:textId="1592A804" w:rsidR="00DE044F" w:rsidRPr="00DE044F" w:rsidRDefault="00DE044F">
      <w:pPr>
        <w:pStyle w:val="Tekstprzypisudolnego"/>
        <w:rPr>
          <w:lang w:val="en-GB"/>
        </w:rPr>
      </w:pPr>
      <w:r>
        <w:rPr>
          <w:rStyle w:val="Odwoanieprzypisudolnego"/>
        </w:rPr>
        <w:footnoteRef/>
      </w:r>
      <w:r w:rsidRPr="00DE044F">
        <w:rPr>
          <w:lang w:val="en-GB"/>
        </w:rPr>
        <w:t xml:space="preserve"> </w:t>
      </w:r>
      <w:r>
        <w:fldChar w:fldCharType="begin"/>
      </w:r>
      <w:r w:rsidR="00731733">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49},"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t>
      </w:r>
      <w:proofErr w:type="spellStart"/>
      <w:r w:rsidRPr="00DE044F">
        <w:rPr>
          <w:rFonts w:cs="Calibri"/>
          <w:szCs w:val="24"/>
          <w:lang w:val="en-GB"/>
        </w:rPr>
        <w:t>Wecker</w:t>
      </w:r>
      <w:proofErr w:type="spellEnd"/>
      <w:r w:rsidRPr="00DE044F">
        <w:rPr>
          <w:rFonts w:cs="Calibri"/>
          <w:szCs w:val="24"/>
          <w:lang w:val="en-GB"/>
        </w:rPr>
        <w:t xml:space="preserve">, M. B. Hastings, </w:t>
      </w:r>
      <w:proofErr w:type="spellStart"/>
      <w:r w:rsidRPr="00DE044F">
        <w:rPr>
          <w:rFonts w:cs="Calibri"/>
          <w:szCs w:val="24"/>
          <w:lang w:val="en-GB"/>
        </w:rPr>
        <w:t>i</w:t>
      </w:r>
      <w:proofErr w:type="spellEnd"/>
      <w:r w:rsidRPr="00DE044F">
        <w:rPr>
          <w:rFonts w:cs="Calibri"/>
          <w:szCs w:val="24"/>
          <w:lang w:val="en-GB"/>
        </w:rPr>
        <w:t xml:space="preserve"> M. Troyer, „Towards Practical Quantum Variational Algorithms”, </w:t>
      </w:r>
      <w:r w:rsidRPr="00DE044F">
        <w:rPr>
          <w:rFonts w:cs="Calibri"/>
          <w:i/>
          <w:iCs/>
          <w:szCs w:val="24"/>
          <w:lang w:val="en-GB"/>
        </w:rPr>
        <w:t>Physical Review A</w:t>
      </w:r>
      <w:r w:rsidRPr="00DE044F">
        <w:rPr>
          <w:rFonts w:cs="Calibri"/>
          <w:szCs w:val="24"/>
          <w:lang w:val="en-GB"/>
        </w:rPr>
        <w:t xml:space="preserve"> 92, nr 4 (2 </w:t>
      </w:r>
      <w:proofErr w:type="spellStart"/>
      <w:r w:rsidRPr="00DE044F">
        <w:rPr>
          <w:rFonts w:cs="Calibri"/>
          <w:szCs w:val="24"/>
          <w:lang w:val="en-GB"/>
        </w:rPr>
        <w:t>październik</w:t>
      </w:r>
      <w:proofErr w:type="spellEnd"/>
      <w:r w:rsidRPr="00DE044F">
        <w:rPr>
          <w:rFonts w:cs="Calibri"/>
          <w:szCs w:val="24"/>
          <w:lang w:val="en-GB"/>
        </w:rPr>
        <w:t xml:space="preserve"> 2015): 1–2, https://doi.org/10.1103/PhysRevA.92.042303.</w:t>
      </w:r>
      <w:r>
        <w:fldChar w:fldCharType="end"/>
      </w:r>
    </w:p>
  </w:footnote>
  <w:footnote w:id="50">
    <w:p w14:paraId="6B8DCAD8" w14:textId="0160DC4E"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B250A9">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50},"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Pr="00C539B0">
        <w:rPr>
          <w:rFonts w:cs="Calibri"/>
          <w:szCs w:val="24"/>
          <w:lang w:val="en-GB"/>
        </w:rPr>
        <w:t xml:space="preserve">Edward Farhi, Jeffrey Goldstone, </w:t>
      </w:r>
      <w:proofErr w:type="spellStart"/>
      <w:r w:rsidRPr="00C539B0">
        <w:rPr>
          <w:rFonts w:cs="Calibri"/>
          <w:szCs w:val="24"/>
          <w:lang w:val="en-GB"/>
        </w:rPr>
        <w:t>i</w:t>
      </w:r>
      <w:proofErr w:type="spellEnd"/>
      <w:r w:rsidRPr="00C539B0">
        <w:rPr>
          <w:rFonts w:cs="Calibri"/>
          <w:szCs w:val="24"/>
          <w:lang w:val="en-GB"/>
        </w:rPr>
        <w:t xml:space="preserve"> Sam Gutmann, „A Quantum Approximate Optimization Algorithm Applied to a Bounded Occurrence Constraint Problem” (</w:t>
      </w:r>
      <w:proofErr w:type="spellStart"/>
      <w:r w:rsidRPr="00C539B0">
        <w:rPr>
          <w:rFonts w:cs="Calibri"/>
          <w:szCs w:val="24"/>
          <w:lang w:val="en-GB"/>
        </w:rPr>
        <w:t>arXiv</w:t>
      </w:r>
      <w:proofErr w:type="spellEnd"/>
      <w:r w:rsidRPr="00C539B0">
        <w:rPr>
          <w:rFonts w:cs="Calibri"/>
          <w:szCs w:val="24"/>
          <w:lang w:val="en-GB"/>
        </w:rPr>
        <w:t xml:space="preserve">, 25 </w:t>
      </w:r>
      <w:proofErr w:type="spellStart"/>
      <w:r w:rsidRPr="00C539B0">
        <w:rPr>
          <w:rFonts w:cs="Calibri"/>
          <w:szCs w:val="24"/>
          <w:lang w:val="en-GB"/>
        </w:rPr>
        <w:t>czerwiec</w:t>
      </w:r>
      <w:proofErr w:type="spellEnd"/>
      <w:r w:rsidRPr="00C539B0">
        <w:rPr>
          <w:rFonts w:cs="Calibri"/>
          <w:szCs w:val="24"/>
          <w:lang w:val="en-GB"/>
        </w:rPr>
        <w:t xml:space="preserve"> 2015), http://arxiv.org/abs/1412.6062.</w:t>
      </w:r>
      <w:r>
        <w:fldChar w:fldCharType="end"/>
      </w:r>
    </w:p>
  </w:footnote>
  <w:footnote w:id="51">
    <w:p w14:paraId="69EBAF72" w14:textId="581A936D" w:rsidR="00C539B0" w:rsidRPr="00C539B0" w:rsidRDefault="00C539B0">
      <w:pPr>
        <w:pStyle w:val="Tekstprzypisudolnego"/>
        <w:rPr>
          <w:lang w:val="en-GB"/>
        </w:rPr>
      </w:pPr>
      <w:r>
        <w:rPr>
          <w:rStyle w:val="Odwoanieprzypisudolnego"/>
        </w:rPr>
        <w:footnoteRef/>
      </w:r>
      <w:r w:rsidRPr="00C539B0">
        <w:rPr>
          <w:lang w:val="en-GB"/>
        </w:rPr>
        <w:t xml:space="preserve"> </w:t>
      </w:r>
      <w:r>
        <w:fldChar w:fldCharType="begin"/>
      </w:r>
      <w:r w:rsidR="00731733">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1},"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 xml:space="preserve">Boaz Barak </w:t>
      </w:r>
      <w:proofErr w:type="spellStart"/>
      <w:r w:rsidRPr="00C539B0">
        <w:rPr>
          <w:rFonts w:cs="Calibri"/>
          <w:szCs w:val="24"/>
          <w:lang w:val="en-GB"/>
        </w:rPr>
        <w:t>i</w:t>
      </w:r>
      <w:proofErr w:type="spellEnd"/>
      <w:r w:rsidRPr="00C539B0">
        <w:rPr>
          <w:rFonts w:cs="Calibri"/>
          <w:szCs w:val="24"/>
          <w:lang w:val="en-GB"/>
        </w:rPr>
        <w:t xml:space="preserve"> in., „Beating the random assignment on constraint satisfaction problems of bounded degree” (</w:t>
      </w:r>
      <w:proofErr w:type="spellStart"/>
      <w:r w:rsidRPr="00C539B0">
        <w:rPr>
          <w:rFonts w:cs="Calibri"/>
          <w:szCs w:val="24"/>
          <w:lang w:val="en-GB"/>
        </w:rPr>
        <w:t>arXiv</w:t>
      </w:r>
      <w:proofErr w:type="spellEnd"/>
      <w:r w:rsidRPr="00C539B0">
        <w:rPr>
          <w:rFonts w:cs="Calibri"/>
          <w:szCs w:val="24"/>
          <w:lang w:val="en-GB"/>
        </w:rPr>
        <w:t xml:space="preserve">, 11 </w:t>
      </w:r>
      <w:proofErr w:type="spellStart"/>
      <w:r w:rsidRPr="00C539B0">
        <w:rPr>
          <w:rFonts w:cs="Calibri"/>
          <w:szCs w:val="24"/>
          <w:lang w:val="en-GB"/>
        </w:rPr>
        <w:t>sierpień</w:t>
      </w:r>
      <w:proofErr w:type="spellEnd"/>
      <w:r w:rsidRPr="00C539B0">
        <w:rPr>
          <w:rFonts w:cs="Calibri"/>
          <w:szCs w:val="24"/>
          <w:lang w:val="en-GB"/>
        </w:rPr>
        <w:t xml:space="preserve"> 2015), http://arxiv.org/abs/1505.03424.</w:t>
      </w:r>
      <w:r>
        <w:fldChar w:fldCharType="end"/>
      </w:r>
    </w:p>
  </w:footnote>
  <w:footnote w:id="52">
    <w:p w14:paraId="5B134271" w14:textId="34E1CA81" w:rsidR="00DE044F" w:rsidRPr="005A497C" w:rsidRDefault="00DE044F">
      <w:pPr>
        <w:pStyle w:val="Tekstprzypisudolnego"/>
        <w:rPr>
          <w:lang w:val="en-GB"/>
        </w:rPr>
      </w:pPr>
      <w:r>
        <w:rPr>
          <w:rStyle w:val="Odwoanieprzypisudolnego"/>
        </w:rPr>
        <w:footnoteRef/>
      </w:r>
      <w:r w:rsidRPr="00DE044F">
        <w:rPr>
          <w:lang w:val="en-GB"/>
        </w:rPr>
        <w:t xml:space="preserve"> </w:t>
      </w:r>
      <w:r>
        <w:fldChar w:fldCharType="begin"/>
      </w:r>
      <w:r w:rsidR="00731733">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2},"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Pr="00DE044F">
        <w:rPr>
          <w:rFonts w:cs="Calibri"/>
          <w:szCs w:val="24"/>
          <w:lang w:val="en-GB"/>
        </w:rPr>
        <w:t xml:space="preserve">Johan Ha, „Some Optimal Inapproximability Results”, </w:t>
      </w:r>
      <w:proofErr w:type="spellStart"/>
      <w:r w:rsidRPr="00DE044F">
        <w:rPr>
          <w:rFonts w:cs="Calibri"/>
          <w:szCs w:val="24"/>
          <w:lang w:val="en-GB"/>
        </w:rPr>
        <w:t>b.d.</w:t>
      </w:r>
      <w:proofErr w:type="spellEnd"/>
      <w:r w:rsidRPr="00DE044F">
        <w:rPr>
          <w:rFonts w:cs="Calibri"/>
          <w:szCs w:val="24"/>
          <w:lang w:val="en-GB"/>
        </w:rPr>
        <w:t>, 2</w:t>
      </w:r>
      <w:r w:rsidRPr="00DE044F">
        <w:rPr>
          <w:lang w:val="en-GB"/>
        </w:rPr>
        <w:t xml:space="preserve"> </w:t>
      </w:r>
      <w:r w:rsidRPr="00DE044F">
        <w:rPr>
          <w:rFonts w:cs="Calibri"/>
          <w:szCs w:val="24"/>
          <w:lang w:val="en-GB"/>
        </w:rPr>
        <w:t>http://www.cs.umd.edu/~gasarch/BLOGPAPERS/max3satl.pdf.</w:t>
      </w:r>
      <w:r>
        <w:fldChar w:fldCharType="end"/>
      </w:r>
      <w:r w:rsidR="005A497C" w:rsidRPr="005A497C">
        <w:rPr>
          <w:lang w:val="en-GB"/>
        </w:rPr>
        <w:t>,</w:t>
      </w:r>
      <w:r w:rsidR="005A497C">
        <w:rPr>
          <w:lang w:val="en-GB"/>
        </w:rPr>
        <w:t xml:space="preserve"> s. 814</w:t>
      </w:r>
    </w:p>
  </w:footnote>
  <w:footnote w:id="53">
    <w:p w14:paraId="054E53EB" w14:textId="42FCE7A4" w:rsidR="00F241AC" w:rsidRPr="00F241AC" w:rsidRDefault="00F241AC">
      <w:pPr>
        <w:pStyle w:val="Tekstprzypisudolnego"/>
        <w:rPr>
          <w:lang w:val="en-GB"/>
        </w:rPr>
      </w:pPr>
      <w:r>
        <w:rPr>
          <w:rStyle w:val="Odwoanieprzypisudolnego"/>
        </w:rPr>
        <w:footnoteRef/>
      </w:r>
      <w:r w:rsidRPr="00F241AC">
        <w:rPr>
          <w:lang w:val="en-GB"/>
        </w:rPr>
        <w:t xml:space="preserve"> </w:t>
      </w:r>
      <w:r>
        <w:fldChar w:fldCharType="begin"/>
      </w:r>
      <w:r w:rsidR="00B250A9">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53},"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proofErr w:type="spellStart"/>
      <w:r w:rsidRPr="00F241AC">
        <w:rPr>
          <w:rFonts w:cs="Calibri"/>
          <w:szCs w:val="24"/>
          <w:lang w:val="en-GB"/>
        </w:rPr>
        <w:t>i</w:t>
      </w:r>
      <w:proofErr w:type="spellEnd"/>
      <w:r w:rsidRPr="00F241AC">
        <w:rPr>
          <w:rFonts w:cs="Calibri"/>
          <w:szCs w:val="24"/>
          <w:lang w:val="en-GB"/>
        </w:rPr>
        <w:t xml:space="preserve"> in., „Reachability Deficits in Quantum Approximate Optimization”, </w:t>
      </w:r>
      <w:r w:rsidRPr="00F241AC">
        <w:rPr>
          <w:rFonts w:cs="Calibri"/>
          <w:i/>
          <w:iCs/>
          <w:szCs w:val="24"/>
          <w:lang w:val="en-GB"/>
        </w:rPr>
        <w:t>Physical Review Letters</w:t>
      </w:r>
      <w:r w:rsidRPr="00F241AC">
        <w:rPr>
          <w:rFonts w:cs="Calibri"/>
          <w:szCs w:val="24"/>
          <w:lang w:val="en-GB"/>
        </w:rPr>
        <w:t xml:space="preserve"> 124, nr 9 (5 </w:t>
      </w:r>
      <w:proofErr w:type="spellStart"/>
      <w:r w:rsidRPr="00F241AC">
        <w:rPr>
          <w:rFonts w:cs="Calibri"/>
          <w:szCs w:val="24"/>
          <w:lang w:val="en-GB"/>
        </w:rPr>
        <w:t>marzec</w:t>
      </w:r>
      <w:proofErr w:type="spellEnd"/>
      <w:r w:rsidRPr="00F241AC">
        <w:rPr>
          <w:rFonts w:cs="Calibri"/>
          <w:szCs w:val="24"/>
          <w:lang w:val="en-GB"/>
        </w:rPr>
        <w:t xml:space="preserve"> 2020): 090504, https://doi.org/10.1103/PhysRevLett.124.090504.</w:t>
      </w:r>
      <w:r>
        <w:fldChar w:fldCharType="end"/>
      </w:r>
    </w:p>
  </w:footnote>
  <w:footnote w:id="54">
    <w:p w14:paraId="5687BF22" w14:textId="0D55356D"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731733">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4},"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Pr="00CB2B35">
        <w:rPr>
          <w:rFonts w:cs="Calibri"/>
          <w:szCs w:val="24"/>
          <w:lang w:val="en-GB"/>
        </w:rPr>
        <w:t xml:space="preserve">Mauro E. S. Morales, Timur </w:t>
      </w:r>
      <w:proofErr w:type="spellStart"/>
      <w:r w:rsidRPr="00CB2B35">
        <w:rPr>
          <w:rFonts w:cs="Calibri"/>
          <w:szCs w:val="24"/>
          <w:lang w:val="en-GB"/>
        </w:rPr>
        <w:t>Tlyachev</w:t>
      </w:r>
      <w:proofErr w:type="spellEnd"/>
      <w:r w:rsidRPr="00CB2B35">
        <w:rPr>
          <w:rFonts w:cs="Calibri"/>
          <w:szCs w:val="24"/>
          <w:lang w:val="en-GB"/>
        </w:rPr>
        <w:t xml:space="preserve">, </w:t>
      </w:r>
      <w:proofErr w:type="spellStart"/>
      <w:r w:rsidRPr="00CB2B35">
        <w:rPr>
          <w:rFonts w:cs="Calibri"/>
          <w:szCs w:val="24"/>
          <w:lang w:val="en-GB"/>
        </w:rPr>
        <w:t>i</w:t>
      </w:r>
      <w:proofErr w:type="spellEnd"/>
      <w:r w:rsidRPr="00CB2B35">
        <w:rPr>
          <w:rFonts w:cs="Calibri"/>
          <w:szCs w:val="24"/>
          <w:lang w:val="en-GB"/>
        </w:rPr>
        <w:t xml:space="preserve"> Jacob </w:t>
      </w:r>
      <w:proofErr w:type="spellStart"/>
      <w:r w:rsidRPr="00CB2B35">
        <w:rPr>
          <w:rFonts w:cs="Calibri"/>
          <w:szCs w:val="24"/>
          <w:lang w:val="en-GB"/>
        </w:rPr>
        <w:t>Biamonte</w:t>
      </w:r>
      <w:proofErr w:type="spellEnd"/>
      <w:r w:rsidRPr="00CB2B35">
        <w:rPr>
          <w:rFonts w:cs="Calibri"/>
          <w:szCs w:val="24"/>
          <w:lang w:val="en-GB"/>
        </w:rPr>
        <w:t xml:space="preserve">, „Variational learning of Grover’s quantum search algorithm”, </w:t>
      </w:r>
      <w:r w:rsidRPr="00CB2B35">
        <w:rPr>
          <w:rFonts w:cs="Calibri"/>
          <w:i/>
          <w:iCs/>
          <w:szCs w:val="24"/>
          <w:lang w:val="en-GB"/>
        </w:rPr>
        <w:t>Physical Review A</w:t>
      </w:r>
      <w:r w:rsidRPr="00CB2B35">
        <w:rPr>
          <w:rFonts w:cs="Calibri"/>
          <w:szCs w:val="24"/>
          <w:lang w:val="en-GB"/>
        </w:rPr>
        <w:t xml:space="preserve"> 98, nr 6 (27 </w:t>
      </w:r>
      <w:proofErr w:type="spellStart"/>
      <w:r w:rsidRPr="00CB2B35">
        <w:rPr>
          <w:rFonts w:cs="Calibri"/>
          <w:szCs w:val="24"/>
          <w:lang w:val="en-GB"/>
        </w:rPr>
        <w:t>grudzień</w:t>
      </w:r>
      <w:proofErr w:type="spellEnd"/>
      <w:r w:rsidRPr="00CB2B35">
        <w:rPr>
          <w:rFonts w:cs="Calibri"/>
          <w:szCs w:val="24"/>
          <w:lang w:val="en-GB"/>
        </w:rPr>
        <w:t xml:space="preserve"> 2018): 062333, https://doi.org/10.1103/PhysRevA.98.062333.</w:t>
      </w:r>
      <w:r>
        <w:fldChar w:fldCharType="end"/>
      </w:r>
    </w:p>
  </w:footnote>
  <w:footnote w:id="55">
    <w:p w14:paraId="2E5FC532" w14:textId="597D2CF5" w:rsidR="00CB2B35" w:rsidRPr="00CB2B35" w:rsidRDefault="00CB2B35">
      <w:pPr>
        <w:pStyle w:val="Tekstprzypisudolnego"/>
        <w:rPr>
          <w:lang w:val="en-GB"/>
        </w:rPr>
      </w:pPr>
      <w:r>
        <w:rPr>
          <w:rStyle w:val="Odwoanieprzypisudolnego"/>
        </w:rPr>
        <w:footnoteRef/>
      </w:r>
      <w:r w:rsidRPr="00CB2B35">
        <w:rPr>
          <w:lang w:val="en-GB"/>
        </w:rPr>
        <w:t xml:space="preserve"> </w:t>
      </w:r>
      <w:r>
        <w:fldChar w:fldCharType="begin"/>
      </w:r>
      <w:r w:rsidR="00731733">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55},"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Pr="00CB2B35">
        <w:rPr>
          <w:rFonts w:cs="Calibri"/>
          <w:szCs w:val="24"/>
          <w:lang w:val="en-GB"/>
        </w:rPr>
        <w:t>Lov K. Grover, „A fast quantum mechanical algorithm for database search” (</w:t>
      </w:r>
      <w:proofErr w:type="spellStart"/>
      <w:r w:rsidRPr="00CB2B35">
        <w:rPr>
          <w:rFonts w:cs="Calibri"/>
          <w:szCs w:val="24"/>
          <w:lang w:val="en-GB"/>
        </w:rPr>
        <w:t>arXiv</w:t>
      </w:r>
      <w:proofErr w:type="spellEnd"/>
      <w:r w:rsidRPr="00CB2B35">
        <w:rPr>
          <w:rFonts w:cs="Calibri"/>
          <w:szCs w:val="24"/>
          <w:lang w:val="en-GB"/>
        </w:rPr>
        <w:t xml:space="preserve">, 19 </w:t>
      </w:r>
      <w:proofErr w:type="spellStart"/>
      <w:r w:rsidRPr="00CB2B35">
        <w:rPr>
          <w:rFonts w:cs="Calibri"/>
          <w:szCs w:val="24"/>
          <w:lang w:val="en-GB"/>
        </w:rPr>
        <w:t>listopad</w:t>
      </w:r>
      <w:proofErr w:type="spellEnd"/>
      <w:r w:rsidRPr="00CB2B35">
        <w:rPr>
          <w:rFonts w:cs="Calibri"/>
          <w:szCs w:val="24"/>
          <w:lang w:val="en-GB"/>
        </w:rPr>
        <w:t xml:space="preserve"> 1996), https://doi.org/10.48550/arXiv.quant-ph/9605043.</w:t>
      </w:r>
      <w:r>
        <w:fldChar w:fldCharType="end"/>
      </w:r>
    </w:p>
  </w:footnote>
  <w:footnote w:id="56">
    <w:p w14:paraId="3E72CB01" w14:textId="1D59381F" w:rsidR="00CC45DC" w:rsidRPr="00CC45DC" w:rsidRDefault="00CC45DC">
      <w:pPr>
        <w:pStyle w:val="Tekstprzypisudolnego"/>
        <w:rPr>
          <w:lang w:val="en-GB"/>
        </w:rPr>
      </w:pPr>
      <w:r>
        <w:rPr>
          <w:rStyle w:val="Odwoanieprzypisudolnego"/>
        </w:rPr>
        <w:footnoteRef/>
      </w:r>
      <w:r w:rsidRPr="00CC45DC">
        <w:rPr>
          <w:lang w:val="en-GB"/>
        </w:rPr>
        <w:t xml:space="preserve"> </w:t>
      </w:r>
      <w:r>
        <w:fldChar w:fldCharType="begin"/>
      </w:r>
      <w:r w:rsidR="00731733">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56},"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 xml:space="preserve">Charles H. Bennett </w:t>
      </w:r>
      <w:proofErr w:type="spellStart"/>
      <w:r w:rsidRPr="00CC45DC">
        <w:rPr>
          <w:rFonts w:cs="Calibri"/>
          <w:szCs w:val="24"/>
          <w:lang w:val="en-GB"/>
        </w:rPr>
        <w:t>i</w:t>
      </w:r>
      <w:proofErr w:type="spellEnd"/>
      <w:r w:rsidRPr="00CC45DC">
        <w:rPr>
          <w:rFonts w:cs="Calibri"/>
          <w:szCs w:val="24"/>
          <w:lang w:val="en-GB"/>
        </w:rPr>
        <w:t xml:space="preserve"> in., „Strengths and Weaknesses of Quantum Computing”, </w:t>
      </w:r>
      <w:r w:rsidRPr="00CC45DC">
        <w:rPr>
          <w:rFonts w:cs="Calibri"/>
          <w:i/>
          <w:iCs/>
          <w:szCs w:val="24"/>
          <w:lang w:val="en-GB"/>
        </w:rPr>
        <w:t>SIAM Journal on Computing</w:t>
      </w:r>
      <w:r w:rsidRPr="00CC45DC">
        <w:rPr>
          <w:rFonts w:cs="Calibri"/>
          <w:szCs w:val="24"/>
          <w:lang w:val="en-GB"/>
        </w:rPr>
        <w:t xml:space="preserve"> 26, nr 5 (</w:t>
      </w:r>
      <w:proofErr w:type="spellStart"/>
      <w:r w:rsidRPr="00CC45DC">
        <w:rPr>
          <w:rFonts w:cs="Calibri"/>
          <w:szCs w:val="24"/>
          <w:lang w:val="en-GB"/>
        </w:rPr>
        <w:t>październik</w:t>
      </w:r>
      <w:proofErr w:type="spellEnd"/>
      <w:r w:rsidRPr="00CC45DC">
        <w:rPr>
          <w:rFonts w:cs="Calibri"/>
          <w:szCs w:val="24"/>
          <w:lang w:val="en-GB"/>
        </w:rPr>
        <w:t xml:space="preserve"> 1997): 1510–23, https://doi.org/10.1137/S0097539796300933.</w:t>
      </w:r>
      <w:r>
        <w:fldChar w:fldCharType="end"/>
      </w:r>
    </w:p>
  </w:footnote>
  <w:footnote w:id="57">
    <w:p w14:paraId="3E4F94FC" w14:textId="588C33EF"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B250A9">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5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szCs w:val="24"/>
          <w:lang w:val="en-GB"/>
        </w:rPr>
        <w:t xml:space="preserve">Farhi, Goldstone, </w:t>
      </w:r>
      <w:proofErr w:type="spellStart"/>
      <w:r w:rsidR="006E397E" w:rsidRPr="006E397E">
        <w:rPr>
          <w:rFonts w:cs="Calibri"/>
          <w:szCs w:val="24"/>
          <w:lang w:val="en-GB"/>
        </w:rPr>
        <w:t>i</w:t>
      </w:r>
      <w:proofErr w:type="spellEnd"/>
      <w:r w:rsidR="006E397E" w:rsidRPr="006E397E">
        <w:rPr>
          <w:rFonts w:cs="Calibri"/>
          <w:szCs w:val="24"/>
          <w:lang w:val="en-GB"/>
        </w:rPr>
        <w:t xml:space="preserve"> Gutmann, „A Quantum Approximate Optimization Algorithm”, 3.</w:t>
      </w:r>
      <w:r w:rsidR="006E397E">
        <w:fldChar w:fldCharType="end"/>
      </w:r>
    </w:p>
  </w:footnote>
  <w:footnote w:id="58">
    <w:p w14:paraId="0D67A237" w14:textId="3FEC2D88" w:rsidR="007B6147" w:rsidRPr="007B6147" w:rsidRDefault="007B6147">
      <w:pPr>
        <w:pStyle w:val="Tekstprzypisudolnego"/>
        <w:rPr>
          <w:lang w:val="en-GB"/>
        </w:rPr>
      </w:pPr>
      <w:r>
        <w:rPr>
          <w:rStyle w:val="Odwoanieprzypisudolnego"/>
        </w:rPr>
        <w:footnoteRef/>
      </w:r>
      <w:r w:rsidRPr="007B6147">
        <w:rPr>
          <w:lang w:val="en-GB"/>
        </w:rPr>
        <w:t xml:space="preserve"> </w:t>
      </w:r>
      <w:r w:rsidR="006E397E">
        <w:fldChar w:fldCharType="begin"/>
      </w:r>
      <w:r w:rsidR="00B250A9">
        <w:rPr>
          <w:lang w:val="en-GB"/>
        </w:rPr>
        <w:instrText xml:space="preserve"> ADDIN ZOTERO_ITEM CSL_CITATION {"citationID":"9lKwOATm","properties":{"formattedCitation":"Farhi, Goldstone, i Gutmann, 3.","plainCitation":"Farhi, Goldstone, i Gutmann, 3.","noteIndex":5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rsidR="006E397E">
        <w:fldChar w:fldCharType="separate"/>
      </w:r>
      <w:r w:rsidR="006E397E" w:rsidRPr="006E397E">
        <w:rPr>
          <w:rFonts w:cs="Calibri"/>
          <w:lang w:val="en-GB"/>
        </w:rPr>
        <w:t xml:space="preserve">Farhi, Goldstone, </w:t>
      </w:r>
      <w:proofErr w:type="spellStart"/>
      <w:r w:rsidR="006E397E" w:rsidRPr="006E397E">
        <w:rPr>
          <w:rFonts w:cs="Calibri"/>
          <w:lang w:val="en-GB"/>
        </w:rPr>
        <w:t>i</w:t>
      </w:r>
      <w:proofErr w:type="spellEnd"/>
      <w:r w:rsidR="006E397E" w:rsidRPr="006E397E">
        <w:rPr>
          <w:rFonts w:cs="Calibri"/>
          <w:lang w:val="en-GB"/>
        </w:rPr>
        <w:t xml:space="preserve"> Gutmann, 3.</w:t>
      </w:r>
      <w:r w:rsidR="006E397E">
        <w:fldChar w:fldCharType="end"/>
      </w:r>
    </w:p>
  </w:footnote>
  <w:footnote w:id="59">
    <w:p w14:paraId="062186C8" w14:textId="6435BAB0"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B250A9">
        <w:rPr>
          <w:lang w:val="en-GB"/>
        </w:rPr>
        <w:instrText xml:space="preserve"> ADDIN ZOTERO_ITEM CSL_CITATION {"citationID":"5vA0IwQS","properties":{"formattedCitation":"Farhi, Goldstone, i Gutmann, 3.","plainCitation":"Farhi, Goldstone, i Gutmann, 3.","noteIndex":5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 xml:space="preserve">Farhi, Goldstone, </w:t>
      </w:r>
      <w:proofErr w:type="spellStart"/>
      <w:r w:rsidRPr="006E397E">
        <w:rPr>
          <w:rFonts w:cs="Calibri"/>
          <w:lang w:val="en-GB"/>
        </w:rPr>
        <w:t>i</w:t>
      </w:r>
      <w:proofErr w:type="spellEnd"/>
      <w:r w:rsidRPr="006E397E">
        <w:rPr>
          <w:rFonts w:cs="Calibri"/>
          <w:lang w:val="en-GB"/>
        </w:rPr>
        <w:t xml:space="preserve"> Gutmann, 3.</w:t>
      </w:r>
      <w:r>
        <w:fldChar w:fldCharType="end"/>
      </w:r>
    </w:p>
  </w:footnote>
  <w:footnote w:id="60">
    <w:p w14:paraId="40D0CD06" w14:textId="6BC3F7E5" w:rsidR="006E397E" w:rsidRPr="006E397E" w:rsidRDefault="006E397E">
      <w:pPr>
        <w:pStyle w:val="Tekstprzypisudolnego"/>
        <w:rPr>
          <w:lang w:val="en-GB"/>
        </w:rPr>
      </w:pPr>
      <w:r>
        <w:rPr>
          <w:rStyle w:val="Odwoanieprzypisudolnego"/>
        </w:rPr>
        <w:footnoteRef/>
      </w:r>
      <w:r w:rsidRPr="006E397E">
        <w:rPr>
          <w:lang w:val="en-GB"/>
        </w:rPr>
        <w:t xml:space="preserve"> </w:t>
      </w:r>
      <w:r>
        <w:fldChar w:fldCharType="begin"/>
      </w:r>
      <w:r w:rsidR="00B250A9">
        <w:rPr>
          <w:lang w:val="en-GB"/>
        </w:rPr>
        <w:instrText xml:space="preserve"> ADDIN ZOTERO_ITEM CSL_CITATION {"citationID":"kaeMqJYG","properties":{"formattedCitation":"Farhi, Goldstone, i Gutmann, 3.","plainCitation":"Farhi, Goldstone, i Gutmann, 3.","noteIndex":6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 xml:space="preserve">Farhi, Goldstone, </w:t>
      </w:r>
      <w:proofErr w:type="spellStart"/>
      <w:r w:rsidRPr="006E397E">
        <w:rPr>
          <w:rFonts w:cs="Calibri"/>
          <w:lang w:val="en-GB"/>
        </w:rPr>
        <w:t>i</w:t>
      </w:r>
      <w:proofErr w:type="spellEnd"/>
      <w:r w:rsidRPr="006E397E">
        <w:rPr>
          <w:rFonts w:cs="Calibri"/>
          <w:lang w:val="en-GB"/>
        </w:rPr>
        <w:t xml:space="preserve"> Gutmann, 3.</w:t>
      </w:r>
      <w:r>
        <w:fldChar w:fldCharType="end"/>
      </w:r>
    </w:p>
  </w:footnote>
  <w:footnote w:id="61">
    <w:p w14:paraId="5D67F9FA" w14:textId="177E53F6" w:rsidR="00D2248E" w:rsidRPr="00D2248E" w:rsidRDefault="00D2248E" w:rsidP="00D2248E">
      <w:pPr>
        <w:pStyle w:val="Tekstprzypisudolnego"/>
        <w:rPr>
          <w:lang w:val="en-GB"/>
        </w:rPr>
      </w:pPr>
      <w:r>
        <w:rPr>
          <w:rStyle w:val="Odwoanieprzypisudolnego"/>
        </w:rPr>
        <w:footnoteRef/>
      </w:r>
      <w:r w:rsidRPr="00D2248E">
        <w:rPr>
          <w:lang w:val="en-GB"/>
        </w:rPr>
        <w:t xml:space="preserve"> </w:t>
      </w:r>
      <w:r>
        <w:fldChar w:fldCharType="begin"/>
      </w:r>
      <w:r w:rsidR="00B250A9">
        <w:rPr>
          <w:lang w:val="en-GB"/>
        </w:rPr>
        <w:instrText xml:space="preserve"> ADDIN ZOTERO_ITEM CSL_CITATION {"citationID":"6YqDBXou","properties":{"formattedCitation":"Farhi, Goldstone, i Gutmann, 3\\uc0\\u8211{}4, 6\\uc0\\u8211{}10.","plainCitation":"Farhi, Goldstone, i Gutmann, 3–4, 6–10.","noteIndex":6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Pr="002764BF">
        <w:rPr>
          <w:rFonts w:cs="Calibri"/>
          <w:szCs w:val="24"/>
          <w:lang w:val="en-GB"/>
        </w:rPr>
        <w:t xml:space="preserve">Farhi, Goldstone, </w:t>
      </w:r>
      <w:proofErr w:type="spellStart"/>
      <w:r w:rsidRPr="002764BF">
        <w:rPr>
          <w:rFonts w:cs="Calibri"/>
          <w:szCs w:val="24"/>
          <w:lang w:val="en-GB"/>
        </w:rPr>
        <w:t>i</w:t>
      </w:r>
      <w:proofErr w:type="spellEnd"/>
      <w:r w:rsidRPr="002764BF">
        <w:rPr>
          <w:rFonts w:cs="Calibri"/>
          <w:szCs w:val="24"/>
          <w:lang w:val="en-GB"/>
        </w:rPr>
        <w:t xml:space="preserve"> Gutmann, 3–4, 6–10.</w:t>
      </w:r>
      <w:r>
        <w:fldChar w:fldCharType="end"/>
      </w:r>
    </w:p>
  </w:footnote>
  <w:footnote w:id="62">
    <w:p w14:paraId="708C904E" w14:textId="27566AA4" w:rsidR="00382FAF" w:rsidRPr="00382FAF" w:rsidRDefault="00382FAF">
      <w:pPr>
        <w:pStyle w:val="Tekstprzypisudolnego"/>
        <w:rPr>
          <w:lang w:val="en-GB"/>
        </w:rPr>
      </w:pPr>
      <w:r>
        <w:rPr>
          <w:rStyle w:val="Odwoanieprzypisudolnego"/>
        </w:rPr>
        <w:footnoteRef/>
      </w:r>
      <w:r w:rsidRPr="00382FAF">
        <w:rPr>
          <w:lang w:val="en-GB"/>
        </w:rPr>
        <w:t xml:space="preserve"> </w:t>
      </w:r>
      <w:r>
        <w:fldChar w:fldCharType="begin"/>
      </w:r>
      <w:r w:rsidR="00B250A9">
        <w:rPr>
          <w:lang w:val="en-GB"/>
        </w:rPr>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62},"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382FAF">
        <w:rPr>
          <w:rFonts w:cs="Calibri"/>
          <w:szCs w:val="24"/>
          <w:lang w:val="en-GB"/>
        </w:rPr>
        <w:t xml:space="preserve">E. Farhi </w:t>
      </w:r>
      <w:proofErr w:type="spellStart"/>
      <w:r w:rsidRPr="00382FAF">
        <w:rPr>
          <w:rFonts w:cs="Calibri"/>
          <w:szCs w:val="24"/>
          <w:lang w:val="en-GB"/>
        </w:rPr>
        <w:t>i</w:t>
      </w:r>
      <w:proofErr w:type="spellEnd"/>
      <w:r w:rsidRPr="00382FAF">
        <w:rPr>
          <w:rFonts w:cs="Calibri"/>
          <w:szCs w:val="24"/>
          <w:lang w:val="en-GB"/>
        </w:rPr>
        <w:t xml:space="preserve"> in., „Quantum Algorithms for Fixed Qubit Architectures” (</w:t>
      </w:r>
      <w:proofErr w:type="spellStart"/>
      <w:r w:rsidRPr="00382FAF">
        <w:rPr>
          <w:rFonts w:cs="Calibri"/>
          <w:szCs w:val="24"/>
          <w:lang w:val="en-GB"/>
        </w:rPr>
        <w:t>arXiv</w:t>
      </w:r>
      <w:proofErr w:type="spellEnd"/>
      <w:r w:rsidRPr="00382FAF">
        <w:rPr>
          <w:rFonts w:cs="Calibri"/>
          <w:szCs w:val="24"/>
          <w:lang w:val="en-GB"/>
        </w:rPr>
        <w:t xml:space="preserve">, 17 </w:t>
      </w:r>
      <w:proofErr w:type="spellStart"/>
      <w:r w:rsidRPr="00382FAF">
        <w:rPr>
          <w:rFonts w:cs="Calibri"/>
          <w:szCs w:val="24"/>
          <w:lang w:val="en-GB"/>
        </w:rPr>
        <w:t>marzec</w:t>
      </w:r>
      <w:proofErr w:type="spellEnd"/>
      <w:r w:rsidRPr="00382FAF">
        <w:rPr>
          <w:rFonts w:cs="Calibri"/>
          <w:szCs w:val="24"/>
          <w:lang w:val="en-GB"/>
        </w:rPr>
        <w:t xml:space="preserve"> 2017), 4, http://arxiv.org/abs/1703.06199.</w:t>
      </w:r>
      <w:r>
        <w:fldChar w:fldCharType="end"/>
      </w:r>
    </w:p>
  </w:footnote>
  <w:footnote w:id="63">
    <w:p w14:paraId="02CD9BA6" w14:textId="3EFBD5FA" w:rsidR="00734A6A" w:rsidRPr="00734A6A" w:rsidRDefault="00734A6A">
      <w:pPr>
        <w:pStyle w:val="Tekstprzypisudolnego"/>
        <w:rPr>
          <w:lang w:val="en-GB"/>
        </w:rPr>
      </w:pPr>
      <w:r>
        <w:rPr>
          <w:rStyle w:val="Odwoanieprzypisudolnego"/>
        </w:rPr>
        <w:footnoteRef/>
      </w:r>
      <w:r w:rsidRPr="00734A6A">
        <w:rPr>
          <w:lang w:val="en-GB"/>
        </w:rPr>
        <w:t xml:space="preserve"> </w:t>
      </w:r>
      <w:r>
        <w:fldChar w:fldCharType="begin"/>
      </w:r>
      <w:r w:rsidR="00B250A9">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6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Goldstone, </w:t>
      </w:r>
      <w:proofErr w:type="spellStart"/>
      <w:r w:rsidRPr="00734A6A">
        <w:rPr>
          <w:rFonts w:cs="Calibri"/>
          <w:szCs w:val="24"/>
          <w:lang w:val="en-GB"/>
        </w:rPr>
        <w:t>i</w:t>
      </w:r>
      <w:proofErr w:type="spellEnd"/>
      <w:r w:rsidRPr="00734A6A">
        <w:rPr>
          <w:rFonts w:cs="Calibri"/>
          <w:szCs w:val="24"/>
          <w:lang w:val="en-GB"/>
        </w:rPr>
        <w:t xml:space="preserve"> Gutmann, „A Quantum Approximate Optimization Algorithm Applied to a Bounded Occurrence Constraint Problem”, 2.</w:t>
      </w:r>
      <w:r>
        <w:fldChar w:fldCharType="end"/>
      </w:r>
    </w:p>
  </w:footnote>
  <w:footnote w:id="64">
    <w:p w14:paraId="2925D0FD" w14:textId="272A96AF" w:rsidR="002A2838" w:rsidRPr="002A2838" w:rsidRDefault="002A2838">
      <w:pPr>
        <w:pStyle w:val="Tekstprzypisudolnego"/>
        <w:rPr>
          <w:lang w:val="en-GB"/>
        </w:rPr>
      </w:pPr>
      <w:r>
        <w:rPr>
          <w:rStyle w:val="Odwoanieprzypisudolnego"/>
        </w:rPr>
        <w:footnoteRef/>
      </w:r>
      <w:r w:rsidRPr="002A2838">
        <w:rPr>
          <w:lang w:val="en-GB"/>
        </w:rPr>
        <w:t xml:space="preserve"> </w:t>
      </w:r>
      <w:r>
        <w:fldChar w:fldCharType="begin"/>
      </w:r>
      <w:r w:rsidR="00731733">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4},"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Pr="002A2838">
        <w:rPr>
          <w:rFonts w:cs="Calibri"/>
          <w:szCs w:val="24"/>
          <w:lang w:val="en-GB"/>
        </w:rPr>
        <w:t xml:space="preserve">Prasanna Date, Davis Arthur, </w:t>
      </w:r>
      <w:proofErr w:type="spellStart"/>
      <w:r w:rsidRPr="002A2838">
        <w:rPr>
          <w:rFonts w:cs="Calibri"/>
          <w:szCs w:val="24"/>
          <w:lang w:val="en-GB"/>
        </w:rPr>
        <w:t>i</w:t>
      </w:r>
      <w:proofErr w:type="spellEnd"/>
      <w:r w:rsidRPr="002A2838">
        <w:rPr>
          <w:rFonts w:cs="Calibri"/>
          <w:szCs w:val="24"/>
          <w:lang w:val="en-GB"/>
        </w:rPr>
        <w:t xml:space="preserve"> Lauren Pusey-</w:t>
      </w:r>
      <w:proofErr w:type="spellStart"/>
      <w:r w:rsidRPr="002A2838">
        <w:rPr>
          <w:rFonts w:cs="Calibri"/>
          <w:szCs w:val="24"/>
          <w:lang w:val="en-GB"/>
        </w:rPr>
        <w:t>Nazzaro</w:t>
      </w:r>
      <w:proofErr w:type="spellEnd"/>
      <w:r w:rsidRPr="002A2838">
        <w:rPr>
          <w:rFonts w:cs="Calibri"/>
          <w:szCs w:val="24"/>
          <w:lang w:val="en-GB"/>
        </w:rPr>
        <w:t xml:space="preserve">, „QUBO Formulations for Training Machine Learning Models”, </w:t>
      </w:r>
      <w:r w:rsidRPr="002A2838">
        <w:rPr>
          <w:rFonts w:cs="Calibri"/>
          <w:i/>
          <w:iCs/>
          <w:szCs w:val="24"/>
          <w:lang w:val="en-GB"/>
        </w:rPr>
        <w:t>Scientific Reports</w:t>
      </w:r>
      <w:r w:rsidRPr="002A2838">
        <w:rPr>
          <w:rFonts w:cs="Calibri"/>
          <w:szCs w:val="24"/>
          <w:lang w:val="en-GB"/>
        </w:rPr>
        <w:t xml:space="preserve"> 11, nr 1 (11 </w:t>
      </w:r>
      <w:proofErr w:type="spellStart"/>
      <w:r w:rsidRPr="002A2838">
        <w:rPr>
          <w:rFonts w:cs="Calibri"/>
          <w:szCs w:val="24"/>
          <w:lang w:val="en-GB"/>
        </w:rPr>
        <w:t>maj</w:t>
      </w:r>
      <w:proofErr w:type="spellEnd"/>
      <w:r w:rsidRPr="002A2838">
        <w:rPr>
          <w:rFonts w:cs="Calibri"/>
          <w:szCs w:val="24"/>
          <w:lang w:val="en-GB"/>
        </w:rPr>
        <w:t xml:space="preserve"> 2021): 1–2, https://doi.org/10.1038/s41598-021-89461-4.</w:t>
      </w:r>
      <w:r>
        <w:fldChar w:fldCharType="end"/>
      </w:r>
    </w:p>
  </w:footnote>
  <w:footnote w:id="65">
    <w:p w14:paraId="2B378DF5" w14:textId="5359CC74" w:rsidR="00A85821" w:rsidRPr="00A85821" w:rsidRDefault="00A85821">
      <w:pPr>
        <w:pStyle w:val="Tekstprzypisudolnego"/>
        <w:rPr>
          <w:lang w:val="en-GB"/>
        </w:rPr>
      </w:pPr>
      <w:r>
        <w:rPr>
          <w:rStyle w:val="Odwoanieprzypisudolnego"/>
        </w:rPr>
        <w:footnoteRef/>
      </w:r>
      <w:r w:rsidRPr="00A85821">
        <w:rPr>
          <w:lang w:val="en-GB"/>
        </w:rPr>
        <w:t xml:space="preserve"> </w:t>
      </w:r>
      <w:r>
        <w:fldChar w:fldCharType="begin"/>
      </w:r>
      <w:r w:rsidR="00731733">
        <w:rPr>
          <w:lang w:val="en-GB"/>
        </w:rPr>
        <w:instrText xml:space="preserve"> ADDIN ZOTERO_ITEM CSL_CITATION {"citationID":"H4q1Jgyy","properties":{"formattedCitation":"Andrew Lucas, \\uc0\\u8222{}Ising formulations of many NP problems\\uc0\\u8221{}, {\\i{}Frontiers in Physics} 2 (2014): 1\\uc0\\u8211{}3, https://www.frontiersin.org/articles/10.3389/fphy.2014.00005.","plainCitation":"Andrew Lucas, „Ising formulations of many NP problems”, Frontiers in Physics 2 (2014): 1–3, https://www.frontiersin.org/articles/10.3389/fphy.2014.00005.","noteIndex":65},"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A85821">
        <w:rPr>
          <w:rFonts w:cs="Calibri"/>
          <w:szCs w:val="24"/>
          <w:lang w:val="en-GB"/>
        </w:rPr>
        <w:t>Andrew Lucas, „</w:t>
      </w:r>
      <w:proofErr w:type="spellStart"/>
      <w:r w:rsidRPr="00A85821">
        <w:rPr>
          <w:rFonts w:cs="Calibri"/>
          <w:szCs w:val="24"/>
          <w:lang w:val="en-GB"/>
        </w:rPr>
        <w:t>Ising</w:t>
      </w:r>
      <w:proofErr w:type="spellEnd"/>
      <w:r w:rsidRPr="00A85821">
        <w:rPr>
          <w:rFonts w:cs="Calibri"/>
          <w:szCs w:val="24"/>
          <w:lang w:val="en-GB"/>
        </w:rPr>
        <w:t xml:space="preserve"> formulations of many NP problems”, </w:t>
      </w:r>
      <w:r w:rsidRPr="00A85821">
        <w:rPr>
          <w:rFonts w:cs="Calibri"/>
          <w:i/>
          <w:iCs/>
          <w:szCs w:val="24"/>
          <w:lang w:val="en-GB"/>
        </w:rPr>
        <w:t>Frontiers in Physics</w:t>
      </w:r>
      <w:r w:rsidRPr="00A85821">
        <w:rPr>
          <w:rFonts w:cs="Calibri"/>
          <w:szCs w:val="24"/>
          <w:lang w:val="en-GB"/>
        </w:rPr>
        <w:t xml:space="preserve"> 2 (2014): 1–3, https://www.frontiersin.org/articles/10.3389/fphy.2014.00005.</w:t>
      </w:r>
      <w:r>
        <w:fldChar w:fldCharType="end"/>
      </w:r>
    </w:p>
  </w:footnote>
  <w:footnote w:id="66">
    <w:p w14:paraId="013F4C6C" w14:textId="413665D5" w:rsidR="001700D1" w:rsidRPr="001700D1" w:rsidRDefault="001700D1">
      <w:pPr>
        <w:pStyle w:val="Tekstprzypisudolnego"/>
        <w:rPr>
          <w:lang w:val="en-GB"/>
        </w:rPr>
      </w:pPr>
      <w:r>
        <w:rPr>
          <w:rStyle w:val="Odwoanieprzypisudolnego"/>
        </w:rPr>
        <w:footnoteRef/>
      </w:r>
      <w:r w:rsidRPr="001700D1">
        <w:rPr>
          <w:lang w:val="en-GB"/>
        </w:rPr>
        <w:t xml:space="preserve"> </w:t>
      </w:r>
      <w:r>
        <w:fldChar w:fldCharType="begin"/>
      </w:r>
      <w:r w:rsidR="00731733">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66},"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Pr="001700D1">
        <w:rPr>
          <w:rFonts w:cs="Calibri"/>
          <w:szCs w:val="24"/>
          <w:lang w:val="en-GB"/>
        </w:rPr>
        <w:t xml:space="preserve">Tadashi </w:t>
      </w:r>
      <w:proofErr w:type="spellStart"/>
      <w:r w:rsidRPr="001700D1">
        <w:rPr>
          <w:rFonts w:cs="Calibri"/>
          <w:szCs w:val="24"/>
          <w:lang w:val="en-GB"/>
        </w:rPr>
        <w:t>Kadowaki</w:t>
      </w:r>
      <w:proofErr w:type="spellEnd"/>
      <w:r w:rsidRPr="001700D1">
        <w:rPr>
          <w:rFonts w:cs="Calibri"/>
          <w:szCs w:val="24"/>
          <w:lang w:val="en-GB"/>
        </w:rPr>
        <w:t xml:space="preserve"> </w:t>
      </w:r>
      <w:proofErr w:type="spellStart"/>
      <w:r w:rsidRPr="001700D1">
        <w:rPr>
          <w:rFonts w:cs="Calibri"/>
          <w:szCs w:val="24"/>
          <w:lang w:val="en-GB"/>
        </w:rPr>
        <w:t>i</w:t>
      </w:r>
      <w:proofErr w:type="spellEnd"/>
      <w:r w:rsidRPr="001700D1">
        <w:rPr>
          <w:rFonts w:cs="Calibri"/>
          <w:szCs w:val="24"/>
          <w:lang w:val="en-GB"/>
        </w:rPr>
        <w:t xml:space="preserve"> Hidetoshi </w:t>
      </w:r>
      <w:proofErr w:type="spellStart"/>
      <w:r w:rsidRPr="001700D1">
        <w:rPr>
          <w:rFonts w:cs="Calibri"/>
          <w:szCs w:val="24"/>
          <w:lang w:val="en-GB"/>
        </w:rPr>
        <w:t>Nishimori</w:t>
      </w:r>
      <w:proofErr w:type="spellEnd"/>
      <w:r w:rsidRPr="001700D1">
        <w:rPr>
          <w:rFonts w:cs="Calibri"/>
          <w:szCs w:val="24"/>
          <w:lang w:val="en-GB"/>
        </w:rPr>
        <w:t xml:space="preserve">, „Quantum Annealing in the Transverse </w:t>
      </w:r>
      <w:proofErr w:type="spellStart"/>
      <w:r w:rsidRPr="001700D1">
        <w:rPr>
          <w:rFonts w:cs="Calibri"/>
          <w:szCs w:val="24"/>
          <w:lang w:val="en-GB"/>
        </w:rPr>
        <w:t>Ising</w:t>
      </w:r>
      <w:proofErr w:type="spellEnd"/>
      <w:r w:rsidRPr="001700D1">
        <w:rPr>
          <w:rFonts w:cs="Calibri"/>
          <w:szCs w:val="24"/>
          <w:lang w:val="en-GB"/>
        </w:rPr>
        <w:t xml:space="preserve"> Model”, 25 </w:t>
      </w:r>
      <w:proofErr w:type="spellStart"/>
      <w:r w:rsidRPr="001700D1">
        <w:rPr>
          <w:rFonts w:cs="Calibri"/>
          <w:szCs w:val="24"/>
          <w:lang w:val="en-GB"/>
        </w:rPr>
        <w:t>kwiecień</w:t>
      </w:r>
      <w:proofErr w:type="spellEnd"/>
      <w:r w:rsidRPr="001700D1">
        <w:rPr>
          <w:rFonts w:cs="Calibri"/>
          <w:szCs w:val="24"/>
          <w:lang w:val="en-GB"/>
        </w:rPr>
        <w:t xml:space="preserve"> 1998, 3, https://doi.org/10.1103/PhysRevE.58.5355.</w:t>
      </w:r>
      <w:r>
        <w:fldChar w:fldCharType="end"/>
      </w:r>
    </w:p>
  </w:footnote>
  <w:footnote w:id="67">
    <w:p w14:paraId="3BD09F45" w14:textId="55E606E1" w:rsidR="00A85821" w:rsidRPr="002A2838" w:rsidRDefault="00A85821" w:rsidP="00A85821">
      <w:pPr>
        <w:pStyle w:val="Tekstprzypisudolnego"/>
        <w:rPr>
          <w:lang w:val="en-GB"/>
        </w:rPr>
      </w:pPr>
      <w:r>
        <w:rPr>
          <w:rStyle w:val="Odwoanieprzypisudolnego"/>
        </w:rPr>
        <w:footnoteRef/>
      </w:r>
      <w:r w:rsidRPr="002A2838">
        <w:rPr>
          <w:lang w:val="en-GB"/>
        </w:rPr>
        <w:t xml:space="preserve"> </w:t>
      </w:r>
      <w:r>
        <w:fldChar w:fldCharType="begin"/>
      </w:r>
      <w:r w:rsidR="00731733">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67},"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Pr="002A2838">
        <w:rPr>
          <w:rFonts w:cs="Calibri"/>
          <w:szCs w:val="24"/>
          <w:lang w:val="en-GB"/>
        </w:rPr>
        <w:t xml:space="preserve">Fred Glover, Gary </w:t>
      </w:r>
      <w:proofErr w:type="spellStart"/>
      <w:r w:rsidRPr="002A2838">
        <w:rPr>
          <w:rFonts w:cs="Calibri"/>
          <w:szCs w:val="24"/>
          <w:lang w:val="en-GB"/>
        </w:rPr>
        <w:t>Kochenberger</w:t>
      </w:r>
      <w:proofErr w:type="spellEnd"/>
      <w:r w:rsidRPr="002A2838">
        <w:rPr>
          <w:rFonts w:cs="Calibri"/>
          <w:szCs w:val="24"/>
          <w:lang w:val="en-GB"/>
        </w:rPr>
        <w:t xml:space="preserve">, </w:t>
      </w:r>
      <w:proofErr w:type="spellStart"/>
      <w:r w:rsidRPr="002A2838">
        <w:rPr>
          <w:rFonts w:cs="Calibri"/>
          <w:szCs w:val="24"/>
          <w:lang w:val="en-GB"/>
        </w:rPr>
        <w:t>i</w:t>
      </w:r>
      <w:proofErr w:type="spellEnd"/>
      <w:r w:rsidRPr="002A2838">
        <w:rPr>
          <w:rFonts w:cs="Calibri"/>
          <w:szCs w:val="24"/>
          <w:lang w:val="en-GB"/>
        </w:rPr>
        <w:t xml:space="preserve"> Yu Du, „A Tutorial on Formulating and Using QUBO Models” (</w:t>
      </w:r>
      <w:proofErr w:type="spellStart"/>
      <w:r w:rsidRPr="002A2838">
        <w:rPr>
          <w:rFonts w:cs="Calibri"/>
          <w:szCs w:val="24"/>
          <w:lang w:val="en-GB"/>
        </w:rPr>
        <w:t>arXiv</w:t>
      </w:r>
      <w:proofErr w:type="spellEnd"/>
      <w:r w:rsidRPr="002A2838">
        <w:rPr>
          <w:rFonts w:cs="Calibri"/>
          <w:szCs w:val="24"/>
          <w:lang w:val="en-GB"/>
        </w:rPr>
        <w:t xml:space="preserve">, 4 </w:t>
      </w:r>
      <w:proofErr w:type="spellStart"/>
      <w:r w:rsidRPr="002A2838">
        <w:rPr>
          <w:rFonts w:cs="Calibri"/>
          <w:szCs w:val="24"/>
          <w:lang w:val="en-GB"/>
        </w:rPr>
        <w:t>listopad</w:t>
      </w:r>
      <w:proofErr w:type="spellEnd"/>
      <w:r w:rsidRPr="002A2838">
        <w:rPr>
          <w:rFonts w:cs="Calibri"/>
          <w:szCs w:val="24"/>
          <w:lang w:val="en-GB"/>
        </w:rPr>
        <w:t xml:space="preserve"> 2019), 5–7, https://doi.org/10.48550/arXiv.1811.11538.</w:t>
      </w:r>
      <w:r>
        <w:fldChar w:fldCharType="end"/>
      </w:r>
    </w:p>
  </w:footnote>
  <w:footnote w:id="68">
    <w:p w14:paraId="76276176" w14:textId="22ED01EF" w:rsidR="005A08E4" w:rsidRPr="005A08E4" w:rsidRDefault="005A08E4">
      <w:pPr>
        <w:pStyle w:val="Tekstprzypisudolnego"/>
        <w:rPr>
          <w:lang w:val="en-GB"/>
        </w:rPr>
      </w:pPr>
      <w:r>
        <w:rPr>
          <w:rStyle w:val="Odwoanieprzypisudolnego"/>
        </w:rPr>
        <w:footnoteRef/>
      </w:r>
      <w:r w:rsidRPr="005A08E4">
        <w:rPr>
          <w:lang w:val="en-GB"/>
        </w:rPr>
        <w:t xml:space="preserve"> </w:t>
      </w:r>
      <w:r>
        <w:fldChar w:fldCharType="begin"/>
      </w:r>
      <w:r w:rsidR="00731733">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68},"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5A08E4">
        <w:rPr>
          <w:rFonts w:cs="Calibri"/>
          <w:szCs w:val="24"/>
          <w:lang w:val="en-GB"/>
        </w:rPr>
        <w:t xml:space="preserve">„Quantum Annealing and Related Optimization Methods | SpringerLink”, 13, 21–22, </w:t>
      </w:r>
      <w:proofErr w:type="spellStart"/>
      <w:r w:rsidRPr="005A08E4">
        <w:rPr>
          <w:rFonts w:cs="Calibri"/>
          <w:szCs w:val="24"/>
          <w:lang w:val="en-GB"/>
        </w:rPr>
        <w:t>dostęp</w:t>
      </w:r>
      <w:proofErr w:type="spellEnd"/>
      <w:r w:rsidRPr="005A08E4">
        <w:rPr>
          <w:rFonts w:cs="Calibri"/>
          <w:szCs w:val="24"/>
          <w:lang w:val="en-GB"/>
        </w:rPr>
        <w:t xml:space="preserve"> 13 </w:t>
      </w:r>
      <w:proofErr w:type="spellStart"/>
      <w:r w:rsidRPr="005A08E4">
        <w:rPr>
          <w:rFonts w:cs="Calibri"/>
          <w:szCs w:val="24"/>
          <w:lang w:val="en-GB"/>
        </w:rPr>
        <w:t>październik</w:t>
      </w:r>
      <w:proofErr w:type="spellEnd"/>
      <w:r w:rsidRPr="005A08E4">
        <w:rPr>
          <w:rFonts w:cs="Calibri"/>
          <w:szCs w:val="24"/>
          <w:lang w:val="en-GB"/>
        </w:rPr>
        <w:t xml:space="preserve"> 2022, https://link.springer.com/book/10.1007/11526216.</w:t>
      </w:r>
      <w:r>
        <w:fldChar w:fldCharType="end"/>
      </w:r>
    </w:p>
  </w:footnote>
  <w:footnote w:id="69">
    <w:p w14:paraId="541159C4" w14:textId="362ADA2A" w:rsidR="00646A07" w:rsidRPr="00646A07" w:rsidRDefault="00646A07">
      <w:pPr>
        <w:pStyle w:val="Tekstprzypisudolnego"/>
        <w:rPr>
          <w:lang w:val="en-GB"/>
        </w:rPr>
      </w:pPr>
      <w:r>
        <w:rPr>
          <w:rStyle w:val="Odwoanieprzypisudolnego"/>
        </w:rPr>
        <w:footnoteRef/>
      </w:r>
      <w:r w:rsidRPr="00646A07">
        <w:rPr>
          <w:lang w:val="en-GB"/>
        </w:rPr>
        <w:t xml:space="preserve"> </w:t>
      </w:r>
      <w:r>
        <w:fldChar w:fldCharType="begin"/>
      </w:r>
      <w:r w:rsidR="00B250A9">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6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Goldstone, </w:t>
      </w:r>
      <w:proofErr w:type="spellStart"/>
      <w:r w:rsidRPr="00646A07">
        <w:rPr>
          <w:rFonts w:cs="Calibri"/>
          <w:szCs w:val="24"/>
          <w:lang w:val="en-GB"/>
        </w:rPr>
        <w:t>i</w:t>
      </w:r>
      <w:proofErr w:type="spellEnd"/>
      <w:r w:rsidRPr="00646A07">
        <w:rPr>
          <w:rFonts w:cs="Calibri"/>
          <w:szCs w:val="24"/>
          <w:lang w:val="en-GB"/>
        </w:rPr>
        <w:t xml:space="preserve"> Gutmann, „A Quantum Approximate Optimization Algorithm”, 4.</w:t>
      </w:r>
      <w:r>
        <w:fldChar w:fldCharType="end"/>
      </w:r>
    </w:p>
  </w:footnote>
  <w:footnote w:id="70">
    <w:p w14:paraId="2BE709F6" w14:textId="064C6B78"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B250A9">
        <w:rPr>
          <w:lang w:val="en-GB"/>
        </w:rPr>
        <w:instrText xml:space="preserve"> ADDIN ZOTERO_ITEM CSL_CITATION {"citationID":"Zkshvn5r","properties":{"formattedCitation":"Farhi, Goldstone, i Gutmann, 4.","plainCitation":"Farhi, Goldstone, i Gutmann, 4.","noteIndex":7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AF4F49">
        <w:rPr>
          <w:rFonts w:cs="Calibri"/>
          <w:lang w:val="en-GB"/>
        </w:rPr>
        <w:t xml:space="preserve">Farhi, Goldstone, </w:t>
      </w:r>
      <w:proofErr w:type="spellStart"/>
      <w:r w:rsidRPr="00AF4F49">
        <w:rPr>
          <w:rFonts w:cs="Calibri"/>
          <w:lang w:val="en-GB"/>
        </w:rPr>
        <w:t>i</w:t>
      </w:r>
      <w:proofErr w:type="spellEnd"/>
      <w:r w:rsidRPr="00AF4F49">
        <w:rPr>
          <w:rFonts w:cs="Calibri"/>
          <w:lang w:val="en-GB"/>
        </w:rPr>
        <w:t xml:space="preserve"> Gutmann, 4.</w:t>
      </w:r>
      <w:r>
        <w:fldChar w:fldCharType="end"/>
      </w:r>
    </w:p>
  </w:footnote>
  <w:footnote w:id="71">
    <w:p w14:paraId="2EDA323D" w14:textId="744C4029" w:rsidR="00AF4F49" w:rsidRPr="00AF4F49" w:rsidRDefault="00AF4F49">
      <w:pPr>
        <w:pStyle w:val="Tekstprzypisudolnego"/>
        <w:rPr>
          <w:lang w:val="en-GB"/>
        </w:rPr>
      </w:pPr>
      <w:r>
        <w:rPr>
          <w:rStyle w:val="Odwoanieprzypisudolnego"/>
        </w:rPr>
        <w:footnoteRef/>
      </w:r>
      <w:r w:rsidRPr="00AF4F49">
        <w:rPr>
          <w:lang w:val="en-GB"/>
        </w:rPr>
        <w:t xml:space="preserve"> </w:t>
      </w:r>
      <w:r>
        <w:fldChar w:fldCharType="begin"/>
      </w:r>
      <w:r w:rsidR="00B250A9">
        <w:rPr>
          <w:lang w:val="en-GB"/>
        </w:rPr>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71},"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AF4F49">
        <w:rPr>
          <w:rFonts w:cs="Calibri"/>
          <w:szCs w:val="24"/>
          <w:lang w:val="en-GB"/>
        </w:rPr>
        <w:t xml:space="preserve">Farhi, Goldstone, </w:t>
      </w:r>
      <w:proofErr w:type="spellStart"/>
      <w:r w:rsidRPr="00AF4F49">
        <w:rPr>
          <w:rFonts w:cs="Calibri"/>
          <w:szCs w:val="24"/>
          <w:lang w:val="en-GB"/>
        </w:rPr>
        <w:t>i</w:t>
      </w:r>
      <w:proofErr w:type="spellEnd"/>
      <w:r w:rsidRPr="00AF4F49">
        <w:rPr>
          <w:rFonts w:cs="Calibri"/>
          <w:szCs w:val="24"/>
          <w:lang w:val="en-GB"/>
        </w:rPr>
        <w:t xml:space="preserve"> Gutmann, „A Quantum Approximate Optimization Algorithm Applied to a Bounded Occurrence Constraint Problem”, 5–6.</w:t>
      </w:r>
      <w:r>
        <w:fldChar w:fldCharType="end"/>
      </w:r>
    </w:p>
  </w:footnote>
  <w:footnote w:id="72">
    <w:p w14:paraId="3DC82FCB" w14:textId="79E5E99E" w:rsidR="000D5053" w:rsidRPr="000D5053" w:rsidRDefault="000D5053">
      <w:pPr>
        <w:pStyle w:val="Tekstprzypisudolnego"/>
        <w:rPr>
          <w:lang w:val="en-GB"/>
        </w:rPr>
      </w:pPr>
      <w:r>
        <w:rPr>
          <w:rStyle w:val="Odwoanieprzypisudolnego"/>
        </w:rPr>
        <w:footnoteRef/>
      </w:r>
      <w:r w:rsidRPr="000D5053">
        <w:rPr>
          <w:lang w:val="en-GB"/>
        </w:rPr>
        <w:t xml:space="preserve"> </w:t>
      </w:r>
      <w:r>
        <w:fldChar w:fldCharType="begin"/>
      </w:r>
      <w:r w:rsidR="00B250A9">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7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00986AE0" w:rsidRPr="00986AE0">
        <w:rPr>
          <w:rFonts w:cs="Calibri"/>
          <w:szCs w:val="24"/>
          <w:lang w:val="en-GB"/>
        </w:rPr>
        <w:t xml:space="preserve">Farhi, Goldstone, </w:t>
      </w:r>
      <w:proofErr w:type="spellStart"/>
      <w:r w:rsidR="00986AE0" w:rsidRPr="00986AE0">
        <w:rPr>
          <w:rFonts w:cs="Calibri"/>
          <w:szCs w:val="24"/>
          <w:lang w:val="en-GB"/>
        </w:rPr>
        <w:t>i</w:t>
      </w:r>
      <w:proofErr w:type="spellEnd"/>
      <w:r w:rsidR="00986AE0" w:rsidRPr="00986AE0">
        <w:rPr>
          <w:rFonts w:cs="Calibri"/>
          <w:szCs w:val="24"/>
          <w:lang w:val="en-GB"/>
        </w:rPr>
        <w:t xml:space="preserve"> Gutmann, „A Quantum Approximate Optimization Algorithm”, 2,4.</w:t>
      </w:r>
      <w:r>
        <w:fldChar w:fldCharType="end"/>
      </w:r>
    </w:p>
  </w:footnote>
  <w:footnote w:id="73">
    <w:p w14:paraId="791BEB9C" w14:textId="5671887B"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B250A9">
        <w:rPr>
          <w:lang w:val="en-GB"/>
        </w:rPr>
        <w:instrText xml:space="preserve"> ADDIN ZOTERO_ITEM CSL_CITATION {"citationID":"6KfMX5Yx","properties":{"formattedCitation":"Farhi, Goldstone, i Gutmann, 2.","plainCitation":"Farhi, Goldstone, i Gutmann, 2.","noteIndex":7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label":"page"}],"schema":"https://github.com/citation-style-language/schema/raw/master/csl-citation.json"} </w:instrText>
      </w:r>
      <w:r>
        <w:fldChar w:fldCharType="separate"/>
      </w:r>
      <w:r w:rsidRPr="00986AE0">
        <w:rPr>
          <w:rFonts w:cs="Calibri"/>
          <w:lang w:val="en-GB"/>
        </w:rPr>
        <w:t xml:space="preserve">Farhi, Goldstone, </w:t>
      </w:r>
      <w:proofErr w:type="spellStart"/>
      <w:r w:rsidRPr="00986AE0">
        <w:rPr>
          <w:rFonts w:cs="Calibri"/>
          <w:lang w:val="en-GB"/>
        </w:rPr>
        <w:t>i</w:t>
      </w:r>
      <w:proofErr w:type="spellEnd"/>
      <w:r w:rsidRPr="00986AE0">
        <w:rPr>
          <w:rFonts w:cs="Calibri"/>
          <w:lang w:val="en-GB"/>
        </w:rPr>
        <w:t xml:space="preserve"> Gutmann, 2.</w:t>
      </w:r>
      <w:r>
        <w:fldChar w:fldCharType="end"/>
      </w:r>
    </w:p>
  </w:footnote>
  <w:footnote w:id="74">
    <w:p w14:paraId="6163CA3F" w14:textId="6EA51160" w:rsidR="00986AE0" w:rsidRPr="00986AE0" w:rsidRDefault="00986AE0">
      <w:pPr>
        <w:pStyle w:val="Tekstprzypisudolnego"/>
        <w:rPr>
          <w:lang w:val="en-GB"/>
        </w:rPr>
      </w:pPr>
      <w:r>
        <w:rPr>
          <w:rStyle w:val="Odwoanieprzypisudolnego"/>
        </w:rPr>
        <w:footnoteRef/>
      </w:r>
      <w:r w:rsidRPr="00986AE0">
        <w:rPr>
          <w:lang w:val="en-GB"/>
        </w:rPr>
        <w:t xml:space="preserve"> </w:t>
      </w:r>
      <w:r>
        <w:fldChar w:fldCharType="begin"/>
      </w:r>
      <w:r w:rsidR="00B250A9">
        <w:rPr>
          <w:lang w:val="en-GB"/>
        </w:rPr>
        <w:instrText xml:space="preserve"> ADDIN ZOTERO_ITEM CSL_CITATION {"citationID":"Ele9NNqO","properties":{"formattedCitation":"Farhi, Goldstone, i Gutmann, 2\\uc0\\u8211{}3.","plainCitation":"Farhi, Goldstone, i Gutmann, 2–3.","noteIndex":7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3","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2–3.</w:t>
      </w:r>
      <w:r>
        <w:fldChar w:fldCharType="end"/>
      </w:r>
    </w:p>
  </w:footnote>
  <w:footnote w:id="75">
    <w:p w14:paraId="715B8971" w14:textId="00E580A1"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LYSxf1VG","properties":{"formattedCitation":"Farhi, Goldstone, i Gutmann, 3.","plainCitation":"Farhi, Goldstone, i Gutmann, 3.","noteIndex":7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 xml:space="preserve">Farhi, Goldstone, </w:t>
      </w:r>
      <w:proofErr w:type="spellStart"/>
      <w:r w:rsidRPr="00291E0F">
        <w:rPr>
          <w:rFonts w:cs="Calibri"/>
          <w:lang w:val="en-GB"/>
        </w:rPr>
        <w:t>i</w:t>
      </w:r>
      <w:proofErr w:type="spellEnd"/>
      <w:r w:rsidRPr="00291E0F">
        <w:rPr>
          <w:rFonts w:cs="Calibri"/>
          <w:lang w:val="en-GB"/>
        </w:rPr>
        <w:t xml:space="preserve"> Gutmann, 3.</w:t>
      </w:r>
      <w:r>
        <w:fldChar w:fldCharType="end"/>
      </w:r>
    </w:p>
  </w:footnote>
  <w:footnote w:id="76">
    <w:p w14:paraId="1FCE51FA" w14:textId="59AA6F51"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z9taIrgI","properties":{"formattedCitation":"Farhi, Goldstone, i Gutmann, 6\\uc0\\u8211{}7.","plainCitation":"Farhi, Goldstone, i Gutmann, 6–7.","noteIndex":7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6–7.</w:t>
      </w:r>
      <w:r>
        <w:fldChar w:fldCharType="end"/>
      </w:r>
    </w:p>
  </w:footnote>
  <w:footnote w:id="77">
    <w:p w14:paraId="690424B6" w14:textId="6D6F830A"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77},"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A Quantum Approximate Optimization Algorithm Applied to a Bounded Occurrence Constraint Problem”, 12.</w:t>
      </w:r>
      <w:r>
        <w:fldChar w:fldCharType="end"/>
      </w:r>
    </w:p>
  </w:footnote>
  <w:footnote w:id="78">
    <w:p w14:paraId="773A155D" w14:textId="7347AFA8" w:rsidR="002E6CDE" w:rsidRPr="002E6CDE" w:rsidRDefault="002E6CDE">
      <w:pPr>
        <w:pStyle w:val="Tekstprzypisudolnego"/>
        <w:rPr>
          <w:lang w:val="en-GB"/>
        </w:rPr>
      </w:pPr>
      <w:r>
        <w:rPr>
          <w:rStyle w:val="Odwoanieprzypisudolnego"/>
        </w:rPr>
        <w:footnoteRef/>
      </w:r>
      <w:r w:rsidRPr="002E6CDE">
        <w:rPr>
          <w:lang w:val="en-GB"/>
        </w:rPr>
        <w:t xml:space="preserve"> </w:t>
      </w:r>
      <w:r>
        <w:fldChar w:fldCharType="begin"/>
      </w:r>
      <w:r w:rsidR="00731733">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78},"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Pr="002E6CDE">
        <w:rPr>
          <w:rFonts w:cs="Calibri"/>
          <w:szCs w:val="24"/>
          <w:lang w:val="en-GB"/>
        </w:rPr>
        <w:t xml:space="preserve">Guillaume Verdon, Michael Broughton, </w:t>
      </w:r>
      <w:proofErr w:type="spellStart"/>
      <w:r w:rsidRPr="002E6CDE">
        <w:rPr>
          <w:rFonts w:cs="Calibri"/>
          <w:szCs w:val="24"/>
          <w:lang w:val="en-GB"/>
        </w:rPr>
        <w:t>i</w:t>
      </w:r>
      <w:proofErr w:type="spellEnd"/>
      <w:r w:rsidRPr="002E6CDE">
        <w:rPr>
          <w:rFonts w:cs="Calibri"/>
          <w:szCs w:val="24"/>
          <w:lang w:val="en-GB"/>
        </w:rPr>
        <w:t xml:space="preserve"> Jacob </w:t>
      </w:r>
      <w:proofErr w:type="spellStart"/>
      <w:r w:rsidRPr="002E6CDE">
        <w:rPr>
          <w:rFonts w:cs="Calibri"/>
          <w:szCs w:val="24"/>
          <w:lang w:val="en-GB"/>
        </w:rPr>
        <w:t>Biamonte</w:t>
      </w:r>
      <w:proofErr w:type="spellEnd"/>
      <w:r w:rsidRPr="002E6CDE">
        <w:rPr>
          <w:rFonts w:cs="Calibri"/>
          <w:szCs w:val="24"/>
          <w:lang w:val="en-GB"/>
        </w:rPr>
        <w:t>, „A quantum algorithm to train neural networks using low-depth circuits” (</w:t>
      </w:r>
      <w:proofErr w:type="spellStart"/>
      <w:r w:rsidRPr="002E6CDE">
        <w:rPr>
          <w:rFonts w:cs="Calibri"/>
          <w:szCs w:val="24"/>
          <w:lang w:val="en-GB"/>
        </w:rPr>
        <w:t>arXiv</w:t>
      </w:r>
      <w:proofErr w:type="spellEnd"/>
      <w:r w:rsidRPr="002E6CDE">
        <w:rPr>
          <w:rFonts w:cs="Calibri"/>
          <w:szCs w:val="24"/>
          <w:lang w:val="en-GB"/>
        </w:rPr>
        <w:t xml:space="preserve">, 14 </w:t>
      </w:r>
      <w:proofErr w:type="spellStart"/>
      <w:r w:rsidRPr="002E6CDE">
        <w:rPr>
          <w:rFonts w:cs="Calibri"/>
          <w:szCs w:val="24"/>
          <w:lang w:val="en-GB"/>
        </w:rPr>
        <w:t>grudzień</w:t>
      </w:r>
      <w:proofErr w:type="spellEnd"/>
      <w:r w:rsidRPr="002E6CDE">
        <w:rPr>
          <w:rFonts w:cs="Calibri"/>
          <w:szCs w:val="24"/>
          <w:lang w:val="en-GB"/>
        </w:rPr>
        <w:t xml:space="preserve"> 2017), 3, https://doi.org/10.48550/arXiv.1712.05304.</w:t>
      </w:r>
      <w:r>
        <w:fldChar w:fldCharType="end"/>
      </w:r>
    </w:p>
  </w:footnote>
  <w:footnote w:id="79">
    <w:p w14:paraId="4FA8E67D" w14:textId="7D032F4A"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7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Goldstone, </w:t>
      </w:r>
      <w:proofErr w:type="spellStart"/>
      <w:r w:rsidRPr="00291E0F">
        <w:rPr>
          <w:rFonts w:cs="Calibri"/>
          <w:szCs w:val="24"/>
          <w:lang w:val="en-GB"/>
        </w:rPr>
        <w:t>i</w:t>
      </w:r>
      <w:proofErr w:type="spellEnd"/>
      <w:r w:rsidRPr="00291E0F">
        <w:rPr>
          <w:rFonts w:cs="Calibri"/>
          <w:szCs w:val="24"/>
          <w:lang w:val="en-GB"/>
        </w:rPr>
        <w:t xml:space="preserve"> Gutmann, „A Quantum Approximate Optimization Algorithm”, 3.</w:t>
      </w:r>
      <w:r>
        <w:fldChar w:fldCharType="end"/>
      </w:r>
    </w:p>
  </w:footnote>
  <w:footnote w:id="80">
    <w:p w14:paraId="59296EC0" w14:textId="7B7E17FC" w:rsidR="00291E0F" w:rsidRPr="00291E0F" w:rsidRDefault="00291E0F">
      <w:pPr>
        <w:pStyle w:val="Tekstprzypisudolnego"/>
        <w:rPr>
          <w:lang w:val="en-GB"/>
        </w:rPr>
      </w:pPr>
      <w:r>
        <w:rPr>
          <w:rStyle w:val="Odwoanieprzypisudolnego"/>
        </w:rPr>
        <w:footnoteRef/>
      </w:r>
      <w:r w:rsidRPr="00291E0F">
        <w:rPr>
          <w:lang w:val="en-GB"/>
        </w:rPr>
        <w:t xml:space="preserve"> </w:t>
      </w:r>
      <w:r>
        <w:fldChar w:fldCharType="begin"/>
      </w:r>
      <w:r w:rsidR="00B250A9">
        <w:rPr>
          <w:lang w:val="en-GB"/>
        </w:rPr>
        <w:instrText xml:space="preserve"> ADDIN ZOTERO_ITEM CSL_CITATION {"citationID":"1VC28r8y","properties":{"formattedCitation":"Farhi, Goldstone, i Gutmann, 3.","plainCitation":"Farhi, Goldstone, i Gutmann, 3.","noteIndex":8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 xml:space="preserve">Farhi, Goldstone, </w:t>
      </w:r>
      <w:proofErr w:type="spellStart"/>
      <w:r w:rsidRPr="00291E0F">
        <w:rPr>
          <w:rFonts w:cs="Calibri"/>
          <w:lang w:val="en-GB"/>
        </w:rPr>
        <w:t>i</w:t>
      </w:r>
      <w:proofErr w:type="spellEnd"/>
      <w:r w:rsidRPr="00291E0F">
        <w:rPr>
          <w:rFonts w:cs="Calibri"/>
          <w:lang w:val="en-GB"/>
        </w:rPr>
        <w:t xml:space="preserve"> Gutmann, 3.</w:t>
      </w:r>
      <w:r>
        <w:fldChar w:fldCharType="end"/>
      </w:r>
    </w:p>
  </w:footnote>
  <w:footnote w:id="81">
    <w:p w14:paraId="1D45932A" w14:textId="260806C6"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B250A9">
        <w:rPr>
          <w:lang w:val="en-GB"/>
        </w:rPr>
        <w:instrText xml:space="preserve"> ADDIN ZOTERO_ITEM CSL_CITATION {"citationID":"cKmSZjsU","properties":{"formattedCitation":"Farhi, Goldstone, i Gutmann, 7.","plainCitation":"Farhi, Goldstone, i Gutmann, 7.","noteIndex":8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7","label":"page"}],"schema":"https://github.com/citation-style-language/schema/raw/master/csl-citation.json"} </w:instrText>
      </w:r>
      <w:r>
        <w:fldChar w:fldCharType="separate"/>
      </w:r>
      <w:r w:rsidRPr="006D78B8">
        <w:rPr>
          <w:rFonts w:cs="Calibri"/>
          <w:lang w:val="en-GB"/>
        </w:rPr>
        <w:t xml:space="preserve">Farhi, Goldstone, </w:t>
      </w:r>
      <w:proofErr w:type="spellStart"/>
      <w:r w:rsidRPr="006D78B8">
        <w:rPr>
          <w:rFonts w:cs="Calibri"/>
          <w:lang w:val="en-GB"/>
        </w:rPr>
        <w:t>i</w:t>
      </w:r>
      <w:proofErr w:type="spellEnd"/>
      <w:r w:rsidRPr="006D78B8">
        <w:rPr>
          <w:rFonts w:cs="Calibri"/>
          <w:lang w:val="en-GB"/>
        </w:rPr>
        <w:t xml:space="preserve"> Gutmann, 7.</w:t>
      </w:r>
      <w:r>
        <w:fldChar w:fldCharType="end"/>
      </w:r>
    </w:p>
  </w:footnote>
  <w:footnote w:id="82">
    <w:p w14:paraId="433CE854" w14:textId="04CD4ECF" w:rsidR="004E0DF7" w:rsidRPr="004E0DF7" w:rsidRDefault="004E0DF7">
      <w:pPr>
        <w:pStyle w:val="Tekstprzypisudolnego"/>
        <w:rPr>
          <w:lang w:val="en-GB"/>
        </w:rPr>
      </w:pPr>
      <w:r>
        <w:rPr>
          <w:rStyle w:val="Odwoanieprzypisudolnego"/>
        </w:rPr>
        <w:footnoteRef/>
      </w:r>
      <w:r w:rsidRPr="004E0DF7">
        <w:rPr>
          <w:lang w:val="en-GB"/>
        </w:rPr>
        <w:t xml:space="preserve"> </w:t>
      </w:r>
      <w:r>
        <w:fldChar w:fldCharType="begin"/>
      </w:r>
      <w:r w:rsidR="00B250A9">
        <w:rPr>
          <w:lang w:val="en-GB"/>
        </w:rPr>
        <w:instrText xml:space="preserve"> ADDIN ZOTERO_ITEM CSL_CITATION {"citationID":"JbXIV1lB","properties":{"formattedCitation":"Farhi i in., \\uc0\\u8222{}Quantum Algorithms for Fixed Qubit Architectures\\uc0\\u8221{}, 13\\uc0\\u8211{}14.","plainCitation":"Farhi i in., „Quantum Algorithms for Fixed Qubit Architectures”, 13–14.","noteIndex":82},"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00382FAF" w:rsidRPr="00382FAF">
        <w:rPr>
          <w:rFonts w:cs="Calibri"/>
          <w:szCs w:val="24"/>
          <w:lang w:val="en-GB"/>
        </w:rPr>
        <w:t xml:space="preserve">Farhi </w:t>
      </w:r>
      <w:proofErr w:type="spellStart"/>
      <w:r w:rsidR="00382FAF" w:rsidRPr="00382FAF">
        <w:rPr>
          <w:rFonts w:cs="Calibri"/>
          <w:szCs w:val="24"/>
          <w:lang w:val="en-GB"/>
        </w:rPr>
        <w:t>i</w:t>
      </w:r>
      <w:proofErr w:type="spellEnd"/>
      <w:r w:rsidR="00382FAF" w:rsidRPr="00382FAF">
        <w:rPr>
          <w:rFonts w:cs="Calibri"/>
          <w:szCs w:val="24"/>
          <w:lang w:val="en-GB"/>
        </w:rPr>
        <w:t xml:space="preserve"> in., „Quantum Algorithms for Fixed Qubit Architectures”, 13–14.</w:t>
      </w:r>
      <w:r>
        <w:fldChar w:fldCharType="end"/>
      </w:r>
    </w:p>
  </w:footnote>
  <w:footnote w:id="83">
    <w:p w14:paraId="48B48B56" w14:textId="381CB0B1" w:rsidR="00BC08F1" w:rsidRPr="00BC08F1" w:rsidRDefault="00BC08F1">
      <w:pPr>
        <w:pStyle w:val="Tekstprzypisudolnego"/>
        <w:rPr>
          <w:lang w:val="en-GB"/>
        </w:rPr>
      </w:pPr>
      <w:r>
        <w:rPr>
          <w:rStyle w:val="Odwoanieprzypisudolnego"/>
        </w:rPr>
        <w:footnoteRef/>
      </w:r>
      <w:r w:rsidRPr="00BC08F1">
        <w:rPr>
          <w:lang w:val="en-GB"/>
        </w:rPr>
        <w:t xml:space="preserve"> </w:t>
      </w:r>
      <w:r>
        <w:fldChar w:fldCharType="begin"/>
      </w:r>
      <w:r w:rsidR="00B250A9">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8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004E0DF7" w:rsidRPr="004E0DF7">
        <w:rPr>
          <w:rFonts w:cs="Calibri"/>
          <w:szCs w:val="24"/>
          <w:lang w:val="en-GB"/>
        </w:rPr>
        <w:t xml:space="preserve">Farhi, Goldstone, </w:t>
      </w:r>
      <w:proofErr w:type="spellStart"/>
      <w:r w:rsidR="004E0DF7" w:rsidRPr="004E0DF7">
        <w:rPr>
          <w:rFonts w:cs="Calibri"/>
          <w:szCs w:val="24"/>
          <w:lang w:val="en-GB"/>
        </w:rPr>
        <w:t>i</w:t>
      </w:r>
      <w:proofErr w:type="spellEnd"/>
      <w:r w:rsidR="004E0DF7" w:rsidRPr="004E0DF7">
        <w:rPr>
          <w:rFonts w:cs="Calibri"/>
          <w:szCs w:val="24"/>
          <w:lang w:val="en-GB"/>
        </w:rPr>
        <w:t xml:space="preserve"> Gutmann, „A Quantum Approximate Optimization Algorithm”, 10–11.</w:t>
      </w:r>
      <w:r>
        <w:fldChar w:fldCharType="end"/>
      </w:r>
    </w:p>
  </w:footnote>
  <w:footnote w:id="84">
    <w:p w14:paraId="042864A0" w14:textId="6FD69ED5" w:rsidR="000D6792" w:rsidRPr="00856A3C" w:rsidRDefault="000D6792" w:rsidP="000D6792">
      <w:pPr>
        <w:pStyle w:val="Tekstprzypisudolnego"/>
        <w:rPr>
          <w:lang w:val="en-GB"/>
        </w:rPr>
      </w:pPr>
      <w:r>
        <w:rPr>
          <w:rStyle w:val="Odwoanieprzypisudolnego"/>
        </w:rPr>
        <w:footnoteRef/>
      </w:r>
      <w:r w:rsidRPr="00856A3C">
        <w:rPr>
          <w:lang w:val="en-GB"/>
        </w:rPr>
        <w:t xml:space="preserve"> </w:t>
      </w:r>
      <w:r>
        <w:fldChar w:fldCharType="begin"/>
      </w:r>
      <w:r w:rsidR="00B250A9">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84},"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 xml:space="preserve">Edward Farhi </w:t>
      </w:r>
      <w:proofErr w:type="spellStart"/>
      <w:r w:rsidRPr="00856A3C">
        <w:rPr>
          <w:rFonts w:cs="Calibri"/>
          <w:szCs w:val="24"/>
          <w:lang w:val="en-GB"/>
        </w:rPr>
        <w:t>i</w:t>
      </w:r>
      <w:proofErr w:type="spellEnd"/>
      <w:r w:rsidRPr="00856A3C">
        <w:rPr>
          <w:rFonts w:cs="Calibri"/>
          <w:szCs w:val="24"/>
          <w:lang w:val="en-GB"/>
        </w:rPr>
        <w:t xml:space="preserve"> Aram W. Harrow, „Quantum Supremacy through the Quantum Approximate Optimization Algorithm” (</w:t>
      </w:r>
      <w:proofErr w:type="spellStart"/>
      <w:r w:rsidRPr="00856A3C">
        <w:rPr>
          <w:rFonts w:cs="Calibri"/>
          <w:szCs w:val="24"/>
          <w:lang w:val="en-GB"/>
        </w:rPr>
        <w:t>arXiv</w:t>
      </w:r>
      <w:proofErr w:type="spellEnd"/>
      <w:r w:rsidRPr="00856A3C">
        <w:rPr>
          <w:rFonts w:cs="Calibri"/>
          <w:szCs w:val="24"/>
          <w:lang w:val="en-GB"/>
        </w:rPr>
        <w:t xml:space="preserve">, 20 </w:t>
      </w:r>
      <w:proofErr w:type="spellStart"/>
      <w:r w:rsidRPr="00856A3C">
        <w:rPr>
          <w:rFonts w:cs="Calibri"/>
          <w:szCs w:val="24"/>
          <w:lang w:val="en-GB"/>
        </w:rPr>
        <w:t>październik</w:t>
      </w:r>
      <w:proofErr w:type="spellEnd"/>
      <w:r w:rsidRPr="00856A3C">
        <w:rPr>
          <w:rFonts w:cs="Calibri"/>
          <w:szCs w:val="24"/>
          <w:lang w:val="en-GB"/>
        </w:rPr>
        <w:t xml:space="preserve"> 2019), 4, https://doi.org/10.48550/arXiv.1602.07674.</w:t>
      </w:r>
      <w:r>
        <w:fldChar w:fldCharType="end"/>
      </w:r>
    </w:p>
  </w:footnote>
  <w:footnote w:id="85">
    <w:p w14:paraId="1CA90400" w14:textId="4190039E" w:rsidR="000D6792" w:rsidRPr="00881CA9" w:rsidRDefault="000D6792" w:rsidP="000D6792">
      <w:pPr>
        <w:pStyle w:val="Tekstprzypisudolnego"/>
        <w:rPr>
          <w:lang w:val="en-GB"/>
        </w:rPr>
      </w:pPr>
      <w:r>
        <w:rPr>
          <w:rStyle w:val="Odwoanieprzypisudolnego"/>
        </w:rPr>
        <w:footnoteRef/>
      </w:r>
      <w:r w:rsidRPr="00881CA9">
        <w:rPr>
          <w:lang w:val="en-GB"/>
        </w:rPr>
        <w:t xml:space="preserve"> </w:t>
      </w:r>
      <w:r>
        <w:fldChar w:fldCharType="begin"/>
      </w:r>
      <w:r w:rsidR="00B250A9">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8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Goldstone, </w:t>
      </w:r>
      <w:proofErr w:type="spellStart"/>
      <w:r w:rsidRPr="00881CA9">
        <w:rPr>
          <w:rFonts w:cs="Calibri"/>
          <w:szCs w:val="24"/>
          <w:lang w:val="en-GB"/>
        </w:rPr>
        <w:t>i</w:t>
      </w:r>
      <w:proofErr w:type="spellEnd"/>
      <w:r w:rsidRPr="00881CA9">
        <w:rPr>
          <w:rFonts w:cs="Calibri"/>
          <w:szCs w:val="24"/>
          <w:lang w:val="en-GB"/>
        </w:rPr>
        <w:t xml:space="preserve"> Gutmann, „A Quantum Approximate Optimization Algorithm”, 15.</w:t>
      </w:r>
      <w:r>
        <w:fldChar w:fldCharType="end"/>
      </w:r>
    </w:p>
  </w:footnote>
  <w:footnote w:id="86">
    <w:p w14:paraId="3A5E5014" w14:textId="1C0E72F6" w:rsidR="00901931" w:rsidRPr="00901931" w:rsidRDefault="00901931">
      <w:pPr>
        <w:pStyle w:val="Tekstprzypisudolnego"/>
        <w:rPr>
          <w:lang w:val="en-GB"/>
        </w:rPr>
      </w:pPr>
      <w:r>
        <w:rPr>
          <w:rStyle w:val="Odwoanieprzypisudolnego"/>
        </w:rPr>
        <w:footnoteRef/>
      </w:r>
      <w:r w:rsidRPr="00901931">
        <w:rPr>
          <w:lang w:val="en-GB"/>
        </w:rPr>
        <w:t xml:space="preserve"> </w:t>
      </w:r>
      <w:r>
        <w:fldChar w:fldCharType="begin"/>
      </w:r>
      <w:r w:rsidR="00B250A9">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8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 xml:space="preserve">Farhi </w:t>
      </w:r>
      <w:proofErr w:type="spellStart"/>
      <w:r w:rsidRPr="00901931">
        <w:rPr>
          <w:rFonts w:cs="Calibri"/>
          <w:szCs w:val="24"/>
          <w:lang w:val="en-GB"/>
        </w:rPr>
        <w:t>i</w:t>
      </w:r>
      <w:proofErr w:type="spellEnd"/>
      <w:r w:rsidRPr="00901931">
        <w:rPr>
          <w:rFonts w:cs="Calibri"/>
          <w:szCs w:val="24"/>
          <w:lang w:val="en-GB"/>
        </w:rPr>
        <w:t xml:space="preserve"> Harrow, „Quantum Supremacy through the Quantum Approximate Optimization Algorithm”, 15.</w:t>
      </w:r>
      <w:r>
        <w:fldChar w:fldCharType="end"/>
      </w:r>
    </w:p>
  </w:footnote>
  <w:footnote w:id="87">
    <w:p w14:paraId="1B0B3E7B" w14:textId="38E36B23" w:rsidR="000D6792" w:rsidRPr="002E6CDE" w:rsidRDefault="000D6792" w:rsidP="000D6792">
      <w:pPr>
        <w:pStyle w:val="Tekstprzypisudolnego"/>
        <w:rPr>
          <w:lang w:val="en-GB"/>
        </w:rPr>
      </w:pPr>
      <w:r>
        <w:rPr>
          <w:rStyle w:val="Odwoanieprzypisudolnego"/>
        </w:rPr>
        <w:footnoteRef/>
      </w:r>
      <w:r w:rsidRPr="002E6CDE">
        <w:rPr>
          <w:lang w:val="en-GB"/>
        </w:rPr>
        <w:t xml:space="preserve"> </w:t>
      </w:r>
      <w:r>
        <w:fldChar w:fldCharType="begin"/>
      </w:r>
      <w:r w:rsidR="00B250A9">
        <w:rPr>
          <w:lang w:val="en-GB"/>
        </w:rPr>
        <w:instrText xml:space="preserve"> ADDIN ZOTERO_ITEM CSL_CITATION {"citationID":"Y2znHgPm","properties":{"formattedCitation":"Farhi i Harrow, 4.","plainCitation":"Farhi i Harrow, 4.","noteIndex":87},"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901931" w:rsidRPr="002E6CDE">
        <w:rPr>
          <w:rFonts w:cs="Calibri"/>
          <w:lang w:val="en-GB"/>
        </w:rPr>
        <w:t xml:space="preserve">Farhi </w:t>
      </w:r>
      <w:proofErr w:type="spellStart"/>
      <w:r w:rsidR="00901931" w:rsidRPr="002E6CDE">
        <w:rPr>
          <w:rFonts w:cs="Calibri"/>
          <w:lang w:val="en-GB"/>
        </w:rPr>
        <w:t>i</w:t>
      </w:r>
      <w:proofErr w:type="spellEnd"/>
      <w:r w:rsidR="00901931" w:rsidRPr="002E6CDE">
        <w:rPr>
          <w:rFonts w:cs="Calibri"/>
          <w:lang w:val="en-GB"/>
        </w:rPr>
        <w:t xml:space="preserve"> Harrow, 4.</w:t>
      </w:r>
      <w:r>
        <w:fldChar w:fldCharType="end"/>
      </w:r>
    </w:p>
  </w:footnote>
  <w:footnote w:id="88">
    <w:p w14:paraId="2BDEA261" w14:textId="28423304" w:rsidR="009610BB" w:rsidRPr="002E6CDE" w:rsidRDefault="009610BB">
      <w:pPr>
        <w:pStyle w:val="Tekstprzypisudolnego"/>
        <w:rPr>
          <w:lang w:val="en-GB"/>
        </w:rPr>
      </w:pPr>
      <w:r>
        <w:rPr>
          <w:rStyle w:val="Odwoanieprzypisudolnego"/>
        </w:rPr>
        <w:footnoteRef/>
      </w:r>
      <w:r w:rsidRPr="002E6CDE">
        <w:rPr>
          <w:lang w:val="en-GB"/>
        </w:rPr>
        <w:t xml:space="preserve"> </w:t>
      </w:r>
      <w:r>
        <w:fldChar w:fldCharType="begin"/>
      </w:r>
      <w:r w:rsidR="00B250A9">
        <w:rPr>
          <w:lang w:val="en-GB"/>
        </w:rPr>
        <w:instrText xml:space="preserve"> ADDIN ZOTERO_ITEM CSL_CITATION {"citationID":"agGr6xuy","properties":{"formattedCitation":"Farhi i Harrow, 15.","plainCitation":"Farhi i Harrow, 15.","noteIndex":8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2E6CDE">
        <w:rPr>
          <w:rFonts w:cs="Calibri"/>
          <w:lang w:val="en-GB"/>
        </w:rPr>
        <w:t xml:space="preserve">Farhi </w:t>
      </w:r>
      <w:proofErr w:type="spellStart"/>
      <w:r w:rsidRPr="002E6CDE">
        <w:rPr>
          <w:rFonts w:cs="Calibri"/>
          <w:lang w:val="en-GB"/>
        </w:rPr>
        <w:t>i</w:t>
      </w:r>
      <w:proofErr w:type="spellEnd"/>
      <w:r w:rsidRPr="002E6CDE">
        <w:rPr>
          <w:rFonts w:cs="Calibri"/>
          <w:lang w:val="en-GB"/>
        </w:rPr>
        <w:t xml:space="preserve"> Harrow, 15.</w:t>
      </w:r>
      <w:r>
        <w:fldChar w:fldCharType="end"/>
      </w:r>
    </w:p>
  </w:footnote>
  <w:footnote w:id="89">
    <w:p w14:paraId="14BE6DA3" w14:textId="69DFCDF4" w:rsidR="003455F7" w:rsidRPr="003455F7" w:rsidRDefault="003455F7">
      <w:pPr>
        <w:pStyle w:val="Tekstprzypisudolnego"/>
        <w:rPr>
          <w:lang w:val="en-GB"/>
        </w:rPr>
      </w:pPr>
      <w:r>
        <w:rPr>
          <w:rStyle w:val="Odwoanieprzypisudolnego"/>
        </w:rPr>
        <w:footnoteRef/>
      </w:r>
      <w:r w:rsidRPr="003455F7">
        <w:rPr>
          <w:lang w:val="en-GB"/>
        </w:rPr>
        <w:t xml:space="preserve"> </w:t>
      </w:r>
      <w:r>
        <w:fldChar w:fldCharType="begin"/>
      </w:r>
      <w:r w:rsidR="00B250A9">
        <w:rPr>
          <w:lang w:val="en-GB"/>
        </w:rPr>
        <w:instrText xml:space="preserve"> ADDIN ZOTERO_ITEM CSL_CITATION {"citationID":"t6EfBOIx","properties":{"formattedCitation":"Akshay i in., \\uc0\\u8222{}Reachability Deficits in Quantum Approximate Optimization\\uc0\\u8221{}, 3.","plainCitation":"Akshay i in., „Reachability Deficits in Quantum Approximate Optimization”, 3.","noteIndex":89},"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3","label":"page"}],"schema":"https://github.com/citation-style-language/schema/raw/master/csl-citation.json"} </w:instrText>
      </w:r>
      <w:r>
        <w:fldChar w:fldCharType="separate"/>
      </w:r>
      <w:r w:rsidRPr="003455F7">
        <w:rPr>
          <w:rFonts w:cs="Calibri"/>
          <w:szCs w:val="24"/>
          <w:lang w:val="en-GB"/>
        </w:rPr>
        <w:t xml:space="preserve">Akshay </w:t>
      </w:r>
      <w:proofErr w:type="spellStart"/>
      <w:r w:rsidRPr="003455F7">
        <w:rPr>
          <w:rFonts w:cs="Calibri"/>
          <w:szCs w:val="24"/>
          <w:lang w:val="en-GB"/>
        </w:rPr>
        <w:t>i</w:t>
      </w:r>
      <w:proofErr w:type="spellEnd"/>
      <w:r w:rsidRPr="003455F7">
        <w:rPr>
          <w:rFonts w:cs="Calibri"/>
          <w:szCs w:val="24"/>
          <w:lang w:val="en-GB"/>
        </w:rPr>
        <w:t xml:space="preserve"> in., „Reachability Deficits in Quantum Approximate Optimization”, 3.</w:t>
      </w:r>
      <w:r>
        <w:fldChar w:fldCharType="end"/>
      </w:r>
    </w:p>
  </w:footnote>
  <w:footnote w:id="90">
    <w:p w14:paraId="2A78051E" w14:textId="77BE783D" w:rsidR="00332E0E" w:rsidRPr="008413CF" w:rsidRDefault="00332E0E">
      <w:pPr>
        <w:pStyle w:val="Tekstprzypisudolnego"/>
        <w:rPr>
          <w:lang w:val="en-GB"/>
        </w:rPr>
      </w:pPr>
      <w:r>
        <w:rPr>
          <w:rStyle w:val="Odwoanieprzypisudolnego"/>
        </w:rPr>
        <w:footnoteRef/>
      </w:r>
      <w:r w:rsidRPr="008413CF">
        <w:rPr>
          <w:lang w:val="en-GB"/>
        </w:rPr>
        <w:t xml:space="preserve"> </w:t>
      </w:r>
      <w:r>
        <w:fldChar w:fldCharType="begin"/>
      </w:r>
      <w:r w:rsidR="00B250A9">
        <w:rPr>
          <w:lang w:val="en-GB"/>
        </w:rPr>
        <w:instrText xml:space="preserve"> ADDIN ZOTERO_ITEM CSL_CITATION {"citationID":"l8IqowBc","properties":{"formattedCitation":"Akshay i in., 2\\uc0\\u8211{}4.","plainCitation":"Akshay i in., 2–4.","noteIndex":90},"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Pr="008413CF">
        <w:rPr>
          <w:rFonts w:cs="Calibri"/>
          <w:szCs w:val="24"/>
          <w:lang w:val="en-GB"/>
        </w:rPr>
        <w:t xml:space="preserve">Akshay </w:t>
      </w:r>
      <w:proofErr w:type="spellStart"/>
      <w:r w:rsidRPr="008413CF">
        <w:rPr>
          <w:rFonts w:cs="Calibri"/>
          <w:szCs w:val="24"/>
          <w:lang w:val="en-GB"/>
        </w:rPr>
        <w:t>i</w:t>
      </w:r>
      <w:proofErr w:type="spellEnd"/>
      <w:r w:rsidRPr="008413CF">
        <w:rPr>
          <w:rFonts w:cs="Calibri"/>
          <w:szCs w:val="24"/>
          <w:lang w:val="en-GB"/>
        </w:rPr>
        <w:t xml:space="preserve"> in., 2–4.</w:t>
      </w:r>
      <w:r>
        <w:fldChar w:fldCharType="end"/>
      </w:r>
    </w:p>
  </w:footnote>
  <w:footnote w:id="91">
    <w:p w14:paraId="7AB37B09" w14:textId="2531C804" w:rsidR="00332E0E" w:rsidRPr="00332E0E" w:rsidRDefault="00332E0E">
      <w:pPr>
        <w:pStyle w:val="Tekstprzypisudolnego"/>
        <w:rPr>
          <w:lang w:val="en-GB"/>
        </w:rPr>
      </w:pPr>
      <w:r>
        <w:rPr>
          <w:rStyle w:val="Odwoanieprzypisudolnego"/>
        </w:rPr>
        <w:footnoteRef/>
      </w:r>
      <w:r w:rsidRPr="00332E0E">
        <w:rPr>
          <w:lang w:val="en-GB"/>
        </w:rPr>
        <w:t xml:space="preserve"> </w:t>
      </w:r>
      <w:r>
        <w:fldChar w:fldCharType="begin"/>
      </w:r>
      <w:r w:rsidR="00B250A9">
        <w:rPr>
          <w:lang w:val="en-GB"/>
        </w:rPr>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9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332E0E">
        <w:rPr>
          <w:rFonts w:cs="Calibri"/>
          <w:szCs w:val="24"/>
          <w:lang w:val="en-GB"/>
        </w:rPr>
        <w:t xml:space="preserve">Farhi, Goldstone, </w:t>
      </w:r>
      <w:proofErr w:type="spellStart"/>
      <w:r w:rsidRPr="00332E0E">
        <w:rPr>
          <w:rFonts w:cs="Calibri"/>
          <w:szCs w:val="24"/>
          <w:lang w:val="en-GB"/>
        </w:rPr>
        <w:t>i</w:t>
      </w:r>
      <w:proofErr w:type="spellEnd"/>
      <w:r w:rsidRPr="00332E0E">
        <w:rPr>
          <w:rFonts w:cs="Calibri"/>
          <w:szCs w:val="24"/>
          <w:lang w:val="en-GB"/>
        </w:rPr>
        <w:t xml:space="preserve"> Gutmann, „A Quantum Approximate Optimization Algorithm”.</w:t>
      </w:r>
      <w:r>
        <w:fldChar w:fldCharType="end"/>
      </w:r>
    </w:p>
  </w:footnote>
  <w:footnote w:id="92">
    <w:p w14:paraId="13E7B4B7" w14:textId="77777777" w:rsidR="003D7D4E" w:rsidRPr="003C380B" w:rsidRDefault="003D7D4E" w:rsidP="003D7D4E">
      <w:pPr>
        <w:pStyle w:val="Tekstprzypisudolnego"/>
        <w:rPr>
          <w:lang w:val="en-GB"/>
        </w:rPr>
      </w:pPr>
      <w:r>
        <w:rPr>
          <w:rStyle w:val="Odwoanieprzypisudolnego"/>
        </w:rPr>
        <w:footnoteRef/>
      </w:r>
      <w:r w:rsidRPr="003C380B">
        <w:rPr>
          <w:lang w:val="en-GB"/>
        </w:rPr>
        <w:t xml:space="preserve"> </w:t>
      </w:r>
      <w:r>
        <w:fldChar w:fldCharType="begin"/>
      </w:r>
      <w:r>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5},"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Pr="003C380B">
        <w:rPr>
          <w:rFonts w:cs="Calibri"/>
          <w:szCs w:val="24"/>
          <w:lang w:val="en-GB"/>
        </w:rPr>
        <w:t xml:space="preserve">Ruslan </w:t>
      </w:r>
      <w:proofErr w:type="spellStart"/>
      <w:r w:rsidRPr="003C380B">
        <w:rPr>
          <w:rFonts w:cs="Calibri"/>
          <w:szCs w:val="24"/>
          <w:lang w:val="en-GB"/>
        </w:rPr>
        <w:t>Shaydulin</w:t>
      </w:r>
      <w:proofErr w:type="spellEnd"/>
      <w:r w:rsidRPr="003C380B">
        <w:rPr>
          <w:rFonts w:cs="Calibri"/>
          <w:szCs w:val="24"/>
          <w:lang w:val="en-GB"/>
        </w:rPr>
        <w:t xml:space="preserve"> </w:t>
      </w:r>
      <w:proofErr w:type="spellStart"/>
      <w:r w:rsidRPr="003C380B">
        <w:rPr>
          <w:rFonts w:cs="Calibri"/>
          <w:szCs w:val="24"/>
          <w:lang w:val="en-GB"/>
        </w:rPr>
        <w:t>i</w:t>
      </w:r>
      <w:proofErr w:type="spellEnd"/>
      <w:r w:rsidRPr="003C380B">
        <w:rPr>
          <w:rFonts w:cs="Calibri"/>
          <w:szCs w:val="24"/>
          <w:lang w:val="en-GB"/>
        </w:rPr>
        <w:t xml:space="preserve"> Stefan M. Wild, „Exploiting Symmetry Reduces the Cost of Training QAOA”, </w:t>
      </w:r>
      <w:r w:rsidRPr="003C380B">
        <w:rPr>
          <w:rFonts w:cs="Calibri"/>
          <w:i/>
          <w:iCs/>
          <w:szCs w:val="24"/>
          <w:lang w:val="en-GB"/>
        </w:rPr>
        <w:t>IEEE Transactions on Quantum Engineering</w:t>
      </w:r>
      <w:r w:rsidRPr="003C380B">
        <w:rPr>
          <w:rFonts w:cs="Calibri"/>
          <w:szCs w:val="24"/>
          <w:lang w:val="en-GB"/>
        </w:rPr>
        <w:t xml:space="preserve"> 2 (2021): 5, https://doi.org/10.1109/TQE.2021.3066275.</w:t>
      </w:r>
      <w:r>
        <w:fldChar w:fldCharType="end"/>
      </w:r>
    </w:p>
  </w:footnote>
  <w:footnote w:id="93">
    <w:p w14:paraId="22F07C43" w14:textId="4A5BAAD4" w:rsidR="002F1099" w:rsidRPr="00CD004F" w:rsidRDefault="002F1099" w:rsidP="002F1099">
      <w:pPr>
        <w:pStyle w:val="Tekstprzypisudolnego"/>
        <w:rPr>
          <w:lang w:val="en-GB"/>
        </w:rPr>
      </w:pPr>
      <w:r>
        <w:rPr>
          <w:rStyle w:val="Odwoanieprzypisudolnego"/>
        </w:rPr>
        <w:footnoteRef/>
      </w:r>
      <w:r w:rsidRPr="00CD004F">
        <w:rPr>
          <w:lang w:val="en-GB"/>
        </w:rPr>
        <w:t xml:space="preserve"> </w:t>
      </w:r>
      <w:r>
        <w:fldChar w:fldCharType="begin"/>
      </w:r>
      <w:r w:rsidR="00731733">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2},"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M. B. Hastings, „Classical and Quantum Bounded Depth Approximation Algorithms” (</w:t>
      </w:r>
      <w:proofErr w:type="spellStart"/>
      <w:r w:rsidRPr="00CD004F">
        <w:rPr>
          <w:rFonts w:cs="Calibri"/>
          <w:szCs w:val="24"/>
          <w:lang w:val="en-GB"/>
        </w:rPr>
        <w:t>arXiv</w:t>
      </w:r>
      <w:proofErr w:type="spellEnd"/>
      <w:r w:rsidRPr="00CD004F">
        <w:rPr>
          <w:rFonts w:cs="Calibri"/>
          <w:szCs w:val="24"/>
          <w:lang w:val="en-GB"/>
        </w:rPr>
        <w:t xml:space="preserve">, 1 </w:t>
      </w:r>
      <w:proofErr w:type="spellStart"/>
      <w:r w:rsidRPr="00CD004F">
        <w:rPr>
          <w:rFonts w:cs="Calibri"/>
          <w:szCs w:val="24"/>
          <w:lang w:val="en-GB"/>
        </w:rPr>
        <w:t>sierpień</w:t>
      </w:r>
      <w:proofErr w:type="spellEnd"/>
      <w:r w:rsidRPr="00CD004F">
        <w:rPr>
          <w:rFonts w:cs="Calibri"/>
          <w:szCs w:val="24"/>
          <w:lang w:val="en-GB"/>
        </w:rPr>
        <w:t xml:space="preserve"> 2019), 16, https://doi.org/10.48550/arXiv.1905.07047.</w:t>
      </w:r>
      <w:r>
        <w:fldChar w:fldCharType="end"/>
      </w:r>
    </w:p>
  </w:footnote>
  <w:footnote w:id="94">
    <w:p w14:paraId="78E7C4C9" w14:textId="4A0432B0" w:rsidR="007E3EFD" w:rsidRPr="007E3EFD" w:rsidRDefault="007E3EFD">
      <w:pPr>
        <w:pStyle w:val="Tekstprzypisudolnego"/>
        <w:rPr>
          <w:lang w:val="en-GB"/>
        </w:rPr>
      </w:pPr>
      <w:r>
        <w:rPr>
          <w:rStyle w:val="Odwoanieprzypisudolnego"/>
        </w:rPr>
        <w:footnoteRef/>
      </w:r>
      <w:r w:rsidRPr="007E3EFD">
        <w:rPr>
          <w:lang w:val="en-GB"/>
        </w:rPr>
        <w:t xml:space="preserve"> </w:t>
      </w:r>
      <w:r>
        <w:fldChar w:fldCharType="begin"/>
      </w:r>
      <w:r w:rsidR="00731733">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3},"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Pr="007E3EFD">
        <w:rPr>
          <w:rFonts w:cs="Calibri"/>
          <w:szCs w:val="24"/>
          <w:lang w:val="en-GB"/>
        </w:rPr>
        <w:t xml:space="preserve">Helmut G. </w:t>
      </w:r>
      <w:proofErr w:type="spellStart"/>
      <w:r w:rsidRPr="007E3EFD">
        <w:rPr>
          <w:rFonts w:cs="Calibri"/>
          <w:szCs w:val="24"/>
          <w:lang w:val="en-GB"/>
        </w:rPr>
        <w:t>Katzgraber</w:t>
      </w:r>
      <w:proofErr w:type="spellEnd"/>
      <w:r w:rsidRPr="007E3EFD">
        <w:rPr>
          <w:rFonts w:cs="Calibri"/>
          <w:szCs w:val="24"/>
          <w:lang w:val="en-GB"/>
        </w:rPr>
        <w:t xml:space="preserve"> </w:t>
      </w:r>
      <w:proofErr w:type="spellStart"/>
      <w:r w:rsidRPr="007E3EFD">
        <w:rPr>
          <w:rFonts w:cs="Calibri"/>
          <w:szCs w:val="24"/>
          <w:lang w:val="en-GB"/>
        </w:rPr>
        <w:t>i</w:t>
      </w:r>
      <w:proofErr w:type="spellEnd"/>
      <w:r w:rsidRPr="007E3EFD">
        <w:rPr>
          <w:rFonts w:cs="Calibri"/>
          <w:szCs w:val="24"/>
          <w:lang w:val="en-GB"/>
        </w:rPr>
        <w:t xml:space="preserve"> in., „Seeking Quantum Speedup Through Spin Glasses: The Good, the Bad, and the Ugly”, </w:t>
      </w:r>
      <w:r w:rsidRPr="007E3EFD">
        <w:rPr>
          <w:rFonts w:cs="Calibri"/>
          <w:i/>
          <w:iCs/>
          <w:szCs w:val="24"/>
          <w:lang w:val="en-GB"/>
        </w:rPr>
        <w:t>Physical Review X</w:t>
      </w:r>
      <w:r w:rsidRPr="007E3EFD">
        <w:rPr>
          <w:rFonts w:cs="Calibri"/>
          <w:szCs w:val="24"/>
          <w:lang w:val="en-GB"/>
        </w:rPr>
        <w:t xml:space="preserve"> 5, nr 3 (1 </w:t>
      </w:r>
      <w:proofErr w:type="spellStart"/>
      <w:r w:rsidRPr="007E3EFD">
        <w:rPr>
          <w:rFonts w:cs="Calibri"/>
          <w:szCs w:val="24"/>
          <w:lang w:val="en-GB"/>
        </w:rPr>
        <w:t>wrzesień</w:t>
      </w:r>
      <w:proofErr w:type="spellEnd"/>
      <w:r w:rsidRPr="007E3EFD">
        <w:rPr>
          <w:rFonts w:cs="Calibri"/>
          <w:szCs w:val="24"/>
          <w:lang w:val="en-GB"/>
        </w:rPr>
        <w:t xml:space="preserve"> 2015): 5–8, https://doi.org/10.1103/PhysRevX.5.031026.</w:t>
      </w:r>
      <w:r>
        <w:fldChar w:fldCharType="end"/>
      </w:r>
    </w:p>
  </w:footnote>
  <w:footnote w:id="95">
    <w:p w14:paraId="5168889D" w14:textId="13537437" w:rsidR="00B67534" w:rsidRPr="00B67534" w:rsidRDefault="00B67534">
      <w:pPr>
        <w:pStyle w:val="Tekstprzypisudolnego"/>
        <w:rPr>
          <w:lang w:val="en-GB"/>
        </w:rPr>
      </w:pPr>
      <w:r>
        <w:rPr>
          <w:rStyle w:val="Odwoanieprzypisudolnego"/>
        </w:rPr>
        <w:footnoteRef/>
      </w:r>
      <w:r w:rsidRPr="00B67534">
        <w:rPr>
          <w:lang w:val="en-GB"/>
        </w:rPr>
        <w:t xml:space="preserve"> </w:t>
      </w:r>
      <w:r>
        <w:fldChar w:fldCharType="begin"/>
      </w:r>
      <w:r>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96},"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Pr="00B67534">
        <w:rPr>
          <w:rFonts w:cs="Calibri"/>
          <w:szCs w:val="24"/>
          <w:lang w:val="en-GB"/>
        </w:rPr>
        <w:t xml:space="preserve">Michael </w:t>
      </w:r>
      <w:proofErr w:type="spellStart"/>
      <w:r w:rsidRPr="00B67534">
        <w:rPr>
          <w:rFonts w:cs="Calibri"/>
          <w:szCs w:val="24"/>
          <w:lang w:val="en-GB"/>
        </w:rPr>
        <w:t>Streif</w:t>
      </w:r>
      <w:proofErr w:type="spellEnd"/>
      <w:r w:rsidRPr="00B67534">
        <w:rPr>
          <w:rFonts w:cs="Calibri"/>
          <w:szCs w:val="24"/>
          <w:lang w:val="en-GB"/>
        </w:rPr>
        <w:t xml:space="preserve"> </w:t>
      </w:r>
      <w:proofErr w:type="spellStart"/>
      <w:r w:rsidRPr="00B67534">
        <w:rPr>
          <w:rFonts w:cs="Calibri"/>
          <w:szCs w:val="24"/>
          <w:lang w:val="en-GB"/>
        </w:rPr>
        <w:t>i</w:t>
      </w:r>
      <w:proofErr w:type="spellEnd"/>
      <w:r w:rsidRPr="00B67534">
        <w:rPr>
          <w:rFonts w:cs="Calibri"/>
          <w:szCs w:val="24"/>
          <w:lang w:val="en-GB"/>
        </w:rPr>
        <w:t xml:space="preserve"> Martin </w:t>
      </w:r>
      <w:proofErr w:type="spellStart"/>
      <w:r w:rsidRPr="00B67534">
        <w:rPr>
          <w:rFonts w:cs="Calibri"/>
          <w:szCs w:val="24"/>
          <w:lang w:val="en-GB"/>
        </w:rPr>
        <w:t>Leib</w:t>
      </w:r>
      <w:proofErr w:type="spellEnd"/>
      <w:r w:rsidRPr="00B67534">
        <w:rPr>
          <w:rFonts w:cs="Calibri"/>
          <w:szCs w:val="24"/>
          <w:lang w:val="en-GB"/>
        </w:rPr>
        <w:t>, „Comparison of QAOA with Quantum and Simulated Annealing” (</w:t>
      </w:r>
      <w:proofErr w:type="spellStart"/>
      <w:r w:rsidRPr="00B67534">
        <w:rPr>
          <w:rFonts w:cs="Calibri"/>
          <w:szCs w:val="24"/>
          <w:lang w:val="en-GB"/>
        </w:rPr>
        <w:t>arXiv</w:t>
      </w:r>
      <w:proofErr w:type="spellEnd"/>
      <w:r w:rsidRPr="00B67534">
        <w:rPr>
          <w:rFonts w:cs="Calibri"/>
          <w:szCs w:val="24"/>
          <w:lang w:val="en-GB"/>
        </w:rPr>
        <w:t xml:space="preserve">, 7 </w:t>
      </w:r>
      <w:proofErr w:type="spellStart"/>
      <w:r w:rsidRPr="00B67534">
        <w:rPr>
          <w:rFonts w:cs="Calibri"/>
          <w:szCs w:val="24"/>
          <w:lang w:val="en-GB"/>
        </w:rPr>
        <w:t>styczeń</w:t>
      </w:r>
      <w:proofErr w:type="spellEnd"/>
      <w:r w:rsidRPr="00B67534">
        <w:rPr>
          <w:rFonts w:cs="Calibri"/>
          <w:szCs w:val="24"/>
          <w:lang w:val="en-GB"/>
        </w:rPr>
        <w:t xml:space="preserve"> 2019), https://doi.org/10.48550/arXiv.1901.01903.</w:t>
      </w:r>
      <w:r>
        <w:fldChar w:fldCharType="end"/>
      </w:r>
    </w:p>
  </w:footnote>
  <w:footnote w:id="96">
    <w:p w14:paraId="4A7564E0" w14:textId="77777777" w:rsidR="00B67534" w:rsidRPr="003977C2" w:rsidRDefault="00B67534" w:rsidP="00B67534">
      <w:pPr>
        <w:pStyle w:val="Tekstprzypisudolnego"/>
        <w:rPr>
          <w:lang w:val="en-GB"/>
        </w:rPr>
      </w:pPr>
      <w:r>
        <w:rPr>
          <w:rStyle w:val="Odwoanieprzypisudolnego"/>
        </w:rPr>
        <w:footnoteRef/>
      </w:r>
      <w:r w:rsidRPr="003977C2">
        <w:rPr>
          <w:lang w:val="en-GB"/>
        </w:rPr>
        <w:t xml:space="preserve"> </w:t>
      </w:r>
      <w:r>
        <w:fldChar w:fldCharType="begin"/>
      </w:r>
      <w:r>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94},"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Pr="003977C2">
        <w:rPr>
          <w:rFonts w:cs="Calibri"/>
          <w:szCs w:val="24"/>
          <w:lang w:val="en-GB"/>
        </w:rPr>
        <w:t xml:space="preserve">Michael </w:t>
      </w:r>
      <w:proofErr w:type="spellStart"/>
      <w:r w:rsidRPr="003977C2">
        <w:rPr>
          <w:rFonts w:cs="Calibri"/>
          <w:szCs w:val="24"/>
          <w:lang w:val="en-GB"/>
        </w:rPr>
        <w:t>Streif</w:t>
      </w:r>
      <w:proofErr w:type="spellEnd"/>
      <w:r w:rsidRPr="003977C2">
        <w:rPr>
          <w:rFonts w:cs="Calibri"/>
          <w:szCs w:val="24"/>
          <w:lang w:val="en-GB"/>
        </w:rPr>
        <w:t xml:space="preserve"> </w:t>
      </w:r>
      <w:proofErr w:type="spellStart"/>
      <w:r w:rsidRPr="003977C2">
        <w:rPr>
          <w:rFonts w:cs="Calibri"/>
          <w:szCs w:val="24"/>
          <w:lang w:val="en-GB"/>
        </w:rPr>
        <w:t>i</w:t>
      </w:r>
      <w:proofErr w:type="spellEnd"/>
      <w:r w:rsidRPr="003977C2">
        <w:rPr>
          <w:rFonts w:cs="Calibri"/>
          <w:szCs w:val="24"/>
          <w:lang w:val="en-GB"/>
        </w:rPr>
        <w:t xml:space="preserve"> Martin </w:t>
      </w:r>
      <w:proofErr w:type="spellStart"/>
      <w:r w:rsidRPr="003977C2">
        <w:rPr>
          <w:rFonts w:cs="Calibri"/>
          <w:szCs w:val="24"/>
          <w:lang w:val="en-GB"/>
        </w:rPr>
        <w:t>Leib</w:t>
      </w:r>
      <w:proofErr w:type="spellEnd"/>
      <w:r w:rsidRPr="003977C2">
        <w:rPr>
          <w:rFonts w:cs="Calibri"/>
          <w:szCs w:val="24"/>
          <w:lang w:val="en-GB"/>
        </w:rPr>
        <w:t xml:space="preserve">, „Training the quantum approximate optimization algorithm without access to a quantum processing unit”, </w:t>
      </w:r>
      <w:r w:rsidRPr="003977C2">
        <w:rPr>
          <w:rFonts w:cs="Calibri"/>
          <w:i/>
          <w:iCs/>
          <w:szCs w:val="24"/>
          <w:lang w:val="en-GB"/>
        </w:rPr>
        <w:t>Quantum Science and Technology</w:t>
      </w:r>
      <w:r w:rsidRPr="003977C2">
        <w:rPr>
          <w:rFonts w:cs="Calibri"/>
          <w:szCs w:val="24"/>
          <w:lang w:val="en-GB"/>
        </w:rPr>
        <w:t xml:space="preserve"> 5, nr 3 (12 </w:t>
      </w:r>
      <w:proofErr w:type="spellStart"/>
      <w:r w:rsidRPr="003977C2">
        <w:rPr>
          <w:rFonts w:cs="Calibri"/>
          <w:szCs w:val="24"/>
          <w:lang w:val="en-GB"/>
        </w:rPr>
        <w:t>maj</w:t>
      </w:r>
      <w:proofErr w:type="spellEnd"/>
      <w:r w:rsidRPr="003977C2">
        <w:rPr>
          <w:rFonts w:cs="Calibri"/>
          <w:szCs w:val="24"/>
          <w:lang w:val="en-GB"/>
        </w:rPr>
        <w:t xml:space="preserve"> 2020): 034008, https://doi.org/10.1088/2058-9565/ab8c2b.</w:t>
      </w:r>
      <w:r>
        <w:fldChar w:fldCharType="end"/>
      </w:r>
    </w:p>
  </w:footnote>
  <w:footnote w:id="97">
    <w:p w14:paraId="5BCEA112" w14:textId="1F05CA5B" w:rsidR="003D7D4E" w:rsidRPr="003D7D4E" w:rsidRDefault="003D7D4E">
      <w:pPr>
        <w:pStyle w:val="Tekstprzypisudolnego"/>
        <w:rPr>
          <w:lang w:val="en-GB"/>
        </w:rPr>
      </w:pPr>
      <w:r>
        <w:rPr>
          <w:rStyle w:val="Odwoanieprzypisudolnego"/>
        </w:rPr>
        <w:footnoteRef/>
      </w:r>
      <w:r w:rsidRPr="003D7D4E">
        <w:rPr>
          <w:lang w:val="en-GB"/>
        </w:rPr>
        <w:t xml:space="preserve"> </w:t>
      </w:r>
      <w:r>
        <w:fldChar w:fldCharType="begin"/>
      </w:r>
      <w:r w:rsidR="00B67534">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97},"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Pr="003D7D4E">
        <w:rPr>
          <w:rFonts w:cs="Calibri"/>
          <w:szCs w:val="24"/>
          <w:lang w:val="en-GB"/>
        </w:rPr>
        <w:t xml:space="preserve">Daniel J. Egger, Jakub </w:t>
      </w:r>
      <w:proofErr w:type="spellStart"/>
      <w:r w:rsidRPr="003D7D4E">
        <w:rPr>
          <w:rFonts w:cs="Calibri"/>
          <w:szCs w:val="24"/>
          <w:lang w:val="en-GB"/>
        </w:rPr>
        <w:t>Marecek</w:t>
      </w:r>
      <w:proofErr w:type="spellEnd"/>
      <w:r w:rsidRPr="003D7D4E">
        <w:rPr>
          <w:rFonts w:cs="Calibri"/>
          <w:szCs w:val="24"/>
          <w:lang w:val="en-GB"/>
        </w:rPr>
        <w:t xml:space="preserve">, </w:t>
      </w:r>
      <w:proofErr w:type="spellStart"/>
      <w:r w:rsidRPr="003D7D4E">
        <w:rPr>
          <w:rFonts w:cs="Calibri"/>
          <w:szCs w:val="24"/>
          <w:lang w:val="en-GB"/>
        </w:rPr>
        <w:t>i</w:t>
      </w:r>
      <w:proofErr w:type="spellEnd"/>
      <w:r w:rsidRPr="003D7D4E">
        <w:rPr>
          <w:rFonts w:cs="Calibri"/>
          <w:szCs w:val="24"/>
          <w:lang w:val="en-GB"/>
        </w:rPr>
        <w:t xml:space="preserve"> Stefan </w:t>
      </w:r>
      <w:proofErr w:type="spellStart"/>
      <w:r w:rsidRPr="003D7D4E">
        <w:rPr>
          <w:rFonts w:cs="Calibri"/>
          <w:szCs w:val="24"/>
          <w:lang w:val="en-GB"/>
        </w:rPr>
        <w:t>Woerner</w:t>
      </w:r>
      <w:proofErr w:type="spellEnd"/>
      <w:r w:rsidRPr="003D7D4E">
        <w:rPr>
          <w:rFonts w:cs="Calibri"/>
          <w:szCs w:val="24"/>
          <w:lang w:val="en-GB"/>
        </w:rPr>
        <w:t xml:space="preserve">, „Warm-starting quantum optimization”, </w:t>
      </w:r>
      <w:r w:rsidRPr="003D7D4E">
        <w:rPr>
          <w:rFonts w:cs="Calibri"/>
          <w:i/>
          <w:iCs/>
          <w:szCs w:val="24"/>
          <w:lang w:val="en-GB"/>
        </w:rPr>
        <w:t>Quantum</w:t>
      </w:r>
      <w:r w:rsidRPr="003D7D4E">
        <w:rPr>
          <w:rFonts w:cs="Calibri"/>
          <w:szCs w:val="24"/>
          <w:lang w:val="en-GB"/>
        </w:rPr>
        <w:t xml:space="preserve"> 5 (17 </w:t>
      </w:r>
      <w:proofErr w:type="spellStart"/>
      <w:r w:rsidRPr="003D7D4E">
        <w:rPr>
          <w:rFonts w:cs="Calibri"/>
          <w:szCs w:val="24"/>
          <w:lang w:val="en-GB"/>
        </w:rPr>
        <w:t>czerwiec</w:t>
      </w:r>
      <w:proofErr w:type="spellEnd"/>
      <w:r w:rsidRPr="003D7D4E">
        <w:rPr>
          <w:rFonts w:cs="Calibri"/>
          <w:szCs w:val="24"/>
          <w:lang w:val="en-GB"/>
        </w:rPr>
        <w:t xml:space="preserve"> 2021): 479, https://doi.org/10.22331/q-2021-06-17-479.</w:t>
      </w:r>
      <w:r>
        <w:fldChar w:fldCharType="end"/>
      </w:r>
    </w:p>
  </w:footnote>
  <w:footnote w:id="98">
    <w:p w14:paraId="22495702" w14:textId="7EDB6B57" w:rsidR="008413CF" w:rsidRPr="008413CF" w:rsidRDefault="008413CF">
      <w:pPr>
        <w:pStyle w:val="Tekstprzypisudolnego"/>
        <w:rPr>
          <w:lang w:val="en-GB"/>
        </w:rPr>
      </w:pPr>
      <w:r>
        <w:rPr>
          <w:rStyle w:val="Odwoanieprzypisudolnego"/>
        </w:rPr>
        <w:footnoteRef/>
      </w:r>
      <w:r w:rsidRPr="008413CF">
        <w:rPr>
          <w:lang w:val="en-GB"/>
        </w:rPr>
        <w:t xml:space="preserve"> </w:t>
      </w:r>
      <w:r>
        <w:fldChar w:fldCharType="begin"/>
      </w:r>
      <w:r w:rsidR="003D7D4E">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97},"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Pr="008413CF">
        <w:rPr>
          <w:rFonts w:cs="Calibri"/>
          <w:szCs w:val="24"/>
          <w:lang w:val="en-GB"/>
        </w:rPr>
        <w:t xml:space="preserve">Wim </w:t>
      </w:r>
      <w:proofErr w:type="spellStart"/>
      <w:r w:rsidRPr="008413CF">
        <w:rPr>
          <w:rFonts w:cs="Calibri"/>
          <w:szCs w:val="24"/>
          <w:lang w:val="en-GB"/>
        </w:rPr>
        <w:t>Lavrijsen</w:t>
      </w:r>
      <w:proofErr w:type="spellEnd"/>
      <w:r w:rsidRPr="008413CF">
        <w:rPr>
          <w:rFonts w:cs="Calibri"/>
          <w:szCs w:val="24"/>
          <w:lang w:val="en-GB"/>
        </w:rPr>
        <w:t xml:space="preserve"> </w:t>
      </w:r>
      <w:proofErr w:type="spellStart"/>
      <w:r w:rsidRPr="008413CF">
        <w:rPr>
          <w:rFonts w:cs="Calibri"/>
          <w:szCs w:val="24"/>
          <w:lang w:val="en-GB"/>
        </w:rPr>
        <w:t>i</w:t>
      </w:r>
      <w:proofErr w:type="spellEnd"/>
      <w:r w:rsidRPr="008413CF">
        <w:rPr>
          <w:rFonts w:cs="Calibri"/>
          <w:szCs w:val="24"/>
          <w:lang w:val="en-GB"/>
        </w:rPr>
        <w:t xml:space="preserve"> in., „Classical Optimizers for Noisy Intermediate-Scale Quantum Devices”, w </w:t>
      </w:r>
      <w:r w:rsidRPr="008413CF">
        <w:rPr>
          <w:rFonts w:cs="Calibri"/>
          <w:i/>
          <w:iCs/>
          <w:szCs w:val="24"/>
          <w:lang w:val="en-GB"/>
        </w:rPr>
        <w:t>2020 IEEE International Conference on Quantum Computing and Engineering (QCE)</w:t>
      </w:r>
      <w:r w:rsidRPr="008413CF">
        <w:rPr>
          <w:rFonts w:cs="Calibri"/>
          <w:szCs w:val="24"/>
          <w:lang w:val="en-GB"/>
        </w:rPr>
        <w:t>, 2020, 267–77, https://doi.org/10.1109/QCE49297.2020.00041.</w:t>
      </w:r>
      <w:r>
        <w:fldChar w:fldCharType="end"/>
      </w:r>
    </w:p>
  </w:footnote>
  <w:footnote w:id="99">
    <w:p w14:paraId="32DC46C7" w14:textId="1981B496" w:rsidR="006D78B8" w:rsidRPr="006D78B8" w:rsidRDefault="006D78B8">
      <w:pPr>
        <w:pStyle w:val="Tekstprzypisudolnego"/>
        <w:rPr>
          <w:lang w:val="en-GB"/>
        </w:rPr>
      </w:pPr>
      <w:r>
        <w:rPr>
          <w:rStyle w:val="Odwoanieprzypisudolnego"/>
        </w:rPr>
        <w:footnoteRef/>
      </w:r>
      <w:r w:rsidRPr="006D78B8">
        <w:rPr>
          <w:lang w:val="en-GB"/>
        </w:rPr>
        <w:t xml:space="preserve"> </w:t>
      </w:r>
      <w:r>
        <w:fldChar w:fldCharType="begin"/>
      </w:r>
      <w:r w:rsidR="00B67534">
        <w:rPr>
          <w:lang w:val="en-GB"/>
        </w:rPr>
        <w:instrText xml:space="preserve"> ADDIN ZOTERO_ITEM CSL_CITATION {"citationID":"kObzaBGi","properties":{"formattedCitation":"Egger, Marecek, i Woerner, \\uc0\\u8222{}Warm-starting quantum optimization\\uc0\\u8221{}, 2.","plainCitation":"Egger, Marecek, i Woerner, „Warm-starting quantum optimization”, 2.","noteIndex":9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D7D4E" w:rsidRPr="003D7D4E">
        <w:rPr>
          <w:rFonts w:cs="Calibri"/>
          <w:szCs w:val="24"/>
          <w:lang w:val="en-GB"/>
        </w:rPr>
        <w:t xml:space="preserve">Egger, </w:t>
      </w:r>
      <w:proofErr w:type="spellStart"/>
      <w:r w:rsidR="003D7D4E" w:rsidRPr="003D7D4E">
        <w:rPr>
          <w:rFonts w:cs="Calibri"/>
          <w:szCs w:val="24"/>
          <w:lang w:val="en-GB"/>
        </w:rPr>
        <w:t>Marecek</w:t>
      </w:r>
      <w:proofErr w:type="spellEnd"/>
      <w:r w:rsidR="003D7D4E" w:rsidRPr="003D7D4E">
        <w:rPr>
          <w:rFonts w:cs="Calibri"/>
          <w:szCs w:val="24"/>
          <w:lang w:val="en-GB"/>
        </w:rPr>
        <w:t xml:space="preserve">, </w:t>
      </w:r>
      <w:proofErr w:type="spellStart"/>
      <w:r w:rsidR="003D7D4E" w:rsidRPr="003D7D4E">
        <w:rPr>
          <w:rFonts w:cs="Calibri"/>
          <w:szCs w:val="24"/>
          <w:lang w:val="en-GB"/>
        </w:rPr>
        <w:t>i</w:t>
      </w:r>
      <w:proofErr w:type="spellEnd"/>
      <w:r w:rsidR="003D7D4E" w:rsidRPr="003D7D4E">
        <w:rPr>
          <w:rFonts w:cs="Calibri"/>
          <w:szCs w:val="24"/>
          <w:lang w:val="en-GB"/>
        </w:rPr>
        <w:t xml:space="preserve"> </w:t>
      </w:r>
      <w:proofErr w:type="spellStart"/>
      <w:r w:rsidR="003D7D4E" w:rsidRPr="003D7D4E">
        <w:rPr>
          <w:rFonts w:cs="Calibri"/>
          <w:szCs w:val="24"/>
          <w:lang w:val="en-GB"/>
        </w:rPr>
        <w:t>Woerner</w:t>
      </w:r>
      <w:proofErr w:type="spellEnd"/>
      <w:r w:rsidR="003D7D4E" w:rsidRPr="003D7D4E">
        <w:rPr>
          <w:rFonts w:cs="Calibri"/>
          <w:szCs w:val="24"/>
          <w:lang w:val="en-GB"/>
        </w:rPr>
        <w:t>, „Warm-starting quantum optimization”, 2.</w:t>
      </w:r>
      <w:r>
        <w:fldChar w:fldCharType="end"/>
      </w:r>
    </w:p>
  </w:footnote>
  <w:footnote w:id="100">
    <w:p w14:paraId="3885667A" w14:textId="086EBF08" w:rsidR="00440D89" w:rsidRPr="00B61D27" w:rsidRDefault="00440D89">
      <w:pPr>
        <w:pStyle w:val="Tekstprzypisudolnego"/>
        <w:rPr>
          <w:lang w:val="en-GB"/>
        </w:rPr>
      </w:pPr>
      <w:r>
        <w:rPr>
          <w:rStyle w:val="Odwoanieprzypisudolnego"/>
        </w:rPr>
        <w:footnoteRef/>
      </w:r>
      <w:r w:rsidRPr="00B61D27">
        <w:rPr>
          <w:lang w:val="en-GB"/>
        </w:rPr>
        <w:t xml:space="preserve"> </w:t>
      </w:r>
      <w:r>
        <w:fldChar w:fldCharType="begin"/>
      </w:r>
      <w:r w:rsidR="00B67534">
        <w:rPr>
          <w:lang w:val="en-GB"/>
        </w:rPr>
        <w:instrText xml:space="preserve"> ADDIN ZOTERO_ITEM CSL_CITATION {"citationID":"6Z58qx5U","properties":{"formattedCitation":"Egger, Marecek, i Woerner, 3.","plainCitation":"Egger, Marecek, i Woerner, 3.","noteIndex":100},"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Pr="00B61D27">
        <w:rPr>
          <w:rFonts w:cs="Calibri"/>
          <w:lang w:val="en-GB"/>
        </w:rPr>
        <w:t xml:space="preserve">Egger, </w:t>
      </w:r>
      <w:proofErr w:type="spellStart"/>
      <w:r w:rsidRPr="00B61D27">
        <w:rPr>
          <w:rFonts w:cs="Calibri"/>
          <w:lang w:val="en-GB"/>
        </w:rPr>
        <w:t>Marecek</w:t>
      </w:r>
      <w:proofErr w:type="spellEnd"/>
      <w:r w:rsidRPr="00B61D27">
        <w:rPr>
          <w:rFonts w:cs="Calibri"/>
          <w:lang w:val="en-GB"/>
        </w:rPr>
        <w:t xml:space="preserve">, </w:t>
      </w:r>
      <w:proofErr w:type="spellStart"/>
      <w:r w:rsidRPr="00B61D27">
        <w:rPr>
          <w:rFonts w:cs="Calibri"/>
          <w:lang w:val="en-GB"/>
        </w:rPr>
        <w:t>i</w:t>
      </w:r>
      <w:proofErr w:type="spellEnd"/>
      <w:r w:rsidRPr="00B61D27">
        <w:rPr>
          <w:rFonts w:cs="Calibri"/>
          <w:lang w:val="en-GB"/>
        </w:rPr>
        <w:t xml:space="preserve"> </w:t>
      </w:r>
      <w:proofErr w:type="spellStart"/>
      <w:r w:rsidRPr="00B61D27">
        <w:rPr>
          <w:rFonts w:cs="Calibri"/>
          <w:lang w:val="en-GB"/>
        </w:rPr>
        <w:t>Woerner</w:t>
      </w:r>
      <w:proofErr w:type="spellEnd"/>
      <w:r w:rsidRPr="00B61D27">
        <w:rPr>
          <w:rFonts w:cs="Calibri"/>
          <w:lang w:val="en-GB"/>
        </w:rPr>
        <w:t>, 3.</w:t>
      </w:r>
      <w:r>
        <w:fldChar w:fldCharType="end"/>
      </w:r>
    </w:p>
  </w:footnote>
  <w:footnote w:id="101">
    <w:p w14:paraId="6CF68999" w14:textId="0B4502C5" w:rsidR="00821D54" w:rsidRPr="00B61D27" w:rsidRDefault="00821D54">
      <w:pPr>
        <w:pStyle w:val="Tekstprzypisudolnego"/>
        <w:rPr>
          <w:lang w:val="en-GB"/>
        </w:rPr>
      </w:pPr>
      <w:r>
        <w:rPr>
          <w:rStyle w:val="Odwoanieprzypisudolnego"/>
        </w:rPr>
        <w:footnoteRef/>
      </w:r>
      <w:r w:rsidRPr="00B61D27">
        <w:rPr>
          <w:lang w:val="en-GB"/>
        </w:rPr>
        <w:t xml:space="preserve"> </w:t>
      </w:r>
      <w:r>
        <w:fldChar w:fldCharType="begin"/>
      </w:r>
      <w:r w:rsidR="00B67534">
        <w:rPr>
          <w:lang w:val="en-GB"/>
        </w:rPr>
        <w:instrText xml:space="preserve"> ADDIN ZOTERO_ITEM CSL_CITATION {"citationID":"fKuV8kEE","properties":{"formattedCitation":"Egger, Marecek, i Woerner, 4\\uc0\\u8211{}5.","plainCitation":"Egger, Marecek, i Woerner, 4–5.","noteIndex":10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967180" w:rsidRPr="007A7C43">
        <w:rPr>
          <w:rFonts w:cs="Calibri"/>
          <w:szCs w:val="24"/>
          <w:lang w:val="en-GB"/>
        </w:rPr>
        <w:t xml:space="preserve">Egger, </w:t>
      </w:r>
      <w:proofErr w:type="spellStart"/>
      <w:r w:rsidR="00967180" w:rsidRPr="007A7C43">
        <w:rPr>
          <w:rFonts w:cs="Calibri"/>
          <w:szCs w:val="24"/>
          <w:lang w:val="en-GB"/>
        </w:rPr>
        <w:t>Marecek</w:t>
      </w:r>
      <w:proofErr w:type="spellEnd"/>
      <w:r w:rsidR="00967180" w:rsidRPr="007A7C43">
        <w:rPr>
          <w:rFonts w:cs="Calibri"/>
          <w:szCs w:val="24"/>
          <w:lang w:val="en-GB"/>
        </w:rPr>
        <w:t xml:space="preserve">, </w:t>
      </w:r>
      <w:proofErr w:type="spellStart"/>
      <w:r w:rsidR="00967180" w:rsidRPr="007A7C43">
        <w:rPr>
          <w:rFonts w:cs="Calibri"/>
          <w:szCs w:val="24"/>
          <w:lang w:val="en-GB"/>
        </w:rPr>
        <w:t>i</w:t>
      </w:r>
      <w:proofErr w:type="spellEnd"/>
      <w:r w:rsidR="00967180" w:rsidRPr="007A7C43">
        <w:rPr>
          <w:rFonts w:cs="Calibri"/>
          <w:szCs w:val="24"/>
          <w:lang w:val="en-GB"/>
        </w:rPr>
        <w:t xml:space="preserve"> </w:t>
      </w:r>
      <w:proofErr w:type="spellStart"/>
      <w:r w:rsidR="00967180" w:rsidRPr="007A7C43">
        <w:rPr>
          <w:rFonts w:cs="Calibri"/>
          <w:szCs w:val="24"/>
          <w:lang w:val="en-GB"/>
        </w:rPr>
        <w:t>Woerner</w:t>
      </w:r>
      <w:proofErr w:type="spellEnd"/>
      <w:r w:rsidR="00967180" w:rsidRPr="007A7C43">
        <w:rPr>
          <w:rFonts w:cs="Calibri"/>
          <w:szCs w:val="24"/>
          <w:lang w:val="en-GB"/>
        </w:rPr>
        <w:t>, 4–5.</w:t>
      </w:r>
      <w:r>
        <w:fldChar w:fldCharType="end"/>
      </w:r>
    </w:p>
  </w:footnote>
  <w:footnote w:id="102">
    <w:p w14:paraId="707D5634" w14:textId="54B79A7F"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B67534">
        <w:rPr>
          <w:lang w:val="en-GB"/>
        </w:rPr>
        <w:instrText xml:space="preserve"> ADDIN ZOTERO_ITEM CSL_CITATION {"citationID":"Isdd24Zj","properties":{"formattedCitation":"Egger, Marecek, i Woerner, 4.","plainCitation":"Egger, Marecek, i Woerner, 4.","noteIndex":10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Pr="001D21EE">
        <w:rPr>
          <w:rFonts w:cs="Calibri"/>
          <w:lang w:val="en-GB"/>
        </w:rPr>
        <w:t xml:space="preserve">Egger, </w:t>
      </w:r>
      <w:proofErr w:type="spellStart"/>
      <w:r w:rsidRPr="001D21EE">
        <w:rPr>
          <w:rFonts w:cs="Calibri"/>
          <w:lang w:val="en-GB"/>
        </w:rPr>
        <w:t>Marecek</w:t>
      </w:r>
      <w:proofErr w:type="spellEnd"/>
      <w:r w:rsidRPr="001D21EE">
        <w:rPr>
          <w:rFonts w:cs="Calibri"/>
          <w:lang w:val="en-GB"/>
        </w:rPr>
        <w:t xml:space="preserve">, </w:t>
      </w:r>
      <w:proofErr w:type="spellStart"/>
      <w:r w:rsidRPr="001D21EE">
        <w:rPr>
          <w:rFonts w:cs="Calibri"/>
          <w:lang w:val="en-GB"/>
        </w:rPr>
        <w:t>i</w:t>
      </w:r>
      <w:proofErr w:type="spellEnd"/>
      <w:r w:rsidRPr="001D21EE">
        <w:rPr>
          <w:rFonts w:cs="Calibri"/>
          <w:lang w:val="en-GB"/>
        </w:rPr>
        <w:t xml:space="preserve"> </w:t>
      </w:r>
      <w:proofErr w:type="spellStart"/>
      <w:r w:rsidRPr="001D21EE">
        <w:rPr>
          <w:rFonts w:cs="Calibri"/>
          <w:lang w:val="en-GB"/>
        </w:rPr>
        <w:t>Woerner</w:t>
      </w:r>
      <w:proofErr w:type="spellEnd"/>
      <w:r w:rsidRPr="001D21EE">
        <w:rPr>
          <w:rFonts w:cs="Calibri"/>
          <w:lang w:val="en-GB"/>
        </w:rPr>
        <w:t>, 4.</w:t>
      </w:r>
      <w:r>
        <w:fldChar w:fldCharType="end"/>
      </w:r>
    </w:p>
  </w:footnote>
  <w:footnote w:id="103">
    <w:p w14:paraId="1477BBB2" w14:textId="3C54EE41" w:rsidR="001D21EE" w:rsidRPr="001D21EE" w:rsidRDefault="001D21EE">
      <w:pPr>
        <w:pStyle w:val="Tekstprzypisudolnego"/>
        <w:rPr>
          <w:lang w:val="en-GB"/>
        </w:rPr>
      </w:pPr>
      <w:r>
        <w:rPr>
          <w:rStyle w:val="Odwoanieprzypisudolnego"/>
        </w:rPr>
        <w:footnoteRef/>
      </w:r>
      <w:r w:rsidRPr="001D21EE">
        <w:rPr>
          <w:lang w:val="en-GB"/>
        </w:rPr>
        <w:t xml:space="preserve"> </w:t>
      </w:r>
      <w:r>
        <w:fldChar w:fldCharType="begin"/>
      </w:r>
      <w:r w:rsidR="00B67534">
        <w:rPr>
          <w:lang w:val="en-GB"/>
        </w:rPr>
        <w:instrText xml:space="preserve"> ADDIN ZOTERO_ITEM CSL_CITATION {"citationID":"1p5or6hF","properties":{"formattedCitation":"Egger, Marecek, i Woerner, 7\\uc0\\u8211{}8.","plainCitation":"Egger, Marecek, i Woerner, 7–8.","noteIndex":10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Pr="007A7C43">
        <w:rPr>
          <w:rFonts w:cs="Calibri"/>
          <w:szCs w:val="24"/>
          <w:lang w:val="en-GB"/>
        </w:rPr>
        <w:t xml:space="preserve">Egger, </w:t>
      </w:r>
      <w:proofErr w:type="spellStart"/>
      <w:r w:rsidRPr="007A7C43">
        <w:rPr>
          <w:rFonts w:cs="Calibri"/>
          <w:szCs w:val="24"/>
          <w:lang w:val="en-GB"/>
        </w:rPr>
        <w:t>Marecek</w:t>
      </w:r>
      <w:proofErr w:type="spellEnd"/>
      <w:r w:rsidRPr="007A7C43">
        <w:rPr>
          <w:rFonts w:cs="Calibri"/>
          <w:szCs w:val="24"/>
          <w:lang w:val="en-GB"/>
        </w:rPr>
        <w:t xml:space="preserve">, </w:t>
      </w:r>
      <w:proofErr w:type="spellStart"/>
      <w:r w:rsidRPr="007A7C43">
        <w:rPr>
          <w:rFonts w:cs="Calibri"/>
          <w:szCs w:val="24"/>
          <w:lang w:val="en-GB"/>
        </w:rPr>
        <w:t>i</w:t>
      </w:r>
      <w:proofErr w:type="spellEnd"/>
      <w:r w:rsidRPr="007A7C43">
        <w:rPr>
          <w:rFonts w:cs="Calibri"/>
          <w:szCs w:val="24"/>
          <w:lang w:val="en-GB"/>
        </w:rPr>
        <w:t xml:space="preserve"> </w:t>
      </w:r>
      <w:proofErr w:type="spellStart"/>
      <w:r w:rsidRPr="007A7C43">
        <w:rPr>
          <w:rFonts w:cs="Calibri"/>
          <w:szCs w:val="24"/>
          <w:lang w:val="en-GB"/>
        </w:rPr>
        <w:t>Woerner</w:t>
      </w:r>
      <w:proofErr w:type="spellEnd"/>
      <w:r w:rsidRPr="007A7C43">
        <w:rPr>
          <w:rFonts w:cs="Calibri"/>
          <w:szCs w:val="24"/>
          <w:lang w:val="en-GB"/>
        </w:rPr>
        <w:t>, 7–8.</w:t>
      </w:r>
      <w:r>
        <w:fldChar w:fldCharType="end"/>
      </w:r>
    </w:p>
  </w:footnote>
  <w:footnote w:id="104">
    <w:p w14:paraId="4A43B022" w14:textId="3F801504" w:rsidR="00402330" w:rsidRPr="00402330" w:rsidRDefault="00402330">
      <w:pPr>
        <w:pStyle w:val="Tekstprzypisudolnego"/>
        <w:rPr>
          <w:lang w:val="en-GB"/>
        </w:rPr>
      </w:pPr>
      <w:r>
        <w:rPr>
          <w:rStyle w:val="Odwoanieprzypisudolnego"/>
        </w:rPr>
        <w:footnoteRef/>
      </w:r>
      <w:r w:rsidRPr="00402330">
        <w:rPr>
          <w:lang w:val="en-GB"/>
        </w:rPr>
        <w:t xml:space="preserve"> </w:t>
      </w:r>
      <w:r>
        <w:fldChar w:fldCharType="begin"/>
      </w:r>
      <w:r w:rsidR="003D7D4E">
        <w:rPr>
          <w:lang w:val="en-GB"/>
        </w:rPr>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3},"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Pr="00402330">
        <w:rPr>
          <w:rFonts w:cs="Calibri"/>
          <w:szCs w:val="24"/>
          <w:lang w:val="en-GB"/>
        </w:rPr>
        <w:t xml:space="preserve">Julian </w:t>
      </w:r>
      <w:proofErr w:type="spellStart"/>
      <w:r w:rsidRPr="00402330">
        <w:rPr>
          <w:rFonts w:cs="Calibri"/>
          <w:szCs w:val="24"/>
          <w:lang w:val="en-GB"/>
        </w:rPr>
        <w:t>Obst</w:t>
      </w:r>
      <w:proofErr w:type="spellEnd"/>
      <w:r w:rsidRPr="00402330">
        <w:rPr>
          <w:rFonts w:cs="Calibri"/>
          <w:szCs w:val="24"/>
          <w:lang w:val="en-GB"/>
        </w:rPr>
        <w:t>, „Parameter Initialization for Warm-Starting QAOA” (</w:t>
      </w:r>
      <w:proofErr w:type="spellStart"/>
      <w:r w:rsidRPr="00402330">
        <w:rPr>
          <w:rFonts w:cs="Calibri"/>
          <w:szCs w:val="24"/>
          <w:lang w:val="en-GB"/>
        </w:rPr>
        <w:t>masterThesis</w:t>
      </w:r>
      <w:proofErr w:type="spellEnd"/>
      <w:r w:rsidRPr="00402330">
        <w:rPr>
          <w:rFonts w:cs="Calibri"/>
          <w:szCs w:val="24"/>
          <w:lang w:val="en-GB"/>
        </w:rPr>
        <w:t>, 2022), https://doi.org/10.18419/opus-12366.</w:t>
      </w:r>
      <w:r>
        <w:fldChar w:fldCharType="end"/>
      </w:r>
    </w:p>
  </w:footnote>
  <w:footnote w:id="105">
    <w:p w14:paraId="079DBADB" w14:textId="13FA0D03" w:rsidR="00BD5D7F" w:rsidRPr="00BC373C" w:rsidRDefault="00BD5D7F" w:rsidP="00BD5D7F">
      <w:pPr>
        <w:pStyle w:val="Tekstprzypisudolnego"/>
        <w:rPr>
          <w:lang w:val="en-GB"/>
        </w:rPr>
      </w:pPr>
      <w:r>
        <w:rPr>
          <w:rStyle w:val="Odwoanieprzypisudolnego"/>
        </w:rPr>
        <w:footnoteRef/>
      </w:r>
      <w:r w:rsidRPr="00BC373C">
        <w:rPr>
          <w:lang w:val="en-GB"/>
        </w:rPr>
        <w:t xml:space="preserve"> </w:t>
      </w:r>
      <w:r>
        <w:fldChar w:fldCharType="begin"/>
      </w:r>
      <w:r w:rsidR="00B67534">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0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Pr="00BC373C">
        <w:rPr>
          <w:rFonts w:cs="Calibri"/>
          <w:szCs w:val="24"/>
          <w:lang w:val="en-GB"/>
        </w:rPr>
        <w:t xml:space="preserve">Simone </w:t>
      </w:r>
      <w:proofErr w:type="spellStart"/>
      <w:r w:rsidRPr="00BC373C">
        <w:rPr>
          <w:rFonts w:cs="Calibri"/>
          <w:szCs w:val="24"/>
          <w:lang w:val="en-GB"/>
        </w:rPr>
        <w:t>Tibaldi</w:t>
      </w:r>
      <w:proofErr w:type="spellEnd"/>
      <w:r w:rsidRPr="00BC373C">
        <w:rPr>
          <w:rFonts w:cs="Calibri"/>
          <w:szCs w:val="24"/>
          <w:lang w:val="en-GB"/>
        </w:rPr>
        <w:t xml:space="preserve"> </w:t>
      </w:r>
      <w:proofErr w:type="spellStart"/>
      <w:r w:rsidRPr="00BC373C">
        <w:rPr>
          <w:rFonts w:cs="Calibri"/>
          <w:szCs w:val="24"/>
          <w:lang w:val="en-GB"/>
        </w:rPr>
        <w:t>i</w:t>
      </w:r>
      <w:proofErr w:type="spellEnd"/>
      <w:r w:rsidRPr="00BC373C">
        <w:rPr>
          <w:rFonts w:cs="Calibri"/>
          <w:szCs w:val="24"/>
          <w:lang w:val="en-GB"/>
        </w:rPr>
        <w:t xml:space="preserve"> in., „Bayesian Optimization for QAOA” (</w:t>
      </w:r>
      <w:proofErr w:type="spellStart"/>
      <w:r w:rsidRPr="00BC373C">
        <w:rPr>
          <w:rFonts w:cs="Calibri"/>
          <w:szCs w:val="24"/>
          <w:lang w:val="en-GB"/>
        </w:rPr>
        <w:t>arXiv</w:t>
      </w:r>
      <w:proofErr w:type="spellEnd"/>
      <w:r w:rsidRPr="00BC373C">
        <w:rPr>
          <w:rFonts w:cs="Calibri"/>
          <w:szCs w:val="24"/>
          <w:lang w:val="en-GB"/>
        </w:rPr>
        <w:t xml:space="preserve">, 30 </w:t>
      </w:r>
      <w:proofErr w:type="spellStart"/>
      <w:r w:rsidRPr="00BC373C">
        <w:rPr>
          <w:rFonts w:cs="Calibri"/>
          <w:szCs w:val="24"/>
          <w:lang w:val="en-GB"/>
        </w:rPr>
        <w:t>wrzesień</w:t>
      </w:r>
      <w:proofErr w:type="spellEnd"/>
      <w:r w:rsidRPr="00BC373C">
        <w:rPr>
          <w:rFonts w:cs="Calibri"/>
          <w:szCs w:val="24"/>
          <w:lang w:val="en-GB"/>
        </w:rPr>
        <w:t xml:space="preserve"> 2022), 2, https://doi.org/10.48550/arXiv.2209.03824.</w:t>
      </w:r>
      <w:r>
        <w:fldChar w:fldCharType="end"/>
      </w:r>
    </w:p>
  </w:footnote>
  <w:footnote w:id="106">
    <w:p w14:paraId="667F731C" w14:textId="4FF2968E" w:rsidR="005F40CF" w:rsidRPr="005F40CF" w:rsidRDefault="005F40CF">
      <w:pPr>
        <w:pStyle w:val="Tekstprzypisudolnego"/>
        <w:rPr>
          <w:lang w:val="en-GB"/>
        </w:rPr>
      </w:pPr>
      <w:r>
        <w:rPr>
          <w:rStyle w:val="Odwoanieprzypisudolnego"/>
        </w:rPr>
        <w:footnoteRef/>
      </w:r>
      <w:r w:rsidRPr="005F40CF">
        <w:rPr>
          <w:lang w:val="en-GB"/>
        </w:rPr>
        <w:t xml:space="preserve"> </w:t>
      </w:r>
      <w:r>
        <w:fldChar w:fldCharType="begin"/>
      </w:r>
      <w:r w:rsidR="003D7D4E">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05},"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r w:rsidRPr="005F40CF">
        <w:rPr>
          <w:rFonts w:cs="Calibri"/>
          <w:szCs w:val="24"/>
          <w:lang w:val="en-GB"/>
        </w:rPr>
        <w:t xml:space="preserve">D. Zhu </w:t>
      </w:r>
      <w:proofErr w:type="spellStart"/>
      <w:r w:rsidRPr="005F40CF">
        <w:rPr>
          <w:rFonts w:cs="Calibri"/>
          <w:szCs w:val="24"/>
          <w:lang w:val="en-GB"/>
        </w:rPr>
        <w:t>i</w:t>
      </w:r>
      <w:proofErr w:type="spellEnd"/>
      <w:r w:rsidRPr="005F40CF">
        <w:rPr>
          <w:rFonts w:cs="Calibri"/>
          <w:szCs w:val="24"/>
          <w:lang w:val="en-GB"/>
        </w:rPr>
        <w:t xml:space="preserve"> in., „Training of quantum circuits on a hybrid quantum computer”, </w:t>
      </w:r>
      <w:r w:rsidRPr="005F40CF">
        <w:rPr>
          <w:rFonts w:cs="Calibri"/>
          <w:i/>
          <w:iCs/>
          <w:szCs w:val="24"/>
          <w:lang w:val="en-GB"/>
        </w:rPr>
        <w:t>Science Advances</w:t>
      </w:r>
      <w:r w:rsidRPr="005F40CF">
        <w:rPr>
          <w:rFonts w:cs="Calibri"/>
          <w:szCs w:val="24"/>
          <w:lang w:val="en-GB"/>
        </w:rPr>
        <w:t xml:space="preserve"> 5, nr 10 (18 </w:t>
      </w:r>
      <w:proofErr w:type="spellStart"/>
      <w:r w:rsidRPr="005F40CF">
        <w:rPr>
          <w:rFonts w:cs="Calibri"/>
          <w:szCs w:val="24"/>
          <w:lang w:val="en-GB"/>
        </w:rPr>
        <w:t>październik</w:t>
      </w:r>
      <w:proofErr w:type="spellEnd"/>
      <w:r w:rsidRPr="005F40CF">
        <w:rPr>
          <w:rFonts w:cs="Calibri"/>
          <w:szCs w:val="24"/>
          <w:lang w:val="en-GB"/>
        </w:rPr>
        <w:t xml:space="preserve"> 2019): 3, https://doi.org/10.1126/sciadv.aaw9918.</w:t>
      </w:r>
      <w:r>
        <w:fldChar w:fldCharType="end"/>
      </w:r>
    </w:p>
  </w:footnote>
  <w:footnote w:id="107">
    <w:p w14:paraId="00F695F5" w14:textId="2B92AF1C"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B67534">
        <w:rPr>
          <w:lang w:val="en-GB"/>
        </w:rPr>
        <w:instrText xml:space="preserve"> ADDIN ZOTERO_ITEM CSL_CITATION {"citationID":"frAMursF","properties":{"formattedCitation":"Tibaldi i in., \\uc0\\u8222{}Bayesian Optimization for QAOA\\uc0\\u8221{}, 2\\uc0\\u8211{}5.","plainCitation":"Tibaldi i in., „Bayesian Optimization for QAOA”, 2–5.","noteIndex":10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proofErr w:type="spellStart"/>
      <w:r w:rsidRPr="005A5762">
        <w:rPr>
          <w:rFonts w:cs="Calibri"/>
          <w:szCs w:val="24"/>
          <w:lang w:val="en-GB"/>
        </w:rPr>
        <w:t>Tibaldi</w:t>
      </w:r>
      <w:proofErr w:type="spellEnd"/>
      <w:r w:rsidRPr="005A5762">
        <w:rPr>
          <w:rFonts w:cs="Calibri"/>
          <w:szCs w:val="24"/>
          <w:lang w:val="en-GB"/>
        </w:rPr>
        <w:t xml:space="preserve"> </w:t>
      </w:r>
      <w:proofErr w:type="spellStart"/>
      <w:r w:rsidRPr="005A5762">
        <w:rPr>
          <w:rFonts w:cs="Calibri"/>
          <w:szCs w:val="24"/>
          <w:lang w:val="en-GB"/>
        </w:rPr>
        <w:t>i</w:t>
      </w:r>
      <w:proofErr w:type="spellEnd"/>
      <w:r w:rsidRPr="005A5762">
        <w:rPr>
          <w:rFonts w:cs="Calibri"/>
          <w:szCs w:val="24"/>
          <w:lang w:val="en-GB"/>
        </w:rPr>
        <w:t xml:space="preserve"> in., „Bayesian Optimization for QAOA”, 2–5.</w:t>
      </w:r>
      <w:r>
        <w:fldChar w:fldCharType="end"/>
      </w:r>
    </w:p>
  </w:footnote>
  <w:footnote w:id="108">
    <w:p w14:paraId="37F1D937" w14:textId="29DE1E63" w:rsidR="005A5762" w:rsidRPr="005A5762" w:rsidRDefault="005A5762">
      <w:pPr>
        <w:pStyle w:val="Tekstprzypisudolnego"/>
        <w:rPr>
          <w:lang w:val="en-GB"/>
        </w:rPr>
      </w:pPr>
      <w:r>
        <w:rPr>
          <w:rStyle w:val="Odwoanieprzypisudolnego"/>
        </w:rPr>
        <w:footnoteRef/>
      </w:r>
      <w:r w:rsidRPr="005A5762">
        <w:rPr>
          <w:lang w:val="en-GB"/>
        </w:rPr>
        <w:t xml:space="preserve"> </w:t>
      </w:r>
      <w:r>
        <w:fldChar w:fldCharType="begin"/>
      </w:r>
      <w:r w:rsidR="003D7D4E">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07},"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 xml:space="preserve">J. S. </w:t>
      </w:r>
      <w:proofErr w:type="spellStart"/>
      <w:r w:rsidRPr="005A5762">
        <w:rPr>
          <w:rFonts w:cs="Calibri"/>
          <w:szCs w:val="24"/>
          <w:lang w:val="en-GB"/>
        </w:rPr>
        <w:t>Otterbach</w:t>
      </w:r>
      <w:proofErr w:type="spellEnd"/>
      <w:r w:rsidRPr="005A5762">
        <w:rPr>
          <w:rFonts w:cs="Calibri"/>
          <w:szCs w:val="24"/>
          <w:lang w:val="en-GB"/>
        </w:rPr>
        <w:t xml:space="preserve"> </w:t>
      </w:r>
      <w:proofErr w:type="spellStart"/>
      <w:r w:rsidRPr="005A5762">
        <w:rPr>
          <w:rFonts w:cs="Calibri"/>
          <w:szCs w:val="24"/>
          <w:lang w:val="en-GB"/>
        </w:rPr>
        <w:t>i</w:t>
      </w:r>
      <w:proofErr w:type="spellEnd"/>
      <w:r w:rsidRPr="005A5762">
        <w:rPr>
          <w:rFonts w:cs="Calibri"/>
          <w:szCs w:val="24"/>
          <w:lang w:val="en-GB"/>
        </w:rPr>
        <w:t xml:space="preserve"> in., „Unsupervised Machine Learning on a Hybrid Quantum Computer” (</w:t>
      </w:r>
      <w:proofErr w:type="spellStart"/>
      <w:r w:rsidRPr="005A5762">
        <w:rPr>
          <w:rFonts w:cs="Calibri"/>
          <w:szCs w:val="24"/>
          <w:lang w:val="en-GB"/>
        </w:rPr>
        <w:t>arXiv</w:t>
      </w:r>
      <w:proofErr w:type="spellEnd"/>
      <w:r w:rsidRPr="005A5762">
        <w:rPr>
          <w:rFonts w:cs="Calibri"/>
          <w:szCs w:val="24"/>
          <w:lang w:val="en-GB"/>
        </w:rPr>
        <w:t xml:space="preserve">, 15 </w:t>
      </w:r>
      <w:proofErr w:type="spellStart"/>
      <w:r w:rsidRPr="005A5762">
        <w:rPr>
          <w:rFonts w:cs="Calibri"/>
          <w:szCs w:val="24"/>
          <w:lang w:val="en-GB"/>
        </w:rPr>
        <w:t>grudzień</w:t>
      </w:r>
      <w:proofErr w:type="spellEnd"/>
      <w:r w:rsidRPr="005A5762">
        <w:rPr>
          <w:rFonts w:cs="Calibri"/>
          <w:szCs w:val="24"/>
          <w:lang w:val="en-GB"/>
        </w:rPr>
        <w:t xml:space="preserve"> 2017), 3, https://doi.org/10.48550/arXiv.1712.05771.</w:t>
      </w:r>
      <w:r>
        <w:fldChar w:fldCharType="end"/>
      </w:r>
    </w:p>
  </w:footnote>
  <w:footnote w:id="109">
    <w:p w14:paraId="7D232E49" w14:textId="4E00155A" w:rsidR="007D6542" w:rsidRPr="005A5762" w:rsidRDefault="007D6542" w:rsidP="007D6542">
      <w:pPr>
        <w:pStyle w:val="Tekstprzypisudolnego"/>
        <w:rPr>
          <w:lang w:val="en-GB"/>
        </w:rPr>
      </w:pPr>
      <w:r>
        <w:rPr>
          <w:rStyle w:val="Odwoanieprzypisudolnego"/>
        </w:rPr>
        <w:footnoteRef/>
      </w:r>
      <w:r w:rsidRPr="005A5762">
        <w:rPr>
          <w:lang w:val="en-GB"/>
        </w:rPr>
        <w:t xml:space="preserve"> </w:t>
      </w:r>
      <w:r>
        <w:fldChar w:fldCharType="begin"/>
      </w:r>
      <w:r w:rsidR="00B67534">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09},"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5A5762" w:rsidRPr="005A5762">
        <w:rPr>
          <w:rFonts w:cs="Calibri"/>
          <w:szCs w:val="24"/>
          <w:lang w:val="en-GB"/>
        </w:rPr>
        <w:t>Peter I. Frazier, „A Tutorial on Bayesian Optimization” (</w:t>
      </w:r>
      <w:proofErr w:type="spellStart"/>
      <w:r w:rsidR="005A5762" w:rsidRPr="005A5762">
        <w:rPr>
          <w:rFonts w:cs="Calibri"/>
          <w:szCs w:val="24"/>
          <w:lang w:val="en-GB"/>
        </w:rPr>
        <w:t>arXiv</w:t>
      </w:r>
      <w:proofErr w:type="spellEnd"/>
      <w:r w:rsidR="005A5762" w:rsidRPr="005A5762">
        <w:rPr>
          <w:rFonts w:cs="Calibri"/>
          <w:szCs w:val="24"/>
          <w:lang w:val="en-GB"/>
        </w:rPr>
        <w:t xml:space="preserve">, 8 </w:t>
      </w:r>
      <w:proofErr w:type="spellStart"/>
      <w:r w:rsidR="005A5762" w:rsidRPr="005A5762">
        <w:rPr>
          <w:rFonts w:cs="Calibri"/>
          <w:szCs w:val="24"/>
          <w:lang w:val="en-GB"/>
        </w:rPr>
        <w:t>lipiec</w:t>
      </w:r>
      <w:proofErr w:type="spellEnd"/>
      <w:r w:rsidR="005A5762" w:rsidRPr="005A5762">
        <w:rPr>
          <w:rFonts w:cs="Calibri"/>
          <w:szCs w:val="24"/>
          <w:lang w:val="en-GB"/>
        </w:rPr>
        <w:t xml:space="preserve"> 2018), 6–7, https://doi.org/10.48550/arXiv.1807.02811.</w:t>
      </w:r>
      <w:r>
        <w:fldChar w:fldCharType="end"/>
      </w:r>
    </w:p>
  </w:footnote>
  <w:footnote w:id="110">
    <w:p w14:paraId="49B3AD8A" w14:textId="0B699010" w:rsidR="007D6542" w:rsidRPr="007A7C43" w:rsidRDefault="007D6542" w:rsidP="007D6542">
      <w:pPr>
        <w:pStyle w:val="Tekstprzypisudolnego"/>
        <w:rPr>
          <w:lang w:val="en-GB"/>
        </w:rPr>
      </w:pPr>
      <w:r>
        <w:rPr>
          <w:rStyle w:val="Odwoanieprzypisudolnego"/>
        </w:rPr>
        <w:footnoteRef/>
      </w:r>
      <w:r w:rsidRPr="007A7C43">
        <w:rPr>
          <w:lang w:val="en-GB"/>
        </w:rPr>
        <w:t xml:space="preserve"> </w:t>
      </w:r>
      <w:r>
        <w:fldChar w:fldCharType="begin"/>
      </w:r>
      <w:r w:rsidR="003D7D4E">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09},"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Pr="007A7C43">
        <w:rPr>
          <w:rFonts w:cs="Calibri"/>
          <w:szCs w:val="24"/>
          <w:lang w:val="en-GB"/>
        </w:rPr>
        <w:t xml:space="preserve">Donald R. Jones, Matthias </w:t>
      </w:r>
      <w:proofErr w:type="spellStart"/>
      <w:r w:rsidRPr="007A7C43">
        <w:rPr>
          <w:rFonts w:cs="Calibri"/>
          <w:szCs w:val="24"/>
          <w:lang w:val="en-GB"/>
        </w:rPr>
        <w:t>Schonlau</w:t>
      </w:r>
      <w:proofErr w:type="spellEnd"/>
      <w:r w:rsidRPr="007A7C43">
        <w:rPr>
          <w:rFonts w:cs="Calibri"/>
          <w:szCs w:val="24"/>
          <w:lang w:val="en-GB"/>
        </w:rPr>
        <w:t xml:space="preserve">, </w:t>
      </w:r>
      <w:proofErr w:type="spellStart"/>
      <w:r w:rsidRPr="007A7C43">
        <w:rPr>
          <w:rFonts w:cs="Calibri"/>
          <w:szCs w:val="24"/>
          <w:lang w:val="en-GB"/>
        </w:rPr>
        <w:t>i</w:t>
      </w:r>
      <w:proofErr w:type="spellEnd"/>
      <w:r w:rsidRPr="007A7C43">
        <w:rPr>
          <w:rFonts w:cs="Calibri"/>
          <w:szCs w:val="24"/>
          <w:lang w:val="en-GB"/>
        </w:rPr>
        <w:t xml:space="preserve"> William J. Welch, „Efficient Global Optimization of Expensive Black-Box Functions”, </w:t>
      </w:r>
      <w:r w:rsidRPr="007A7C43">
        <w:rPr>
          <w:rFonts w:cs="Calibri"/>
          <w:i/>
          <w:iCs/>
          <w:szCs w:val="24"/>
          <w:lang w:val="en-GB"/>
        </w:rPr>
        <w:t>Journal of Global Optimization</w:t>
      </w:r>
      <w:r w:rsidRPr="007A7C43">
        <w:rPr>
          <w:rFonts w:cs="Calibri"/>
          <w:szCs w:val="24"/>
          <w:lang w:val="en-GB"/>
        </w:rPr>
        <w:t xml:space="preserve"> 13, nr 4 (1 </w:t>
      </w:r>
      <w:proofErr w:type="spellStart"/>
      <w:r w:rsidRPr="007A7C43">
        <w:rPr>
          <w:rFonts w:cs="Calibri"/>
          <w:szCs w:val="24"/>
          <w:lang w:val="en-GB"/>
        </w:rPr>
        <w:t>grudzień</w:t>
      </w:r>
      <w:proofErr w:type="spellEnd"/>
      <w:r w:rsidRPr="007A7C43">
        <w:rPr>
          <w:rFonts w:cs="Calibri"/>
          <w:szCs w:val="24"/>
          <w:lang w:val="en-GB"/>
        </w:rPr>
        <w:t xml:space="preserve"> 1998): 471, https://doi.org/10.1023/A:1008306431147.</w:t>
      </w:r>
      <w:r>
        <w:fldChar w:fldCharType="end"/>
      </w:r>
    </w:p>
  </w:footnote>
  <w:footnote w:id="111">
    <w:p w14:paraId="0D156D43" w14:textId="419316B8" w:rsidR="007D6542" w:rsidRPr="006463CF" w:rsidRDefault="007D6542" w:rsidP="007D6542">
      <w:pPr>
        <w:pStyle w:val="Tekstprzypisudolnego"/>
        <w:rPr>
          <w:lang w:val="en-GB"/>
        </w:rPr>
      </w:pPr>
      <w:r>
        <w:rPr>
          <w:rStyle w:val="Odwoanieprzypisudolnego"/>
        </w:rPr>
        <w:footnoteRef/>
      </w:r>
      <w:r w:rsidRPr="006463CF">
        <w:rPr>
          <w:lang w:val="en-GB"/>
        </w:rPr>
        <w:t xml:space="preserve"> </w:t>
      </w:r>
      <w:r>
        <w:fldChar w:fldCharType="begin"/>
      </w:r>
      <w:r w:rsidR="00B67534">
        <w:rPr>
          <w:lang w:val="en-GB"/>
        </w:rPr>
        <w:instrText xml:space="preserve"> ADDIN ZOTERO_ITEM CSL_CITATION {"citationID":"KZCrYrmk","properties":{"formattedCitation":"Frazier, \\uc0\\u8222{}A Tutorial on Bayesian Optimization\\uc0\\u8221{}, 7.","plainCitation":"Frazier, „A Tutorial on Bayesian Optimization”, 7.","noteIndex":11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Pr="006463CF">
        <w:rPr>
          <w:rFonts w:cs="Calibri"/>
          <w:szCs w:val="24"/>
          <w:lang w:val="en-GB"/>
        </w:rPr>
        <w:t>Frazier, „A Tutorial on Bayesian Optimization”, 7.</w:t>
      </w:r>
      <w:r>
        <w:fldChar w:fldCharType="end"/>
      </w:r>
    </w:p>
  </w:footnote>
  <w:footnote w:id="112">
    <w:p w14:paraId="0A2A21B4" w14:textId="56A3AED6" w:rsidR="006C0F5D" w:rsidRPr="006C0F5D" w:rsidRDefault="006C0F5D">
      <w:pPr>
        <w:pStyle w:val="Tekstprzypisudolnego"/>
        <w:rPr>
          <w:lang w:val="en-GB"/>
        </w:rPr>
      </w:pPr>
      <w:r>
        <w:rPr>
          <w:rStyle w:val="Odwoanieprzypisudolnego"/>
        </w:rPr>
        <w:footnoteRef/>
      </w:r>
      <w:r w:rsidRPr="006C0F5D">
        <w:rPr>
          <w:lang w:val="en-GB"/>
        </w:rPr>
        <w:t xml:space="preserve"> </w:t>
      </w:r>
      <w:r>
        <w:fldChar w:fldCharType="begin"/>
      </w:r>
      <w:r w:rsidR="003D7D4E">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1},"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 xml:space="preserve">Dong C. Liu </w:t>
      </w:r>
      <w:proofErr w:type="spellStart"/>
      <w:r w:rsidRPr="006C0F5D">
        <w:rPr>
          <w:rFonts w:cs="Calibri"/>
          <w:szCs w:val="24"/>
          <w:lang w:val="en-GB"/>
        </w:rPr>
        <w:t>i</w:t>
      </w:r>
      <w:proofErr w:type="spellEnd"/>
      <w:r w:rsidRPr="006C0F5D">
        <w:rPr>
          <w:rFonts w:cs="Calibri"/>
          <w:szCs w:val="24"/>
          <w:lang w:val="en-GB"/>
        </w:rPr>
        <w:t xml:space="preserve"> Jorge </w:t>
      </w:r>
      <w:proofErr w:type="spellStart"/>
      <w:r w:rsidRPr="006C0F5D">
        <w:rPr>
          <w:rFonts w:cs="Calibri"/>
          <w:szCs w:val="24"/>
          <w:lang w:val="en-GB"/>
        </w:rPr>
        <w:t>Nocedal</w:t>
      </w:r>
      <w:proofErr w:type="spellEnd"/>
      <w:r w:rsidRPr="006C0F5D">
        <w:rPr>
          <w:rFonts w:cs="Calibri"/>
          <w:szCs w:val="24"/>
          <w:lang w:val="en-GB"/>
        </w:rPr>
        <w:t xml:space="preserve">, „On the Limited Memory BFGS Method for Large Scale Optimization”, </w:t>
      </w:r>
      <w:r w:rsidRPr="006C0F5D">
        <w:rPr>
          <w:rFonts w:cs="Calibri"/>
          <w:i/>
          <w:iCs/>
          <w:szCs w:val="24"/>
          <w:lang w:val="en-GB"/>
        </w:rPr>
        <w:t>Mathematical Programming</w:t>
      </w:r>
      <w:r w:rsidRPr="006C0F5D">
        <w:rPr>
          <w:rFonts w:cs="Calibri"/>
          <w:szCs w:val="24"/>
          <w:lang w:val="en-GB"/>
        </w:rPr>
        <w:t xml:space="preserve"> 45, nr 1 (1 </w:t>
      </w:r>
      <w:proofErr w:type="spellStart"/>
      <w:r w:rsidRPr="006C0F5D">
        <w:rPr>
          <w:rFonts w:cs="Calibri"/>
          <w:szCs w:val="24"/>
          <w:lang w:val="en-GB"/>
        </w:rPr>
        <w:t>sierpień</w:t>
      </w:r>
      <w:proofErr w:type="spellEnd"/>
      <w:r w:rsidRPr="006C0F5D">
        <w:rPr>
          <w:rFonts w:cs="Calibri"/>
          <w:szCs w:val="24"/>
          <w:lang w:val="en-GB"/>
        </w:rPr>
        <w:t xml:space="preserve"> 1989): 503–28, https://doi.org/10.1007/BF01589116.</w:t>
      </w:r>
      <w:r>
        <w:fldChar w:fldCharType="end"/>
      </w:r>
    </w:p>
  </w:footnote>
  <w:footnote w:id="113">
    <w:p w14:paraId="79399A3E" w14:textId="0CD14FED" w:rsidR="00292E40" w:rsidRPr="006C0F5D" w:rsidRDefault="00292E40">
      <w:pPr>
        <w:pStyle w:val="Tekstprzypisudolnego"/>
        <w:rPr>
          <w:lang w:val="en-GB"/>
        </w:rPr>
      </w:pPr>
      <w:r>
        <w:rPr>
          <w:rStyle w:val="Odwoanieprzypisudolnego"/>
        </w:rPr>
        <w:footnoteRef/>
      </w:r>
      <w:r w:rsidRPr="006C0F5D">
        <w:rPr>
          <w:lang w:val="en-GB"/>
        </w:rPr>
        <w:t xml:space="preserve"> </w:t>
      </w:r>
      <w:r>
        <w:fldChar w:fldCharType="begin"/>
      </w:r>
      <w:r w:rsidR="00B67534">
        <w:rPr>
          <w:lang w:val="en-GB"/>
        </w:rPr>
        <w:instrText xml:space="preserve"> ADDIN ZOTERO_ITEM CSL_CITATION {"citationID":"CgLbuZrm","properties":{"formattedCitation":"Frazier, \\uc0\\u8222{}A Tutorial on Bayesian Optimization\\uc0\\u8221{}, 7.","plainCitation":"Frazier, „A Tutorial on Bayesian Optimization”, 7.","noteIndex":11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6C0F5D">
        <w:rPr>
          <w:rFonts w:cs="Calibri"/>
          <w:szCs w:val="24"/>
          <w:lang w:val="en-GB"/>
        </w:rPr>
        <w:t>Frazier, „A Tutorial on Bayesian Optimization”, 7.</w:t>
      </w:r>
      <w:r>
        <w:fldChar w:fldCharType="end"/>
      </w:r>
    </w:p>
  </w:footnote>
  <w:footnote w:id="114">
    <w:p w14:paraId="70B4EC60" w14:textId="577BB4D0" w:rsidR="006F7C3F" w:rsidRPr="002D10C4" w:rsidRDefault="006F7C3F">
      <w:pPr>
        <w:pStyle w:val="Tekstprzypisudolnego"/>
        <w:rPr>
          <w:lang w:val="en-GB"/>
        </w:rPr>
      </w:pPr>
      <w:r>
        <w:rPr>
          <w:rStyle w:val="Odwoanieprzypisudolnego"/>
        </w:rPr>
        <w:footnoteRef/>
      </w:r>
      <w:r w:rsidRPr="002D10C4">
        <w:rPr>
          <w:lang w:val="en-GB"/>
        </w:rPr>
        <w:t xml:space="preserve"> </w:t>
      </w:r>
      <w:r>
        <w:fldChar w:fldCharType="begin"/>
      </w:r>
      <w:r w:rsidR="00B67534">
        <w:rPr>
          <w:lang w:val="en-GB"/>
        </w:rPr>
        <w:instrText xml:space="preserve"> ADDIN ZOTERO_ITEM CSL_CITATION {"citationID":"My0l9UbV","properties":{"formattedCitation":"Tibaldi i in., \\uc0\\u8222{}Bayesian Optimization for QAOA\\uc0\\u8221{}, 3.","plainCitation":"Tibaldi i in., „Bayesian Optimization for QAOA”, 3.","noteIndex":11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proofErr w:type="spellStart"/>
      <w:r w:rsidRPr="002D10C4">
        <w:rPr>
          <w:rFonts w:cs="Calibri"/>
          <w:szCs w:val="24"/>
          <w:lang w:val="en-GB"/>
        </w:rPr>
        <w:t>Tibaldi</w:t>
      </w:r>
      <w:proofErr w:type="spellEnd"/>
      <w:r w:rsidRPr="002D10C4">
        <w:rPr>
          <w:rFonts w:cs="Calibri"/>
          <w:szCs w:val="24"/>
          <w:lang w:val="en-GB"/>
        </w:rPr>
        <w:t xml:space="preserve"> </w:t>
      </w:r>
      <w:proofErr w:type="spellStart"/>
      <w:r w:rsidRPr="002D10C4">
        <w:rPr>
          <w:rFonts w:cs="Calibri"/>
          <w:szCs w:val="24"/>
          <w:lang w:val="en-GB"/>
        </w:rPr>
        <w:t>i</w:t>
      </w:r>
      <w:proofErr w:type="spellEnd"/>
      <w:r w:rsidRPr="002D10C4">
        <w:rPr>
          <w:rFonts w:cs="Calibri"/>
          <w:szCs w:val="24"/>
          <w:lang w:val="en-GB"/>
        </w:rPr>
        <w:t xml:space="preserve"> in., „Bayesian Optimization for QAOA”, 3.</w:t>
      </w:r>
      <w:r>
        <w:fldChar w:fldCharType="end"/>
      </w:r>
    </w:p>
  </w:footnote>
  <w:footnote w:id="115">
    <w:p w14:paraId="008C77A9" w14:textId="56EAB86F"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B67534">
        <w:rPr>
          <w:lang w:val="en-GB"/>
        </w:rPr>
        <w:instrText xml:space="preserve"> ADDIN ZOTERO_ITEM CSL_CITATION {"citationID":"5qn07DKv","properties":{"formattedCitation":"Tibaldi i in., 3.","plainCitation":"Tibaldi i in., 3.","noteIndex":11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proofErr w:type="spellStart"/>
      <w:r w:rsidRPr="006F7C3F">
        <w:rPr>
          <w:rFonts w:cs="Calibri"/>
          <w:lang w:val="en-GB"/>
        </w:rPr>
        <w:t>Tibaldi</w:t>
      </w:r>
      <w:proofErr w:type="spellEnd"/>
      <w:r w:rsidRPr="006F7C3F">
        <w:rPr>
          <w:rFonts w:cs="Calibri"/>
          <w:lang w:val="en-GB"/>
        </w:rPr>
        <w:t xml:space="preserve"> </w:t>
      </w:r>
      <w:proofErr w:type="spellStart"/>
      <w:r w:rsidRPr="006F7C3F">
        <w:rPr>
          <w:rFonts w:cs="Calibri"/>
          <w:lang w:val="en-GB"/>
        </w:rPr>
        <w:t>i</w:t>
      </w:r>
      <w:proofErr w:type="spellEnd"/>
      <w:r w:rsidRPr="006F7C3F">
        <w:rPr>
          <w:rFonts w:cs="Calibri"/>
          <w:lang w:val="en-GB"/>
        </w:rPr>
        <w:t xml:space="preserve"> in., 3.</w:t>
      </w:r>
      <w:r>
        <w:fldChar w:fldCharType="end"/>
      </w:r>
    </w:p>
  </w:footnote>
  <w:footnote w:id="116">
    <w:p w14:paraId="48F7A5EA" w14:textId="4035CBA1" w:rsidR="006F7C3F" w:rsidRPr="006F7C3F" w:rsidRDefault="006F7C3F">
      <w:pPr>
        <w:pStyle w:val="Tekstprzypisudolnego"/>
        <w:rPr>
          <w:lang w:val="en-GB"/>
        </w:rPr>
      </w:pPr>
      <w:r>
        <w:rPr>
          <w:rStyle w:val="Odwoanieprzypisudolnego"/>
        </w:rPr>
        <w:footnoteRef/>
      </w:r>
      <w:r w:rsidRPr="006F7C3F">
        <w:rPr>
          <w:lang w:val="en-GB"/>
        </w:rPr>
        <w:t xml:space="preserve"> </w:t>
      </w:r>
      <w:r>
        <w:fldChar w:fldCharType="begin"/>
      </w:r>
      <w:r w:rsidR="00B67534">
        <w:rPr>
          <w:lang w:val="en-GB"/>
        </w:rPr>
        <w:instrText xml:space="preserve"> ADDIN ZOTERO_ITEM CSL_CITATION {"citationID":"8SxZBFf0","properties":{"formattedCitation":"Tibaldi i in., 3\\uc0\\u8211{}4.","plainCitation":"Tibaldi i in., 3–4.","noteIndex":11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proofErr w:type="spellStart"/>
      <w:r w:rsidRPr="007A7C43">
        <w:rPr>
          <w:rFonts w:cs="Calibri"/>
          <w:szCs w:val="24"/>
          <w:lang w:val="en-GB"/>
        </w:rPr>
        <w:t>Tibaldi</w:t>
      </w:r>
      <w:proofErr w:type="spellEnd"/>
      <w:r w:rsidRPr="007A7C43">
        <w:rPr>
          <w:rFonts w:cs="Calibri"/>
          <w:szCs w:val="24"/>
          <w:lang w:val="en-GB"/>
        </w:rPr>
        <w:t xml:space="preserve"> </w:t>
      </w:r>
      <w:proofErr w:type="spellStart"/>
      <w:r w:rsidRPr="007A7C43">
        <w:rPr>
          <w:rFonts w:cs="Calibri"/>
          <w:szCs w:val="24"/>
          <w:lang w:val="en-GB"/>
        </w:rPr>
        <w:t>i</w:t>
      </w:r>
      <w:proofErr w:type="spellEnd"/>
      <w:r w:rsidRPr="007A7C43">
        <w:rPr>
          <w:rFonts w:cs="Calibri"/>
          <w:szCs w:val="24"/>
          <w:lang w:val="en-GB"/>
        </w:rPr>
        <w:t xml:space="preserve"> in., 3–4.</w:t>
      </w:r>
      <w:r>
        <w:fldChar w:fldCharType="end"/>
      </w:r>
    </w:p>
  </w:footnote>
  <w:footnote w:id="117">
    <w:p w14:paraId="37CE40A1" w14:textId="2C167C38" w:rsidR="008F0014" w:rsidRPr="00A4615B" w:rsidRDefault="008F0014" w:rsidP="008F0014">
      <w:pPr>
        <w:pStyle w:val="Tekstprzypisudolnego"/>
        <w:rPr>
          <w:lang w:val="en-GB"/>
        </w:rPr>
      </w:pPr>
      <w:r>
        <w:rPr>
          <w:rStyle w:val="Odwoanieprzypisudolnego"/>
        </w:rPr>
        <w:footnoteRef/>
      </w:r>
      <w:r w:rsidRPr="00A4615B">
        <w:rPr>
          <w:lang w:val="en-GB"/>
        </w:rPr>
        <w:t xml:space="preserve"> </w:t>
      </w:r>
      <w:r>
        <w:fldChar w:fldCharType="begin"/>
      </w:r>
      <w:r w:rsidR="00B67534">
        <w:rPr>
          <w:lang w:val="en-GB"/>
        </w:rPr>
        <w:instrText xml:space="preserve"> ADDIN ZOTERO_ITEM CSL_CITATION {"citationID":"GiCoz8PG","properties":{"formattedCitation":"Frazier, \\uc0\\u8222{}A Tutorial on Bayesian Optimization\\uc0\\u8221{}, 6.","plainCitation":"Frazier, „A Tutorial on Bayesian Optimization”, 6.","noteIndex":117},"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6F7C3F" w:rsidRPr="006F7C3F">
        <w:rPr>
          <w:rFonts w:cs="Calibri"/>
          <w:szCs w:val="24"/>
          <w:lang w:val="en-GB"/>
        </w:rPr>
        <w:t>Frazier, „A Tutorial on Bayesian Optimization”, 6.</w:t>
      </w:r>
      <w:r>
        <w:fldChar w:fldCharType="end"/>
      </w:r>
    </w:p>
  </w:footnote>
  <w:footnote w:id="118">
    <w:p w14:paraId="4938DFD4" w14:textId="26213BD3" w:rsidR="006F7C3F" w:rsidRDefault="006F7C3F">
      <w:pPr>
        <w:pStyle w:val="Tekstprzypisudolnego"/>
      </w:pPr>
      <w:r>
        <w:rPr>
          <w:rStyle w:val="Odwoanieprzypisudolnego"/>
        </w:rPr>
        <w:footnoteRef/>
      </w:r>
      <w:r>
        <w:t xml:space="preserve"> </w:t>
      </w:r>
      <w:r>
        <w:fldChar w:fldCharType="begin"/>
      </w:r>
      <w:r w:rsidR="00B67534">
        <w:instrText xml:space="preserve"> ADDIN ZOTERO_ITEM CSL_CITATION {"citationID":"95HhKq3W","properties":{"formattedCitation":"Frazier, 5\\uc0\\u8211{}6.","plainCitation":"Frazier, 5–6.","noteIndex":118},"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Pr="006F7C3F">
        <w:rPr>
          <w:rFonts w:cs="Calibri"/>
          <w:szCs w:val="24"/>
        </w:rPr>
        <w:t>Frazier, 5–6.</w:t>
      </w:r>
      <w:r>
        <w:fldChar w:fldCharType="end"/>
      </w:r>
    </w:p>
  </w:footnote>
  <w:footnote w:id="119">
    <w:p w14:paraId="7E9222B9" w14:textId="0C6E1C67" w:rsidR="008F0014" w:rsidRPr="006F7C3F" w:rsidRDefault="008F0014" w:rsidP="008F0014">
      <w:pPr>
        <w:pStyle w:val="Tekstprzypisudolnego"/>
      </w:pPr>
      <w:r>
        <w:rPr>
          <w:rStyle w:val="Odwoanieprzypisudolnego"/>
        </w:rPr>
        <w:footnoteRef/>
      </w:r>
      <w:r w:rsidRPr="006F7C3F">
        <w:t xml:space="preserve"> </w:t>
      </w:r>
      <w:r>
        <w:fldChar w:fldCharType="begin"/>
      </w:r>
      <w:r w:rsidR="00B67534">
        <w:instrText xml:space="preserve"> ADDIN ZOTERO_ITEM CSL_CITATION {"citationID":"zeeRnCuM","properties":{"formattedCitation":"Frazier, 6.","plainCitation":"Frazier, 6.","noteIndex":119},"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6F7C3F">
        <w:rPr>
          <w:rFonts w:cs="Calibri"/>
        </w:rPr>
        <w:t>Frazier, 6.</w:t>
      </w:r>
      <w:r>
        <w:fldChar w:fldCharType="end"/>
      </w:r>
    </w:p>
  </w:footnote>
  <w:footnote w:id="120">
    <w:p w14:paraId="53B51C56" w14:textId="1AB15D15" w:rsidR="006F7C3F" w:rsidRPr="007A7C43" w:rsidRDefault="006F7C3F">
      <w:pPr>
        <w:pStyle w:val="Tekstprzypisudolnego"/>
      </w:pPr>
      <w:r>
        <w:rPr>
          <w:rStyle w:val="Odwoanieprzypisudolnego"/>
        </w:rPr>
        <w:footnoteRef/>
      </w:r>
      <w:r w:rsidRPr="007A7C43">
        <w:t xml:space="preserve"> </w:t>
      </w:r>
      <w:r>
        <w:fldChar w:fldCharType="begin"/>
      </w:r>
      <w:r w:rsidR="00B67534">
        <w:instrText xml:space="preserve"> ADDIN ZOTERO_ITEM CSL_CITATION {"citationID":"4jCeXcnh","properties":{"formattedCitation":"Frazier, 6.","plainCitation":"Frazier, 6.","noteIndex":12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7A7C43">
        <w:rPr>
          <w:rFonts w:cs="Calibri"/>
        </w:rPr>
        <w:t>Frazier, 6.</w:t>
      </w:r>
      <w:r>
        <w:fldChar w:fldCharType="end"/>
      </w:r>
    </w:p>
  </w:footnote>
  <w:footnote w:id="121">
    <w:p w14:paraId="32145CA1" w14:textId="502CEE59" w:rsidR="006F7C3F" w:rsidRPr="007A7C43" w:rsidRDefault="006F7C3F">
      <w:pPr>
        <w:pStyle w:val="Tekstprzypisudolnego"/>
      </w:pPr>
      <w:r>
        <w:rPr>
          <w:rStyle w:val="Odwoanieprzypisudolnego"/>
        </w:rPr>
        <w:footnoteRef/>
      </w:r>
      <w:r w:rsidRPr="007A7C43">
        <w:t xml:space="preserve"> </w:t>
      </w:r>
      <w:r>
        <w:fldChar w:fldCharType="begin"/>
      </w:r>
      <w:r w:rsidR="00B67534">
        <w:instrText xml:space="preserve"> ADDIN ZOTERO_ITEM CSL_CITATION {"citationID":"xbqtc018","properties":{"formattedCitation":"Tibaldi i in., \\uc0\\u8222{}Bayesian Optimization for QAOA\\uc0\\u8221{}, 4.","plainCitation":"Tibaldi i in., „Bayesian Optimization for QAOA”, 4.","noteIndex":121},"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proofErr w:type="spellStart"/>
      <w:r w:rsidRPr="007A7C43">
        <w:rPr>
          <w:rFonts w:cs="Calibri"/>
          <w:szCs w:val="24"/>
        </w:rPr>
        <w:t>Tibaldi</w:t>
      </w:r>
      <w:proofErr w:type="spellEnd"/>
      <w:r w:rsidRPr="007A7C43">
        <w:rPr>
          <w:rFonts w:cs="Calibri"/>
          <w:szCs w:val="24"/>
        </w:rPr>
        <w:t xml:space="preserve"> i in., „</w:t>
      </w:r>
      <w:proofErr w:type="spellStart"/>
      <w:r w:rsidRPr="007A7C43">
        <w:rPr>
          <w:rFonts w:cs="Calibri"/>
          <w:szCs w:val="24"/>
        </w:rPr>
        <w:t>Bayesian</w:t>
      </w:r>
      <w:proofErr w:type="spellEnd"/>
      <w:r w:rsidRPr="007A7C43">
        <w:rPr>
          <w:rFonts w:cs="Calibri"/>
          <w:szCs w:val="24"/>
        </w:rPr>
        <w:t xml:space="preserve"> Optimization for QAOA”, 4.</w:t>
      </w:r>
      <w:r>
        <w:fldChar w:fldCharType="end"/>
      </w:r>
    </w:p>
  </w:footnote>
  <w:footnote w:id="122">
    <w:p w14:paraId="10ACB17B" w14:textId="337A46A2" w:rsidR="00F11434" w:rsidRPr="00F11434" w:rsidRDefault="00F11434">
      <w:pPr>
        <w:pStyle w:val="Tekstprzypisudolnego"/>
        <w:rPr>
          <w:lang w:val="en-GB"/>
        </w:rPr>
      </w:pPr>
      <w:r>
        <w:rPr>
          <w:rStyle w:val="Odwoanieprzypisudolnego"/>
        </w:rPr>
        <w:footnoteRef/>
      </w:r>
      <w:r w:rsidRPr="00F11434">
        <w:rPr>
          <w:lang w:val="en-GB"/>
        </w:rPr>
        <w:t xml:space="preserve"> </w:t>
      </w:r>
      <w:r>
        <w:fldChar w:fldCharType="begin"/>
      </w:r>
      <w:r w:rsidR="00B67534">
        <w:rPr>
          <w:lang w:val="en-GB"/>
        </w:rPr>
        <w:instrText xml:space="preserve"> ADDIN ZOTERO_ITEM CSL_CITATION {"citationID":"DNDqpynu","properties":{"formattedCitation":"Tibaldi i in., 4.","plainCitation":"Tibaldi i in., 4.","noteIndex":122},"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proofErr w:type="spellStart"/>
      <w:r w:rsidRPr="00F11434">
        <w:rPr>
          <w:rFonts w:cs="Calibri"/>
          <w:lang w:val="en-GB"/>
        </w:rPr>
        <w:t>Tibaldi</w:t>
      </w:r>
      <w:proofErr w:type="spellEnd"/>
      <w:r w:rsidRPr="00F11434">
        <w:rPr>
          <w:rFonts w:cs="Calibri"/>
          <w:lang w:val="en-GB"/>
        </w:rPr>
        <w:t xml:space="preserve"> </w:t>
      </w:r>
      <w:proofErr w:type="spellStart"/>
      <w:r w:rsidRPr="00F11434">
        <w:rPr>
          <w:rFonts w:cs="Calibri"/>
          <w:lang w:val="en-GB"/>
        </w:rPr>
        <w:t>i</w:t>
      </w:r>
      <w:proofErr w:type="spellEnd"/>
      <w:r w:rsidRPr="00F11434">
        <w:rPr>
          <w:rFonts w:cs="Calibri"/>
          <w:lang w:val="en-GB"/>
        </w:rPr>
        <w:t xml:space="preserve"> in., 4.</w:t>
      </w:r>
      <w:r>
        <w:fldChar w:fldCharType="end"/>
      </w:r>
    </w:p>
  </w:footnote>
  <w:footnote w:id="123">
    <w:p w14:paraId="52586428" w14:textId="6913B571" w:rsidR="00A4615B" w:rsidRPr="00A4615B" w:rsidRDefault="00A4615B">
      <w:pPr>
        <w:pStyle w:val="Tekstprzypisudolnego"/>
        <w:rPr>
          <w:lang w:val="en-GB"/>
        </w:rPr>
      </w:pPr>
      <w:r>
        <w:rPr>
          <w:rStyle w:val="Odwoanieprzypisudolnego"/>
        </w:rPr>
        <w:footnoteRef/>
      </w:r>
      <w:r w:rsidRPr="006F7C3F">
        <w:rPr>
          <w:lang w:val="en-GB"/>
        </w:rPr>
        <w:t xml:space="preserve"> </w:t>
      </w:r>
      <w:r>
        <w:fldChar w:fldCharType="begin"/>
      </w:r>
      <w:r w:rsidR="003D7D4E">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2},"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Pr="006F7C3F">
        <w:rPr>
          <w:rFonts w:cs="Calibri"/>
          <w:szCs w:val="24"/>
          <w:lang w:val="en-GB"/>
        </w:rPr>
        <w:t xml:space="preserve">Jasper Snoek, Hugo Larochelle, </w:t>
      </w:r>
      <w:proofErr w:type="spellStart"/>
      <w:r w:rsidRPr="006F7C3F">
        <w:rPr>
          <w:rFonts w:cs="Calibri"/>
          <w:szCs w:val="24"/>
          <w:lang w:val="en-GB"/>
        </w:rPr>
        <w:t>i</w:t>
      </w:r>
      <w:proofErr w:type="spellEnd"/>
      <w:r w:rsidRPr="006F7C3F">
        <w:rPr>
          <w:rFonts w:cs="Calibri"/>
          <w:szCs w:val="24"/>
          <w:lang w:val="en-GB"/>
        </w:rPr>
        <w:t xml:space="preserve"> Ryan P Adams, „Practical Bayesian Optimization of Machine Learning Algorithms”, w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 25 (Curran Associates, Inc., 2012), 3, https://proceedings.neurips.cc/paper/2012/hash/05311655a15b75fab86956663e1819cd-Abstract.html.</w:t>
      </w:r>
      <w:r>
        <w:fldChar w:fldCharType="end"/>
      </w:r>
    </w:p>
  </w:footnote>
  <w:footnote w:id="124">
    <w:p w14:paraId="38E6F7B9" w14:textId="39F7DD37" w:rsidR="00A6374E" w:rsidRDefault="00A6374E">
      <w:pPr>
        <w:pStyle w:val="Tekstprzypisudolnego"/>
      </w:pPr>
      <w:r>
        <w:rPr>
          <w:rStyle w:val="Odwoanieprzypisudolnego"/>
        </w:rPr>
        <w:footnoteRef/>
      </w:r>
      <w:r>
        <w:t xml:space="preserve"> </w:t>
      </w:r>
      <w:r>
        <w:fldChar w:fldCharType="begin"/>
      </w:r>
      <w:r w:rsidR="003D7D4E">
        <w:instrText xml:space="preserve"> ADDIN ZOTERO_ITEM CSL_CITATION {"citationID":"xpmqLC9n","properties":{"formattedCitation":"\\uc0\\u8222{}Qiskit\\uc0\\u8221{}, dost\\uc0\\u281{}p 5 luty 2023, https://qiskit.org/.","plainCitation":"„Qiskit”, dostęp 5 luty 2023, https://qiskit.org/.","noteIndex":123},"citationItems":[{"id":285,"uris":["http://zotero.org/users/local/D6FNbLRW/items/USHI97JG"],"itemData":{"id":285,"type":"webpage","title":"Qiskit","URL":"https://qiskit.org/","accessed":{"date-parts":[["2023",2,5]]}}}],"schema":"https://github.com/citation-style-language/schema/raw/master/csl-citation.json"} </w:instrText>
      </w:r>
      <w:r>
        <w:fldChar w:fldCharType="separate"/>
      </w:r>
      <w:r w:rsidRPr="00A6374E">
        <w:rPr>
          <w:rFonts w:cs="Calibri"/>
          <w:szCs w:val="24"/>
        </w:rPr>
        <w:t>„</w:t>
      </w:r>
      <w:proofErr w:type="spellStart"/>
      <w:r w:rsidRPr="00A6374E">
        <w:rPr>
          <w:rFonts w:cs="Calibri"/>
          <w:szCs w:val="24"/>
        </w:rPr>
        <w:t>Qiskit</w:t>
      </w:r>
      <w:proofErr w:type="spellEnd"/>
      <w:r w:rsidRPr="00A6374E">
        <w:rPr>
          <w:rFonts w:cs="Calibri"/>
          <w:szCs w:val="24"/>
        </w:rPr>
        <w:t>”, dostęp 5 luty 2023, https://qiskit.org/.</w:t>
      </w:r>
      <w:r>
        <w:fldChar w:fldCharType="end"/>
      </w:r>
    </w:p>
  </w:footnote>
  <w:footnote w:id="125">
    <w:p w14:paraId="1AC54EA2" w14:textId="76734AED"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3D7D4E">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24},"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B951A9">
        <w:rPr>
          <w:rFonts w:cs="Calibri"/>
          <w:szCs w:val="24"/>
          <w:lang w:val="en-GB"/>
        </w:rPr>
        <w:t xml:space="preserve">„Quantum Computing Market Size, Share | Growth Forecast 2029”, </w:t>
      </w:r>
      <w:proofErr w:type="spellStart"/>
      <w:r w:rsidRPr="00B951A9">
        <w:rPr>
          <w:rFonts w:cs="Calibri"/>
          <w:szCs w:val="24"/>
          <w:lang w:val="en-GB"/>
        </w:rPr>
        <w:t>dostęp</w:t>
      </w:r>
      <w:proofErr w:type="spellEnd"/>
      <w:r w:rsidRPr="00B951A9">
        <w:rPr>
          <w:rFonts w:cs="Calibri"/>
          <w:szCs w:val="24"/>
          <w:lang w:val="en-GB"/>
        </w:rPr>
        <w:t xml:space="preserve"> 5 </w:t>
      </w:r>
      <w:proofErr w:type="spellStart"/>
      <w:r w:rsidRPr="00B951A9">
        <w:rPr>
          <w:rFonts w:cs="Calibri"/>
          <w:szCs w:val="24"/>
          <w:lang w:val="en-GB"/>
        </w:rPr>
        <w:t>luty</w:t>
      </w:r>
      <w:proofErr w:type="spellEnd"/>
      <w:r w:rsidRPr="00B951A9">
        <w:rPr>
          <w:rFonts w:cs="Calibri"/>
          <w:szCs w:val="24"/>
          <w:lang w:val="en-GB"/>
        </w:rPr>
        <w:t xml:space="preserve"> 2023, https://www.fortunebusinessinsights.com/quantum-computing-market-104855.</w:t>
      </w:r>
      <w:r>
        <w:fldChar w:fldCharType="end"/>
      </w:r>
    </w:p>
  </w:footnote>
  <w:footnote w:id="126">
    <w:p w14:paraId="4B6E52DA" w14:textId="260289FB"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3D7D4E">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25},"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B951A9">
        <w:rPr>
          <w:rFonts w:cs="Calibri"/>
          <w:szCs w:val="24"/>
          <w:lang w:val="en-GB"/>
        </w:rPr>
        <w:t xml:space="preserve">„Quantum Computing Market Size &amp; Share Forecast Report 2030”, P&amp;S Intelligence, </w:t>
      </w:r>
      <w:proofErr w:type="spellStart"/>
      <w:r w:rsidRPr="00B951A9">
        <w:rPr>
          <w:rFonts w:cs="Calibri"/>
          <w:szCs w:val="24"/>
          <w:lang w:val="en-GB"/>
        </w:rPr>
        <w:t>dostęp</w:t>
      </w:r>
      <w:proofErr w:type="spellEnd"/>
      <w:r w:rsidRPr="00B951A9">
        <w:rPr>
          <w:rFonts w:cs="Calibri"/>
          <w:szCs w:val="24"/>
          <w:lang w:val="en-GB"/>
        </w:rPr>
        <w:t xml:space="preserve"> 5 </w:t>
      </w:r>
      <w:proofErr w:type="spellStart"/>
      <w:r w:rsidRPr="00B951A9">
        <w:rPr>
          <w:rFonts w:cs="Calibri"/>
          <w:szCs w:val="24"/>
          <w:lang w:val="en-GB"/>
        </w:rPr>
        <w:t>luty</w:t>
      </w:r>
      <w:proofErr w:type="spellEnd"/>
      <w:r w:rsidRPr="00B951A9">
        <w:rPr>
          <w:rFonts w:cs="Calibri"/>
          <w:szCs w:val="24"/>
          <w:lang w:val="en-GB"/>
        </w:rPr>
        <w:t xml:space="preserve"> 2023, https://www.psmarketresearch.com/market-analysis/quantum-computing-market.</w:t>
      </w:r>
      <w:r>
        <w:fldChar w:fldCharType="end"/>
      </w:r>
    </w:p>
  </w:footnote>
  <w:footnote w:id="127">
    <w:p w14:paraId="19DDD81A" w14:textId="04695937" w:rsidR="006571CE" w:rsidRPr="006571CE" w:rsidRDefault="006571CE">
      <w:pPr>
        <w:pStyle w:val="Tekstprzypisudolnego"/>
        <w:rPr>
          <w:lang w:val="en-GB"/>
        </w:rPr>
      </w:pPr>
      <w:r>
        <w:rPr>
          <w:rStyle w:val="Odwoanieprzypisudolnego"/>
        </w:rPr>
        <w:footnoteRef/>
      </w:r>
      <w:r w:rsidRPr="006571CE">
        <w:rPr>
          <w:lang w:val="en-GB"/>
        </w:rPr>
        <w:t xml:space="preserve"> </w:t>
      </w:r>
      <w:r>
        <w:fldChar w:fldCharType="begin"/>
      </w:r>
      <w:r w:rsidR="00B67534">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127},"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Quantum computing: An emerging ecosystem and industry use cases”, </w:t>
      </w:r>
      <w:proofErr w:type="spellStart"/>
      <w:r w:rsidRPr="006571CE">
        <w:rPr>
          <w:rFonts w:cs="Calibri"/>
          <w:szCs w:val="24"/>
          <w:lang w:val="en-GB"/>
        </w:rPr>
        <w:t>grudzień</w:t>
      </w:r>
      <w:proofErr w:type="spellEnd"/>
      <w:r w:rsidRPr="006571CE">
        <w:rPr>
          <w:rFonts w:cs="Calibri"/>
          <w:szCs w:val="24"/>
          <w:lang w:val="en-GB"/>
        </w:rPr>
        <w:t xml:space="preserve"> 2021, https://www.mckinsey.com/capabilities/mckinsey-digital/our-insights/quantum-computing-use-cases-are-getting-real-what-you-need-to-know#/.</w:t>
      </w:r>
      <w:r>
        <w:fldChar w:fldCharType="end"/>
      </w:r>
    </w:p>
  </w:footnote>
  <w:footnote w:id="128">
    <w:p w14:paraId="52917DA5" w14:textId="47109271" w:rsidR="00B951A9" w:rsidRPr="00B951A9" w:rsidRDefault="00B951A9">
      <w:pPr>
        <w:pStyle w:val="Tekstprzypisudolnego"/>
        <w:rPr>
          <w:lang w:val="en-GB"/>
        </w:rPr>
      </w:pPr>
      <w:r>
        <w:rPr>
          <w:rStyle w:val="Odwoanieprzypisudolnego"/>
        </w:rPr>
        <w:footnoteRef/>
      </w:r>
      <w:r w:rsidRPr="00B951A9">
        <w:rPr>
          <w:lang w:val="en-GB"/>
        </w:rPr>
        <w:t xml:space="preserve"> </w:t>
      </w:r>
      <w:r>
        <w:fldChar w:fldCharType="begin"/>
      </w:r>
      <w:r w:rsidR="003D7D4E">
        <w:rPr>
          <w:lang w:val="en-GB"/>
        </w:rPr>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27},"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B951A9">
        <w:rPr>
          <w:rFonts w:cs="Calibri"/>
          <w:szCs w:val="24"/>
          <w:lang w:val="en-GB"/>
        </w:rPr>
        <w:t xml:space="preserve">„World Development Indicators | </w:t>
      </w:r>
      <w:proofErr w:type="spellStart"/>
      <w:r w:rsidRPr="00B951A9">
        <w:rPr>
          <w:rFonts w:cs="Calibri"/>
          <w:szCs w:val="24"/>
          <w:lang w:val="en-GB"/>
        </w:rPr>
        <w:t>DataBank</w:t>
      </w:r>
      <w:proofErr w:type="spellEnd"/>
      <w:r w:rsidRPr="00B951A9">
        <w:rPr>
          <w:rFonts w:cs="Calibri"/>
          <w:szCs w:val="24"/>
          <w:lang w:val="en-GB"/>
        </w:rPr>
        <w:t xml:space="preserve">”, </w:t>
      </w:r>
      <w:proofErr w:type="spellStart"/>
      <w:r w:rsidRPr="00B951A9">
        <w:rPr>
          <w:rFonts w:cs="Calibri"/>
          <w:szCs w:val="24"/>
          <w:lang w:val="en-GB"/>
        </w:rPr>
        <w:t>dostęp</w:t>
      </w:r>
      <w:proofErr w:type="spellEnd"/>
      <w:r w:rsidRPr="00B951A9">
        <w:rPr>
          <w:rFonts w:cs="Calibri"/>
          <w:szCs w:val="24"/>
          <w:lang w:val="en-GB"/>
        </w:rPr>
        <w:t xml:space="preserve"> 5 </w:t>
      </w:r>
      <w:proofErr w:type="spellStart"/>
      <w:r w:rsidRPr="00B951A9">
        <w:rPr>
          <w:rFonts w:cs="Calibri"/>
          <w:szCs w:val="24"/>
          <w:lang w:val="en-GB"/>
        </w:rPr>
        <w:t>luty</w:t>
      </w:r>
      <w:proofErr w:type="spellEnd"/>
      <w:r w:rsidRPr="00B951A9">
        <w:rPr>
          <w:rFonts w:cs="Calibri"/>
          <w:szCs w:val="24"/>
          <w:lang w:val="en-GB"/>
        </w:rPr>
        <w:t xml:space="preserve"> 2023, https://databank.worldbank.org/reports.aspx?source=2&amp;series=NY.GDP.MKTP.CD&amp;country=.</w:t>
      </w:r>
      <w:r>
        <w:fldChar w:fldCharType="end"/>
      </w:r>
    </w:p>
  </w:footnote>
  <w:footnote w:id="129">
    <w:p w14:paraId="06F75CC2" w14:textId="02975493" w:rsidR="00A96F57" w:rsidRPr="00A96F57" w:rsidRDefault="00A96F57">
      <w:pPr>
        <w:pStyle w:val="Tekstprzypisudolnego"/>
        <w:rPr>
          <w:lang w:val="en-GB"/>
        </w:rPr>
      </w:pPr>
      <w:r>
        <w:rPr>
          <w:rStyle w:val="Odwoanieprzypisudolnego"/>
        </w:rPr>
        <w:footnoteRef/>
      </w:r>
      <w:r w:rsidRPr="00A96F57">
        <w:rPr>
          <w:lang w:val="en-GB"/>
        </w:rPr>
        <w:t xml:space="preserve"> </w:t>
      </w:r>
      <w:r>
        <w:fldChar w:fldCharType="begin"/>
      </w:r>
      <w:r w:rsidR="003D7D4E">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28},"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A96F57">
        <w:rPr>
          <w:rFonts w:cs="Calibri"/>
          <w:szCs w:val="24"/>
          <w:lang w:val="en-GB"/>
        </w:rPr>
        <w:t xml:space="preserve">„IBM Unveils 433-Qubit Osprey Chip - IEEE Spectrum”, </w:t>
      </w:r>
      <w:proofErr w:type="spellStart"/>
      <w:r w:rsidRPr="00A96F57">
        <w:rPr>
          <w:rFonts w:cs="Calibri"/>
          <w:szCs w:val="24"/>
          <w:lang w:val="en-GB"/>
        </w:rPr>
        <w:t>dostęp</w:t>
      </w:r>
      <w:proofErr w:type="spellEnd"/>
      <w:r w:rsidRPr="00A96F57">
        <w:rPr>
          <w:rFonts w:cs="Calibri"/>
          <w:szCs w:val="24"/>
          <w:lang w:val="en-GB"/>
        </w:rPr>
        <w:t xml:space="preserve"> 5 </w:t>
      </w:r>
      <w:proofErr w:type="spellStart"/>
      <w:r w:rsidRPr="00A96F57">
        <w:rPr>
          <w:rFonts w:cs="Calibri"/>
          <w:szCs w:val="24"/>
          <w:lang w:val="en-GB"/>
        </w:rPr>
        <w:t>luty</w:t>
      </w:r>
      <w:proofErr w:type="spellEnd"/>
      <w:r w:rsidRPr="00A96F57">
        <w:rPr>
          <w:rFonts w:cs="Calibri"/>
          <w:szCs w:val="24"/>
          <w:lang w:val="en-GB"/>
        </w:rPr>
        <w:t xml:space="preserve"> 2023, https://spectrum.ieee.org/ibm-quantum-computer-osprey.</w:t>
      </w:r>
      <w:r>
        <w:fldChar w:fldCharType="end"/>
      </w:r>
    </w:p>
  </w:footnote>
  <w:footnote w:id="130">
    <w:p w14:paraId="0148A4B9" w14:textId="165E985E" w:rsidR="004C521E" w:rsidRPr="005A01A1" w:rsidRDefault="004C521E">
      <w:pPr>
        <w:pStyle w:val="Tekstprzypisudolnego"/>
        <w:rPr>
          <w:lang w:val="en-GB"/>
        </w:rPr>
      </w:pPr>
      <w:r>
        <w:rPr>
          <w:rStyle w:val="Odwoanieprzypisudolnego"/>
        </w:rPr>
        <w:footnoteRef/>
      </w:r>
      <w:r w:rsidRPr="005A01A1">
        <w:rPr>
          <w:lang w:val="en-GB"/>
        </w:rPr>
        <w:t xml:space="preserve"> </w:t>
      </w:r>
      <w:r>
        <w:fldChar w:fldCharType="begin"/>
      </w:r>
      <w:r w:rsidR="003D7D4E">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29},"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Pr="005A01A1">
        <w:rPr>
          <w:rFonts w:cs="Calibri"/>
          <w:szCs w:val="24"/>
          <w:lang w:val="en-GB"/>
        </w:rPr>
        <w:t xml:space="preserve">„IBM Quantum Computing | Roadmap”, 1 </w:t>
      </w:r>
      <w:proofErr w:type="spellStart"/>
      <w:r w:rsidRPr="005A01A1">
        <w:rPr>
          <w:rFonts w:cs="Calibri"/>
          <w:szCs w:val="24"/>
          <w:lang w:val="en-GB"/>
        </w:rPr>
        <w:t>październik</w:t>
      </w:r>
      <w:proofErr w:type="spellEnd"/>
      <w:r w:rsidRPr="005A01A1">
        <w:rPr>
          <w:rFonts w:cs="Calibri"/>
          <w:szCs w:val="24"/>
          <w:lang w:val="en-GB"/>
        </w:rPr>
        <w:t xml:space="preserve"> 2015, https://www.ibm.com/quantum/www.ibm.com/quantum/roadmap.</w:t>
      </w:r>
      <w:r>
        <w:fldChar w:fldCharType="end"/>
      </w:r>
    </w:p>
  </w:footnote>
  <w:footnote w:id="131">
    <w:p w14:paraId="06111026" w14:textId="5F915EEB" w:rsidR="004C3E13" w:rsidRPr="004C3E13" w:rsidRDefault="004C3E13">
      <w:pPr>
        <w:pStyle w:val="Tekstprzypisudolnego"/>
        <w:rPr>
          <w:lang w:val="en-GB"/>
        </w:rPr>
      </w:pPr>
      <w:r>
        <w:rPr>
          <w:rStyle w:val="Odwoanieprzypisudolnego"/>
        </w:rPr>
        <w:footnoteRef/>
      </w:r>
      <w:r w:rsidRPr="004C3E13">
        <w:rPr>
          <w:lang w:val="en-GB"/>
        </w:rPr>
        <w:t xml:space="preserve"> </w:t>
      </w:r>
      <w:r>
        <w:fldChar w:fldCharType="begin"/>
      </w:r>
      <w:r w:rsidR="00B67534">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131},"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00C45AF0" w:rsidRPr="00C45AF0">
        <w:rPr>
          <w:rFonts w:cs="Calibri"/>
          <w:szCs w:val="24"/>
          <w:lang w:val="en-GB"/>
        </w:rPr>
        <w:t xml:space="preserve">„IBM Introduces CLOPS Performance Standard for Quantum Computing”, Tom’s Hardware, 3 </w:t>
      </w:r>
      <w:proofErr w:type="spellStart"/>
      <w:r w:rsidR="00C45AF0" w:rsidRPr="00C45AF0">
        <w:rPr>
          <w:rFonts w:cs="Calibri"/>
          <w:szCs w:val="24"/>
          <w:lang w:val="en-GB"/>
        </w:rPr>
        <w:t>listopad</w:t>
      </w:r>
      <w:proofErr w:type="spellEnd"/>
      <w:r w:rsidR="00C45AF0" w:rsidRPr="00C45AF0">
        <w:rPr>
          <w:rFonts w:cs="Calibri"/>
          <w:szCs w:val="24"/>
          <w:lang w:val="en-GB"/>
        </w:rPr>
        <w:t xml:space="preserve"> 2021, https://www.tomshardware.com/news/ibm-introduces-clops-performance-standard-for-quantum-computing.</w:t>
      </w:r>
      <w:r>
        <w:fldChar w:fldCharType="end"/>
      </w:r>
    </w:p>
  </w:footnote>
  <w:footnote w:id="132">
    <w:p w14:paraId="26640010" w14:textId="5AB41567" w:rsidR="00C45AF0" w:rsidRPr="00C45AF0" w:rsidRDefault="00C45AF0">
      <w:pPr>
        <w:pStyle w:val="Tekstprzypisudolnego"/>
        <w:rPr>
          <w:lang w:val="en-GB"/>
        </w:rPr>
      </w:pPr>
      <w:r>
        <w:rPr>
          <w:rStyle w:val="Odwoanieprzypisudolnego"/>
        </w:rPr>
        <w:footnoteRef/>
      </w:r>
      <w:r w:rsidRPr="00C45AF0">
        <w:rPr>
          <w:lang w:val="en-GB"/>
        </w:rPr>
        <w:t xml:space="preserve"> </w:t>
      </w:r>
      <w:r>
        <w:fldChar w:fldCharType="begin"/>
      </w:r>
      <w:r w:rsidR="00B67534">
        <w:rPr>
          <w:lang w:val="en-GB"/>
        </w:rPr>
        <w:instrText xml:space="preserve"> ADDIN ZOTERO_ITEM CSL_CITATION {"citationID":"4P4jUcce","properties":{"formattedCitation":"\\uc0\\u8222{}IBM Introduces CLOPS Performance Standard for Quantum Computing\\uc0\\u8221{}.","plainCitation":"„IBM Introduces CLOPS Performance Standard for Quantum Computing”.","noteIndex":132},"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C45AF0">
        <w:rPr>
          <w:rFonts w:cs="Calibri"/>
          <w:szCs w:val="24"/>
          <w:lang w:val="en-GB"/>
        </w:rPr>
        <w:t>„IBM Introduces CLOPS Performance Standard for Quantum Computing”.</w:t>
      </w:r>
      <w:r>
        <w:fldChar w:fldCharType="end"/>
      </w:r>
    </w:p>
  </w:footnote>
  <w:footnote w:id="133">
    <w:p w14:paraId="58C1E4EB" w14:textId="7091376D" w:rsidR="005A01A1" w:rsidRPr="00C45AF0" w:rsidRDefault="005A01A1">
      <w:pPr>
        <w:pStyle w:val="Tekstprzypisudolnego"/>
        <w:rPr>
          <w:lang w:val="en-GB"/>
        </w:rPr>
      </w:pPr>
      <w:r>
        <w:rPr>
          <w:rStyle w:val="Odwoanieprzypisudolnego"/>
        </w:rPr>
        <w:footnoteRef/>
      </w:r>
      <w:r w:rsidRPr="00C45AF0">
        <w:rPr>
          <w:lang w:val="en-GB"/>
        </w:rPr>
        <w:t xml:space="preserve"> </w:t>
      </w:r>
      <w:r>
        <w:fldChar w:fldCharType="begin"/>
      </w:r>
      <w:r w:rsidR="00B67534">
        <w:rPr>
          <w:lang w:val="en-GB"/>
        </w:rPr>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133},"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C45AF0">
        <w:rPr>
          <w:rFonts w:cs="Calibri"/>
          <w:szCs w:val="24"/>
          <w:lang w:val="en-GB"/>
        </w:rPr>
        <w:t xml:space="preserve">Nikolaj Moll </w:t>
      </w:r>
      <w:proofErr w:type="spellStart"/>
      <w:r w:rsidRPr="00C45AF0">
        <w:rPr>
          <w:rFonts w:cs="Calibri"/>
          <w:szCs w:val="24"/>
          <w:lang w:val="en-GB"/>
        </w:rPr>
        <w:t>i</w:t>
      </w:r>
      <w:proofErr w:type="spellEnd"/>
      <w:r w:rsidRPr="00C45AF0">
        <w:rPr>
          <w:rFonts w:cs="Calibri"/>
          <w:szCs w:val="24"/>
          <w:lang w:val="en-GB"/>
        </w:rPr>
        <w:t xml:space="preserve"> in., „Quantum optimization using variational algorithms on near-term quantum devices”, </w:t>
      </w:r>
      <w:r w:rsidRPr="00C45AF0">
        <w:rPr>
          <w:rFonts w:cs="Calibri"/>
          <w:i/>
          <w:iCs/>
          <w:szCs w:val="24"/>
          <w:lang w:val="en-GB"/>
        </w:rPr>
        <w:t>Quantum Science and Technology</w:t>
      </w:r>
      <w:r w:rsidRPr="00C45AF0">
        <w:rPr>
          <w:rFonts w:cs="Calibri"/>
          <w:szCs w:val="24"/>
          <w:lang w:val="en-GB"/>
        </w:rPr>
        <w:t xml:space="preserve"> 3, nr 3 (</w:t>
      </w:r>
      <w:proofErr w:type="spellStart"/>
      <w:r w:rsidRPr="00C45AF0">
        <w:rPr>
          <w:rFonts w:cs="Calibri"/>
          <w:szCs w:val="24"/>
          <w:lang w:val="en-GB"/>
        </w:rPr>
        <w:t>lipiec</w:t>
      </w:r>
      <w:proofErr w:type="spellEnd"/>
      <w:r w:rsidRPr="00C45AF0">
        <w:rPr>
          <w:rFonts w:cs="Calibri"/>
          <w:szCs w:val="24"/>
          <w:lang w:val="en-GB"/>
        </w:rPr>
        <w:t xml:space="preserve"> 2018): 030503, https://doi.org/10.1088/2058-9565/aab822.</w:t>
      </w:r>
      <w:r>
        <w:fldChar w:fldCharType="end"/>
      </w:r>
    </w:p>
  </w:footnote>
  <w:footnote w:id="134">
    <w:p w14:paraId="4E95D8E0" w14:textId="1F533628"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3D7D4E">
        <w:rPr>
          <w:lang w:val="en-GB"/>
        </w:rPr>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3},"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Pr="0005156B">
        <w:rPr>
          <w:rFonts w:cs="Calibri"/>
          <w:szCs w:val="24"/>
          <w:lang w:val="en-GB"/>
        </w:rPr>
        <w:t xml:space="preserve">Charles H. Baldwin </w:t>
      </w:r>
      <w:proofErr w:type="spellStart"/>
      <w:r w:rsidRPr="0005156B">
        <w:rPr>
          <w:rFonts w:cs="Calibri"/>
          <w:szCs w:val="24"/>
          <w:lang w:val="en-GB"/>
        </w:rPr>
        <w:t>i</w:t>
      </w:r>
      <w:proofErr w:type="spellEnd"/>
      <w:r w:rsidRPr="0005156B">
        <w:rPr>
          <w:rFonts w:cs="Calibri"/>
          <w:szCs w:val="24"/>
          <w:lang w:val="en-GB"/>
        </w:rPr>
        <w:t xml:space="preserve"> in., „Re-examining the quantum volume test: Ideal distributions, compiler optimizations, confidence intervals, and scalable resource estimations”, </w:t>
      </w:r>
      <w:r w:rsidRPr="0005156B">
        <w:rPr>
          <w:rFonts w:cs="Calibri"/>
          <w:i/>
          <w:iCs/>
          <w:szCs w:val="24"/>
          <w:lang w:val="en-GB"/>
        </w:rPr>
        <w:t>Quantum</w:t>
      </w:r>
      <w:r w:rsidRPr="0005156B">
        <w:rPr>
          <w:rFonts w:cs="Calibri"/>
          <w:szCs w:val="24"/>
          <w:lang w:val="en-GB"/>
        </w:rPr>
        <w:t xml:space="preserve"> 6 (9 </w:t>
      </w:r>
      <w:proofErr w:type="spellStart"/>
      <w:r w:rsidRPr="0005156B">
        <w:rPr>
          <w:rFonts w:cs="Calibri"/>
          <w:szCs w:val="24"/>
          <w:lang w:val="en-GB"/>
        </w:rPr>
        <w:t>maj</w:t>
      </w:r>
      <w:proofErr w:type="spellEnd"/>
      <w:r w:rsidRPr="0005156B">
        <w:rPr>
          <w:rFonts w:cs="Calibri"/>
          <w:szCs w:val="24"/>
          <w:lang w:val="en-GB"/>
        </w:rPr>
        <w:t xml:space="preserve"> 2022): 707, https://doi.org/10.22331/q-2022-05-09-707.</w:t>
      </w:r>
      <w:r>
        <w:fldChar w:fldCharType="end"/>
      </w:r>
    </w:p>
  </w:footnote>
  <w:footnote w:id="135">
    <w:p w14:paraId="1309FDEA" w14:textId="3229BE9E"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3D7D4E">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34},"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Pr="0005156B">
        <w:rPr>
          <w:rFonts w:cs="Calibri"/>
          <w:szCs w:val="24"/>
          <w:lang w:val="en-GB"/>
        </w:rPr>
        <w:t xml:space="preserve">Keith Miller </w:t>
      </w:r>
      <w:proofErr w:type="spellStart"/>
      <w:r w:rsidRPr="0005156B">
        <w:rPr>
          <w:rFonts w:cs="Calibri"/>
          <w:szCs w:val="24"/>
          <w:lang w:val="en-GB"/>
        </w:rPr>
        <w:t>i</w:t>
      </w:r>
      <w:proofErr w:type="spellEnd"/>
      <w:r w:rsidRPr="0005156B">
        <w:rPr>
          <w:rFonts w:cs="Calibri"/>
          <w:szCs w:val="24"/>
          <w:lang w:val="en-GB"/>
        </w:rPr>
        <w:t xml:space="preserve"> in., „An Improved Volumetric Metric for Quantum Computers via more Representative Quantum Circuit Shapes” (</w:t>
      </w:r>
      <w:proofErr w:type="spellStart"/>
      <w:r w:rsidRPr="0005156B">
        <w:rPr>
          <w:rFonts w:cs="Calibri"/>
          <w:szCs w:val="24"/>
          <w:lang w:val="en-GB"/>
        </w:rPr>
        <w:t>arXiv</w:t>
      </w:r>
      <w:proofErr w:type="spellEnd"/>
      <w:r w:rsidRPr="0005156B">
        <w:rPr>
          <w:rFonts w:cs="Calibri"/>
          <w:szCs w:val="24"/>
          <w:lang w:val="en-GB"/>
        </w:rPr>
        <w:t xml:space="preserve">, 14 </w:t>
      </w:r>
      <w:proofErr w:type="spellStart"/>
      <w:r w:rsidRPr="0005156B">
        <w:rPr>
          <w:rFonts w:cs="Calibri"/>
          <w:szCs w:val="24"/>
          <w:lang w:val="en-GB"/>
        </w:rPr>
        <w:t>lipiec</w:t>
      </w:r>
      <w:proofErr w:type="spellEnd"/>
      <w:r w:rsidRPr="0005156B">
        <w:rPr>
          <w:rFonts w:cs="Calibri"/>
          <w:szCs w:val="24"/>
          <w:lang w:val="en-GB"/>
        </w:rPr>
        <w:t xml:space="preserve"> 2022), http://arxiv.org/abs/2207.02315.</w:t>
      </w:r>
      <w:r>
        <w:fldChar w:fldCharType="end"/>
      </w:r>
    </w:p>
  </w:footnote>
  <w:footnote w:id="136">
    <w:p w14:paraId="67C925E7" w14:textId="72247F80" w:rsidR="0005156B" w:rsidRPr="0005156B" w:rsidRDefault="0005156B">
      <w:pPr>
        <w:pStyle w:val="Tekstprzypisudolnego"/>
        <w:rPr>
          <w:lang w:val="en-GB"/>
        </w:rPr>
      </w:pPr>
      <w:r>
        <w:rPr>
          <w:rStyle w:val="Odwoanieprzypisudolnego"/>
        </w:rPr>
        <w:footnoteRef/>
      </w:r>
      <w:r w:rsidRPr="0005156B">
        <w:rPr>
          <w:lang w:val="en-GB"/>
        </w:rPr>
        <w:t xml:space="preserve"> </w:t>
      </w:r>
      <w:r>
        <w:fldChar w:fldCharType="begin"/>
      </w:r>
      <w:r w:rsidR="00B67534">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136},"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proofErr w:type="spellStart"/>
      <w:r w:rsidRPr="0005156B">
        <w:rPr>
          <w:rFonts w:cs="Calibri"/>
          <w:szCs w:val="24"/>
          <w:lang w:val="en-GB"/>
        </w:rPr>
        <w:t>i</w:t>
      </w:r>
      <w:proofErr w:type="spellEnd"/>
      <w:r w:rsidRPr="0005156B">
        <w:rPr>
          <w:rFonts w:cs="Calibri"/>
          <w:szCs w:val="24"/>
          <w:lang w:val="en-GB"/>
        </w:rPr>
        <w:t xml:space="preserve"> in., „Quantum optimization using variational algorithms on near-term quantum devices”.</w:t>
      </w:r>
      <w:r>
        <w:fldChar w:fldCharType="end"/>
      </w:r>
    </w:p>
  </w:footnote>
  <w:footnote w:id="137">
    <w:p w14:paraId="14F26392" w14:textId="554D7E83" w:rsidR="00C45AF0" w:rsidRPr="00C45AF0" w:rsidRDefault="00C45AF0">
      <w:pPr>
        <w:pStyle w:val="Tekstprzypisudolnego"/>
        <w:rPr>
          <w:lang w:val="en-GB"/>
        </w:rPr>
      </w:pPr>
      <w:r>
        <w:rPr>
          <w:rStyle w:val="Odwoanieprzypisudolnego"/>
        </w:rPr>
        <w:footnoteRef/>
      </w:r>
      <w:r w:rsidRPr="00C45AF0">
        <w:rPr>
          <w:lang w:val="en-GB"/>
        </w:rPr>
        <w:t xml:space="preserve"> </w:t>
      </w:r>
      <w:r>
        <w:fldChar w:fldCharType="begin"/>
      </w:r>
      <w:r w:rsidR="00B67534">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137},"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McKinsey &amp; Company, „Quantum computing: An emerging ecosystem and industry use cases”.</w:t>
      </w:r>
      <w:r>
        <w:fldChar w:fldCharType="end"/>
      </w:r>
    </w:p>
  </w:footnote>
  <w:footnote w:id="138">
    <w:p w14:paraId="58D79F52" w14:textId="387CCF70"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3D7D4E">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37},"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5649C3">
        <w:rPr>
          <w:rFonts w:cs="Calibri"/>
          <w:szCs w:val="24"/>
          <w:lang w:val="en-GB"/>
        </w:rPr>
        <w:t>„</w:t>
      </w:r>
      <w:proofErr w:type="spellStart"/>
      <w:r w:rsidRPr="005649C3">
        <w:rPr>
          <w:rFonts w:cs="Calibri"/>
          <w:szCs w:val="24"/>
          <w:lang w:val="en-GB"/>
        </w:rPr>
        <w:t>PyQuil</w:t>
      </w:r>
      <w:proofErr w:type="spellEnd"/>
      <w:r w:rsidRPr="005649C3">
        <w:rPr>
          <w:rFonts w:cs="Calibri"/>
          <w:szCs w:val="24"/>
          <w:lang w:val="en-GB"/>
        </w:rPr>
        <w:t xml:space="preserve">: Quantum programming in Python”, Python (2017; </w:t>
      </w:r>
      <w:proofErr w:type="spellStart"/>
      <w:r w:rsidRPr="005649C3">
        <w:rPr>
          <w:rFonts w:cs="Calibri"/>
          <w:szCs w:val="24"/>
          <w:lang w:val="en-GB"/>
        </w:rPr>
        <w:t>repr</w:t>
      </w:r>
      <w:proofErr w:type="spellEnd"/>
      <w:r w:rsidRPr="005649C3">
        <w:rPr>
          <w:rFonts w:cs="Calibri"/>
          <w:szCs w:val="24"/>
          <w:lang w:val="en-GB"/>
        </w:rPr>
        <w:t xml:space="preserve">., </w:t>
      </w:r>
      <w:proofErr w:type="spellStart"/>
      <w:r w:rsidRPr="005649C3">
        <w:rPr>
          <w:rFonts w:cs="Calibri"/>
          <w:szCs w:val="24"/>
          <w:lang w:val="en-GB"/>
        </w:rPr>
        <w:t>Rigetti</w:t>
      </w:r>
      <w:proofErr w:type="spellEnd"/>
      <w:r w:rsidRPr="005649C3">
        <w:rPr>
          <w:rFonts w:cs="Calibri"/>
          <w:szCs w:val="24"/>
          <w:lang w:val="en-GB"/>
        </w:rPr>
        <w:t xml:space="preserve"> Computing, 18 </w:t>
      </w:r>
      <w:proofErr w:type="spellStart"/>
      <w:r w:rsidRPr="005649C3">
        <w:rPr>
          <w:rFonts w:cs="Calibri"/>
          <w:szCs w:val="24"/>
          <w:lang w:val="en-GB"/>
        </w:rPr>
        <w:t>marzec</w:t>
      </w:r>
      <w:proofErr w:type="spellEnd"/>
      <w:r w:rsidRPr="005649C3">
        <w:rPr>
          <w:rFonts w:cs="Calibri"/>
          <w:szCs w:val="24"/>
          <w:lang w:val="en-GB"/>
        </w:rPr>
        <w:t xml:space="preserve"> 2023), https://github.com/rigetti/pyquil.</w:t>
      </w:r>
      <w:r>
        <w:fldChar w:fldCharType="end"/>
      </w:r>
    </w:p>
  </w:footnote>
  <w:footnote w:id="139">
    <w:p w14:paraId="3A79CED0" w14:textId="50D7FFC6"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3D7D4E">
        <w:rPr>
          <w:lang w:val="en-GB"/>
        </w:rPr>
        <w:instrText xml:space="preserve"> ADDIN ZOTERO_ITEM CSL_CITATION {"citationID":"vCtMUSpJ","properties":{"formattedCitation":"\\uc0\\u8222{}Quantum Computing\\uc0\\u8221{}, Rigetti Computing, dost\\uc0\\u281{}p 19 marzec 2023, https://www.rigetti.com/.","plainCitation":"„Quantum Computing”, Rigetti Computing, dostęp 19 marzec 2023, https://www.rigetti.com/.","noteIndex":138},"citationItems":[{"id":332,"uris":["http://zotero.org/users/local/D6FNbLRW/items/WNLQ7TAX"],"itemData":{"id":332,"type":"webpage","abstract":"Practical quantum computing. Delivered over the cloud.","container-title":"Rigetti Computing","language":"en","title":"Quantum Computing","URL":"https://www.rigetti.com/","accessed":{"date-parts":[["2023",3,19]]}}}],"schema":"https://github.com/citation-style-language/schema/raw/master/csl-citation.json"} </w:instrText>
      </w:r>
      <w:r>
        <w:fldChar w:fldCharType="separate"/>
      </w:r>
      <w:r w:rsidRPr="005649C3">
        <w:rPr>
          <w:rFonts w:cs="Calibri"/>
          <w:szCs w:val="24"/>
          <w:lang w:val="en-GB"/>
        </w:rPr>
        <w:t xml:space="preserve">„Quantum Computing”, </w:t>
      </w:r>
      <w:proofErr w:type="spellStart"/>
      <w:r w:rsidRPr="005649C3">
        <w:rPr>
          <w:rFonts w:cs="Calibri"/>
          <w:szCs w:val="24"/>
          <w:lang w:val="en-GB"/>
        </w:rPr>
        <w:t>Rigetti</w:t>
      </w:r>
      <w:proofErr w:type="spellEnd"/>
      <w:r w:rsidRPr="005649C3">
        <w:rPr>
          <w:rFonts w:cs="Calibri"/>
          <w:szCs w:val="24"/>
          <w:lang w:val="en-GB"/>
        </w:rPr>
        <w:t xml:space="preserve"> Computing, </w:t>
      </w:r>
      <w:proofErr w:type="spellStart"/>
      <w:r w:rsidRPr="005649C3">
        <w:rPr>
          <w:rFonts w:cs="Calibri"/>
          <w:szCs w:val="24"/>
          <w:lang w:val="en-GB"/>
        </w:rPr>
        <w:t>dostęp</w:t>
      </w:r>
      <w:proofErr w:type="spellEnd"/>
      <w:r w:rsidRPr="005649C3">
        <w:rPr>
          <w:rFonts w:cs="Calibri"/>
          <w:szCs w:val="24"/>
          <w:lang w:val="en-GB"/>
        </w:rPr>
        <w:t xml:space="preserve"> 19 </w:t>
      </w:r>
      <w:proofErr w:type="spellStart"/>
      <w:r w:rsidRPr="005649C3">
        <w:rPr>
          <w:rFonts w:cs="Calibri"/>
          <w:szCs w:val="24"/>
          <w:lang w:val="en-GB"/>
        </w:rPr>
        <w:t>marzec</w:t>
      </w:r>
      <w:proofErr w:type="spellEnd"/>
      <w:r w:rsidRPr="005649C3">
        <w:rPr>
          <w:rFonts w:cs="Calibri"/>
          <w:szCs w:val="24"/>
          <w:lang w:val="en-GB"/>
        </w:rPr>
        <w:t xml:space="preserve"> 2023, https://www.rigetti.com/.</w:t>
      </w:r>
      <w:r>
        <w:fldChar w:fldCharType="end"/>
      </w:r>
    </w:p>
  </w:footnote>
  <w:footnote w:id="140">
    <w:p w14:paraId="51578107" w14:textId="4C7971D4" w:rsidR="00DA0FB5" w:rsidRPr="00DA0FB5" w:rsidRDefault="00DA0FB5">
      <w:pPr>
        <w:pStyle w:val="Tekstprzypisudolnego"/>
      </w:pPr>
      <w:r>
        <w:rPr>
          <w:rStyle w:val="Odwoanieprzypisudolnego"/>
        </w:rPr>
        <w:footnoteRef/>
      </w:r>
      <w:r w:rsidRPr="00DA0FB5">
        <w:t xml:space="preserve"> </w:t>
      </w:r>
      <w:r>
        <w:fldChar w:fldCharType="begin"/>
      </w:r>
      <w:r w:rsidR="003D7D4E">
        <w:instrText xml:space="preserve"> ADDIN ZOTERO_ITEM CSL_CITATION {"citationID":"A0eTbRiN","properties":{"formattedCitation":"\\uc0\\u8222{}Welcome to Xanadu\\uc0\\u8221{}, Xanadu, dost\\uc0\\u281{}p 19 marzec 2023, https://www.xanadu.ai/.","plainCitation":"„Welcome to Xanadu”, Xanadu, dostęp 19 marzec 2023, https://www.xanadu.ai/.","noteIndex":139},"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DA0FB5">
        <w:rPr>
          <w:rFonts w:cs="Calibri"/>
          <w:szCs w:val="24"/>
        </w:rPr>
        <w:t>„</w:t>
      </w:r>
      <w:proofErr w:type="spellStart"/>
      <w:r w:rsidRPr="00DA0FB5">
        <w:rPr>
          <w:rFonts w:cs="Calibri"/>
          <w:szCs w:val="24"/>
        </w:rPr>
        <w:t>Welcome</w:t>
      </w:r>
      <w:proofErr w:type="spellEnd"/>
      <w:r w:rsidRPr="00DA0FB5">
        <w:rPr>
          <w:rFonts w:cs="Calibri"/>
          <w:szCs w:val="24"/>
        </w:rPr>
        <w:t xml:space="preserve"> to </w:t>
      </w:r>
      <w:proofErr w:type="spellStart"/>
      <w:r w:rsidRPr="00DA0FB5">
        <w:rPr>
          <w:rFonts w:cs="Calibri"/>
          <w:szCs w:val="24"/>
        </w:rPr>
        <w:t>Xanadu</w:t>
      </w:r>
      <w:proofErr w:type="spellEnd"/>
      <w:r w:rsidRPr="00DA0FB5">
        <w:rPr>
          <w:rFonts w:cs="Calibri"/>
          <w:szCs w:val="24"/>
        </w:rPr>
        <w:t xml:space="preserve">”, </w:t>
      </w:r>
      <w:proofErr w:type="spellStart"/>
      <w:r w:rsidRPr="00DA0FB5">
        <w:rPr>
          <w:rFonts w:cs="Calibri"/>
          <w:szCs w:val="24"/>
        </w:rPr>
        <w:t>Xanadu</w:t>
      </w:r>
      <w:proofErr w:type="spellEnd"/>
      <w:r w:rsidRPr="00DA0FB5">
        <w:rPr>
          <w:rFonts w:cs="Calibri"/>
          <w:szCs w:val="24"/>
        </w:rPr>
        <w:t>, dostęp 19 marzec 2023, https://www.xanadu.ai/.</w:t>
      </w:r>
      <w:r>
        <w:fldChar w:fldCharType="end"/>
      </w:r>
    </w:p>
  </w:footnote>
  <w:footnote w:id="141">
    <w:p w14:paraId="25714246" w14:textId="3E65059E" w:rsidR="005649C3" w:rsidRPr="005042A0" w:rsidRDefault="005649C3">
      <w:pPr>
        <w:pStyle w:val="Tekstprzypisudolnego"/>
      </w:pPr>
      <w:r>
        <w:rPr>
          <w:rStyle w:val="Odwoanieprzypisudolnego"/>
        </w:rPr>
        <w:footnoteRef/>
      </w:r>
      <w:r w:rsidRPr="005042A0">
        <w:t xml:space="preserve"> </w:t>
      </w:r>
      <w:r>
        <w:fldChar w:fldCharType="begin"/>
      </w:r>
      <w:r w:rsidR="003D7D4E">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0},"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5042A0">
        <w:rPr>
          <w:rFonts w:cs="Calibri"/>
          <w:szCs w:val="24"/>
        </w:rPr>
        <w:t>„</w:t>
      </w:r>
      <w:proofErr w:type="spellStart"/>
      <w:r w:rsidRPr="005042A0">
        <w:rPr>
          <w:rFonts w:cs="Calibri"/>
          <w:szCs w:val="24"/>
        </w:rPr>
        <w:t>Cirq</w:t>
      </w:r>
      <w:proofErr w:type="spellEnd"/>
      <w:r w:rsidRPr="005042A0">
        <w:rPr>
          <w:rFonts w:cs="Calibri"/>
          <w:szCs w:val="24"/>
        </w:rPr>
        <w:t>”, Google Quantum AI, dostęp 19 marzec 2023, https://quantumai.google/cirq.</w:t>
      </w:r>
      <w:r>
        <w:fldChar w:fldCharType="end"/>
      </w:r>
    </w:p>
  </w:footnote>
  <w:footnote w:id="142">
    <w:p w14:paraId="796377CE" w14:textId="6D5FA163" w:rsidR="00922E72" w:rsidRPr="00922E72" w:rsidRDefault="00922E72">
      <w:pPr>
        <w:pStyle w:val="Tekstprzypisudolnego"/>
        <w:rPr>
          <w:lang w:val="en-GB"/>
        </w:rPr>
      </w:pPr>
      <w:r>
        <w:rPr>
          <w:rStyle w:val="Odwoanieprzypisudolnego"/>
        </w:rPr>
        <w:footnoteRef/>
      </w:r>
      <w:r w:rsidRPr="00922E72">
        <w:rPr>
          <w:lang w:val="en-GB"/>
        </w:rPr>
        <w:t xml:space="preserve"> </w:t>
      </w:r>
      <w:r>
        <w:fldChar w:fldCharType="begin"/>
      </w:r>
      <w:r w:rsidR="003D7D4E">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1},"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922E72">
        <w:rPr>
          <w:rFonts w:cs="Calibri"/>
          <w:szCs w:val="24"/>
          <w:lang w:val="en-GB"/>
        </w:rPr>
        <w:t xml:space="preserve">MathWorks, „Quantum Computing for </w:t>
      </w:r>
      <w:proofErr w:type="spellStart"/>
      <w:r w:rsidRPr="00922E72">
        <w:rPr>
          <w:rFonts w:cs="Calibri"/>
          <w:szCs w:val="24"/>
          <w:lang w:val="en-GB"/>
        </w:rPr>
        <w:t>Matlab</w:t>
      </w:r>
      <w:proofErr w:type="spellEnd"/>
      <w:r w:rsidRPr="00922E72">
        <w:rPr>
          <w:rFonts w:cs="Calibri"/>
          <w:szCs w:val="24"/>
          <w:lang w:val="en-GB"/>
        </w:rPr>
        <w:t xml:space="preserve">”, </w:t>
      </w:r>
      <w:proofErr w:type="spellStart"/>
      <w:r w:rsidRPr="00922E72">
        <w:rPr>
          <w:rFonts w:cs="Calibri"/>
          <w:szCs w:val="24"/>
          <w:lang w:val="en-GB"/>
        </w:rPr>
        <w:t>dostęp</w:t>
      </w:r>
      <w:proofErr w:type="spellEnd"/>
      <w:r w:rsidRPr="00922E72">
        <w:rPr>
          <w:rFonts w:cs="Calibri"/>
          <w:szCs w:val="24"/>
          <w:lang w:val="en-GB"/>
        </w:rPr>
        <w:t xml:space="preserve"> 19 </w:t>
      </w:r>
      <w:proofErr w:type="spellStart"/>
      <w:r w:rsidRPr="00922E72">
        <w:rPr>
          <w:rFonts w:cs="Calibri"/>
          <w:szCs w:val="24"/>
          <w:lang w:val="en-GB"/>
        </w:rPr>
        <w:t>marzec</w:t>
      </w:r>
      <w:proofErr w:type="spellEnd"/>
      <w:r w:rsidRPr="00922E72">
        <w:rPr>
          <w:rFonts w:cs="Calibri"/>
          <w:szCs w:val="24"/>
          <w:lang w:val="en-GB"/>
        </w:rPr>
        <w:t xml:space="preserve"> 2023, https://www.mathworks.com/products/quantum-computing.html.</w:t>
      </w:r>
      <w:r>
        <w:fldChar w:fldCharType="end"/>
      </w:r>
    </w:p>
  </w:footnote>
  <w:footnote w:id="143">
    <w:p w14:paraId="02DFC18F" w14:textId="36756615" w:rsidR="005649C3" w:rsidRPr="005649C3" w:rsidRDefault="005649C3">
      <w:pPr>
        <w:pStyle w:val="Tekstprzypisudolnego"/>
        <w:rPr>
          <w:lang w:val="en-GB"/>
        </w:rPr>
      </w:pPr>
      <w:r>
        <w:rPr>
          <w:rStyle w:val="Odwoanieprzypisudolnego"/>
        </w:rPr>
        <w:footnoteRef/>
      </w:r>
      <w:r w:rsidRPr="005649C3">
        <w:rPr>
          <w:lang w:val="en-GB"/>
        </w:rPr>
        <w:t xml:space="preserve"> </w:t>
      </w:r>
      <w:r>
        <w:fldChar w:fldCharType="begin"/>
      </w:r>
      <w:r w:rsidR="003D7D4E">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2},"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proofErr w:type="spellStart"/>
      <w:r w:rsidRPr="005649C3">
        <w:rPr>
          <w:rFonts w:cs="Calibri"/>
          <w:szCs w:val="24"/>
          <w:lang w:val="en-GB"/>
        </w:rPr>
        <w:t>SoniaLopezBravo</w:t>
      </w:r>
      <w:proofErr w:type="spellEnd"/>
      <w:r w:rsidRPr="005649C3">
        <w:rPr>
          <w:rFonts w:cs="Calibri"/>
          <w:szCs w:val="24"/>
          <w:lang w:val="en-GB"/>
        </w:rPr>
        <w:t xml:space="preserve">, „Introduction to Q# &amp; Quantum Development Kit - Azure Quantum”, 4 </w:t>
      </w:r>
      <w:proofErr w:type="spellStart"/>
      <w:r w:rsidRPr="005649C3">
        <w:rPr>
          <w:rFonts w:cs="Calibri"/>
          <w:szCs w:val="24"/>
          <w:lang w:val="en-GB"/>
        </w:rPr>
        <w:t>luty</w:t>
      </w:r>
      <w:proofErr w:type="spellEnd"/>
      <w:r w:rsidRPr="005649C3">
        <w:rPr>
          <w:rFonts w:cs="Calibri"/>
          <w:szCs w:val="24"/>
          <w:lang w:val="en-GB"/>
        </w:rPr>
        <w:t xml:space="preserve"> 2023, https://learn.microsoft.com/en-us/azure/quantum/overview-what-is-qsharp-and-qdk.</w:t>
      </w:r>
      <w:r>
        <w:fldChar w:fldCharType="end"/>
      </w:r>
    </w:p>
  </w:footnote>
  <w:footnote w:id="144">
    <w:p w14:paraId="4C3E6738" w14:textId="3BBFE5FB" w:rsidR="00DA0FB5" w:rsidRPr="00DA0FB5" w:rsidRDefault="00DA0FB5">
      <w:pPr>
        <w:pStyle w:val="Tekstprzypisudolnego"/>
        <w:rPr>
          <w:lang w:val="en-GB"/>
        </w:rPr>
      </w:pPr>
      <w:r>
        <w:rPr>
          <w:rStyle w:val="Odwoanieprzypisudolnego"/>
        </w:rPr>
        <w:footnoteRef/>
      </w:r>
      <w:r w:rsidRPr="00DA0FB5">
        <w:rPr>
          <w:lang w:val="en-GB"/>
        </w:rPr>
        <w:t xml:space="preserve"> </w:t>
      </w:r>
      <w:r>
        <w:fldChar w:fldCharType="begin"/>
      </w:r>
      <w:r w:rsidR="003D7D4E">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3},"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DA0FB5">
        <w:rPr>
          <w:rFonts w:cs="Calibri"/>
          <w:szCs w:val="24"/>
          <w:lang w:val="en-GB"/>
        </w:rPr>
        <w:t xml:space="preserve">„Quantum Cloud Service - Quantum Computing Service - Amazon </w:t>
      </w:r>
      <w:proofErr w:type="spellStart"/>
      <w:r w:rsidRPr="00DA0FB5">
        <w:rPr>
          <w:rFonts w:cs="Calibri"/>
          <w:szCs w:val="24"/>
          <w:lang w:val="en-GB"/>
        </w:rPr>
        <w:t>Braket</w:t>
      </w:r>
      <w:proofErr w:type="spellEnd"/>
      <w:r w:rsidRPr="00DA0FB5">
        <w:rPr>
          <w:rFonts w:cs="Calibri"/>
          <w:szCs w:val="24"/>
          <w:lang w:val="en-GB"/>
        </w:rPr>
        <w:t xml:space="preserve"> - AWS”, Amazon Web Services, Inc., </w:t>
      </w:r>
      <w:proofErr w:type="spellStart"/>
      <w:r w:rsidRPr="00DA0FB5">
        <w:rPr>
          <w:rFonts w:cs="Calibri"/>
          <w:szCs w:val="24"/>
          <w:lang w:val="en-GB"/>
        </w:rPr>
        <w:t>dostęp</w:t>
      </w:r>
      <w:proofErr w:type="spellEnd"/>
      <w:r w:rsidRPr="00DA0FB5">
        <w:rPr>
          <w:rFonts w:cs="Calibri"/>
          <w:szCs w:val="24"/>
          <w:lang w:val="en-GB"/>
        </w:rPr>
        <w:t xml:space="preserve"> 19 </w:t>
      </w:r>
      <w:proofErr w:type="spellStart"/>
      <w:r w:rsidRPr="00DA0FB5">
        <w:rPr>
          <w:rFonts w:cs="Calibri"/>
          <w:szCs w:val="24"/>
          <w:lang w:val="en-GB"/>
        </w:rPr>
        <w:t>marzec</w:t>
      </w:r>
      <w:proofErr w:type="spellEnd"/>
      <w:r w:rsidRPr="00DA0FB5">
        <w:rPr>
          <w:rFonts w:cs="Calibri"/>
          <w:szCs w:val="24"/>
          <w:lang w:val="en-GB"/>
        </w:rPr>
        <w:t xml:space="preserve"> 2023, https://aws.amazon.com/braket/.</w:t>
      </w:r>
      <w:r>
        <w:fldChar w:fldCharType="end"/>
      </w:r>
    </w:p>
  </w:footnote>
  <w:footnote w:id="145">
    <w:p w14:paraId="62A96112" w14:textId="3C1DD574" w:rsidR="00645D67" w:rsidRPr="00645D67" w:rsidRDefault="00645D67">
      <w:pPr>
        <w:pStyle w:val="Tekstprzypisudolnego"/>
      </w:pPr>
      <w:r>
        <w:rPr>
          <w:rStyle w:val="Odwoanieprzypisudolnego"/>
        </w:rPr>
        <w:footnoteRef/>
      </w:r>
      <w:r w:rsidRPr="00645D67">
        <w:t xml:space="preserve"> </w:t>
      </w:r>
      <w:r>
        <w:fldChar w:fldCharType="begin"/>
      </w:r>
      <w:r w:rsidR="003D7D4E">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44},"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645D67">
        <w:rPr>
          <w:rFonts w:cs="Calibri"/>
          <w:szCs w:val="24"/>
        </w:rPr>
        <w:t>„IBM Quantum Computing”, 1 październik 2015, https://www.ibm.com/www.ibm.com/quantum.</w:t>
      </w:r>
      <w:r>
        <w:fldChar w:fldCharType="end"/>
      </w:r>
    </w:p>
  </w:footnote>
  <w:footnote w:id="146">
    <w:p w14:paraId="73E17677" w14:textId="443EF94A" w:rsidR="00B81D1E" w:rsidRPr="00B81D1E" w:rsidRDefault="00B81D1E">
      <w:pPr>
        <w:pStyle w:val="Tekstprzypisudolnego"/>
        <w:rPr>
          <w:lang w:val="en-GB"/>
        </w:rPr>
      </w:pPr>
      <w:r>
        <w:rPr>
          <w:rStyle w:val="Odwoanieprzypisudolnego"/>
        </w:rPr>
        <w:footnoteRef/>
      </w:r>
      <w:r w:rsidRPr="00B81D1E">
        <w:rPr>
          <w:lang w:val="en-GB"/>
        </w:rPr>
        <w:t xml:space="preserve"> </w:t>
      </w:r>
      <w:r>
        <w:fldChar w:fldCharType="begin"/>
      </w:r>
      <w:r w:rsidR="003D7D4E">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45},"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B81D1E">
        <w:rPr>
          <w:rFonts w:cs="Calibri"/>
          <w:szCs w:val="24"/>
          <w:lang w:val="en-GB"/>
        </w:rPr>
        <w:t xml:space="preserve">„EU Deploys First Quantum Technology in 6 Sites across Europe”, Text, European Commission - European Commission, </w:t>
      </w:r>
      <w:proofErr w:type="spellStart"/>
      <w:r w:rsidRPr="00B81D1E">
        <w:rPr>
          <w:rFonts w:cs="Calibri"/>
          <w:szCs w:val="24"/>
          <w:lang w:val="en-GB"/>
        </w:rPr>
        <w:t>dostęp</w:t>
      </w:r>
      <w:proofErr w:type="spellEnd"/>
      <w:r w:rsidRPr="00B81D1E">
        <w:rPr>
          <w:rFonts w:cs="Calibri"/>
          <w:szCs w:val="24"/>
          <w:lang w:val="en-GB"/>
        </w:rPr>
        <w:t xml:space="preserve"> 6 </w:t>
      </w:r>
      <w:proofErr w:type="spellStart"/>
      <w:r w:rsidRPr="00B81D1E">
        <w:rPr>
          <w:rFonts w:cs="Calibri"/>
          <w:szCs w:val="24"/>
          <w:lang w:val="en-GB"/>
        </w:rPr>
        <w:t>luty</w:t>
      </w:r>
      <w:proofErr w:type="spellEnd"/>
      <w:r w:rsidRPr="00B81D1E">
        <w:rPr>
          <w:rFonts w:cs="Calibri"/>
          <w:szCs w:val="24"/>
          <w:lang w:val="en-GB"/>
        </w:rPr>
        <w:t xml:space="preserve"> 2023, https://ec.europa.eu/commission/presscorner/detail/en/IP_22_5914.</w:t>
      </w:r>
      <w:r>
        <w:fldChar w:fldCharType="end"/>
      </w:r>
    </w:p>
  </w:footnote>
  <w:footnote w:id="147">
    <w:p w14:paraId="722C4929" w14:textId="3F867F59" w:rsidR="00B250A9" w:rsidRPr="00B250A9" w:rsidRDefault="00B250A9">
      <w:pPr>
        <w:pStyle w:val="Tekstprzypisudolnego"/>
        <w:rPr>
          <w:lang w:val="en-GB"/>
        </w:rPr>
      </w:pPr>
      <w:r>
        <w:rPr>
          <w:rStyle w:val="Odwoanieprzypisudolnego"/>
        </w:rPr>
        <w:footnoteRef/>
      </w:r>
      <w:r w:rsidRPr="00B250A9">
        <w:rPr>
          <w:lang w:val="en-GB"/>
        </w:rPr>
        <w:t xml:space="preserve"> </w:t>
      </w:r>
      <w:r>
        <w:fldChar w:fldCharType="begin"/>
      </w:r>
      <w:r w:rsidR="003D7D4E">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46},"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B250A9">
        <w:rPr>
          <w:rFonts w:cs="Calibri"/>
          <w:szCs w:val="24"/>
          <w:lang w:val="en-GB"/>
        </w:rPr>
        <w:t xml:space="preserve">„The EU’S Quantum Technologies Flagship | Shaping Europe’s Digital Future”, 26 </w:t>
      </w:r>
      <w:proofErr w:type="spellStart"/>
      <w:r w:rsidRPr="00B250A9">
        <w:rPr>
          <w:rFonts w:cs="Calibri"/>
          <w:szCs w:val="24"/>
          <w:lang w:val="en-GB"/>
        </w:rPr>
        <w:t>styczeń</w:t>
      </w:r>
      <w:proofErr w:type="spellEnd"/>
      <w:r w:rsidRPr="00B250A9">
        <w:rPr>
          <w:rFonts w:cs="Calibri"/>
          <w:szCs w:val="24"/>
          <w:lang w:val="en-GB"/>
        </w:rPr>
        <w:t xml:space="preserve"> 2023, 3, https://digital-strategy.ec.europa.eu/en/library/eus-quantum-technologies-flagship.</w:t>
      </w:r>
      <w:r>
        <w:fldChar w:fldCharType="end"/>
      </w:r>
    </w:p>
  </w:footnote>
  <w:footnote w:id="148">
    <w:p w14:paraId="1ED3BCB3" w14:textId="77777777" w:rsidR="00F659F1" w:rsidRPr="007651B5" w:rsidRDefault="00F659F1" w:rsidP="00F659F1">
      <w:pPr>
        <w:pStyle w:val="Tekstprzypisudolnego"/>
        <w:rPr>
          <w:rFonts w:ascii="Times New Roman" w:hAnsi="Times New Roman"/>
          <w:lang w:val="en-US"/>
        </w:rPr>
      </w:pPr>
      <w:r w:rsidRPr="0058046A">
        <w:rPr>
          <w:rStyle w:val="Odwoanieprzypisudolnego"/>
          <w:rFonts w:ascii="Times New Roman" w:hAnsi="Times New Roman"/>
        </w:rPr>
        <w:footnoteRef/>
      </w:r>
      <w:r w:rsidRPr="007651B5">
        <w:rPr>
          <w:rFonts w:ascii="Times New Roman" w:hAnsi="Times New Roman"/>
          <w:lang w:val="en-US"/>
        </w:rPr>
        <w:t xml:space="preserve"> CRP for Oracle R12- </w:t>
      </w:r>
      <w:proofErr w:type="spellStart"/>
      <w:r w:rsidRPr="007651B5">
        <w:rPr>
          <w:rFonts w:ascii="Times New Roman" w:hAnsi="Times New Roman"/>
          <w:lang w:val="en-US"/>
        </w:rPr>
        <w:t>Welcom</w:t>
      </w:r>
      <w:proofErr w:type="spellEnd"/>
      <w:r w:rsidRPr="007651B5">
        <w:rPr>
          <w:rFonts w:ascii="Times New Roman" w:hAnsi="Times New Roman"/>
          <w:lang w:val="en-US"/>
        </w:rPr>
        <w:t xml:space="preserve">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Pr>
          <w:rFonts w:ascii="Times New Roman" w:hAnsi="Times New Roman"/>
          <w:lang w:val="en-US"/>
        </w:rPr>
        <w:t>.</w:t>
      </w:r>
    </w:p>
  </w:footnote>
  <w:footnote w:id="149">
    <w:p w14:paraId="3BFAD0DB"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Dokumenty Oracle dostarczone przez firmę wdrożeniową</w:t>
      </w:r>
      <w:r>
        <w:rPr>
          <w:rFonts w:ascii="Times New Roman" w:hAnsi="Times New Roman"/>
        </w:rPr>
        <w:t>.</w:t>
      </w:r>
    </w:p>
  </w:footnote>
  <w:footnote w:id="150">
    <w:p w14:paraId="202B3362" w14:textId="77777777" w:rsidR="00F659F1" w:rsidRPr="00F659F1"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F659F1">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F659F1">
        <w:rPr>
          <w:rFonts w:ascii="Times New Roman" w:hAnsi="Times New Roman"/>
        </w:rPr>
        <w:t xml:space="preserve">, </w:t>
      </w:r>
      <w:r w:rsidRPr="0058046A">
        <w:rPr>
          <w:rFonts w:ascii="Times New Roman" w:hAnsi="Times New Roman"/>
        </w:rPr>
        <w:t>Zeszyty Naukowe Wydziału Elektrotechniki i Automatyki Politechniki Gdańskiej Nr 22</w:t>
      </w:r>
      <w:r>
        <w:rPr>
          <w:rFonts w:ascii="Times New Roman" w:hAnsi="Times New Roman"/>
        </w:rPr>
        <w:t>.</w:t>
      </w:r>
    </w:p>
  </w:footnote>
  <w:footnote w:id="151">
    <w:p w14:paraId="345EF791" w14:textId="77777777" w:rsidR="00F659F1" w:rsidRPr="00FD7603"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Pr>
          <w:rFonts w:ascii="Times New Roman" w:hAnsi="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CB31BB1"/>
    <w:multiLevelType w:val="multilevel"/>
    <w:tmpl w:val="91F4E222"/>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4"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5"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72B12A5"/>
    <w:multiLevelType w:val="hybridMultilevel"/>
    <w:tmpl w:val="FDDEDDD2"/>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3"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1"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3"/>
  </w:num>
  <w:num w:numId="2" w16cid:durableId="1389067572">
    <w:abstractNumId w:val="9"/>
  </w:num>
  <w:num w:numId="3" w16cid:durableId="117142458">
    <w:abstractNumId w:val="22"/>
  </w:num>
  <w:num w:numId="4" w16cid:durableId="1987202481">
    <w:abstractNumId w:val="6"/>
  </w:num>
  <w:num w:numId="5" w16cid:durableId="930623994">
    <w:abstractNumId w:val="28"/>
  </w:num>
  <w:num w:numId="6" w16cid:durableId="570582424">
    <w:abstractNumId w:val="20"/>
  </w:num>
  <w:num w:numId="7" w16cid:durableId="1531793913">
    <w:abstractNumId w:val="35"/>
  </w:num>
  <w:num w:numId="8" w16cid:durableId="1470245310">
    <w:abstractNumId w:val="1"/>
  </w:num>
  <w:num w:numId="9" w16cid:durableId="101724579">
    <w:abstractNumId w:val="0"/>
  </w:num>
  <w:num w:numId="10" w16cid:durableId="858811974">
    <w:abstractNumId w:val="21"/>
  </w:num>
  <w:num w:numId="11" w16cid:durableId="994988920">
    <w:abstractNumId w:val="33"/>
  </w:num>
  <w:num w:numId="12" w16cid:durableId="533273125">
    <w:abstractNumId w:val="19"/>
  </w:num>
  <w:num w:numId="13" w16cid:durableId="893006168">
    <w:abstractNumId w:val="16"/>
  </w:num>
  <w:num w:numId="14" w16cid:durableId="724448284">
    <w:abstractNumId w:val="17"/>
  </w:num>
  <w:num w:numId="15" w16cid:durableId="552546148">
    <w:abstractNumId w:val="29"/>
  </w:num>
  <w:num w:numId="16" w16cid:durableId="165873774">
    <w:abstractNumId w:val="3"/>
  </w:num>
  <w:num w:numId="17" w16cid:durableId="937786089">
    <w:abstractNumId w:val="5"/>
  </w:num>
  <w:num w:numId="18" w16cid:durableId="763065105">
    <w:abstractNumId w:val="11"/>
  </w:num>
  <w:num w:numId="19" w16cid:durableId="1242956144">
    <w:abstractNumId w:val="26"/>
  </w:num>
  <w:num w:numId="20" w16cid:durableId="1235628986">
    <w:abstractNumId w:val="10"/>
  </w:num>
  <w:num w:numId="21" w16cid:durableId="837161559">
    <w:abstractNumId w:val="18"/>
  </w:num>
  <w:num w:numId="22" w16cid:durableId="1522620896">
    <w:abstractNumId w:val="23"/>
  </w:num>
  <w:num w:numId="23" w16cid:durableId="193463931">
    <w:abstractNumId w:val="32"/>
  </w:num>
  <w:num w:numId="24" w16cid:durableId="887886366">
    <w:abstractNumId w:val="24"/>
  </w:num>
  <w:num w:numId="25" w16cid:durableId="1231428704">
    <w:abstractNumId w:val="25"/>
  </w:num>
  <w:num w:numId="26" w16cid:durableId="1106971985">
    <w:abstractNumId w:val="27"/>
  </w:num>
  <w:num w:numId="27" w16cid:durableId="1012684008">
    <w:abstractNumId w:val="8"/>
  </w:num>
  <w:num w:numId="28" w16cid:durableId="430515046">
    <w:abstractNumId w:val="36"/>
  </w:num>
  <w:num w:numId="29" w16cid:durableId="1530947871">
    <w:abstractNumId w:val="4"/>
  </w:num>
  <w:num w:numId="30" w16cid:durableId="548496745">
    <w:abstractNumId w:val="14"/>
  </w:num>
  <w:num w:numId="31" w16cid:durableId="2112623684">
    <w:abstractNumId w:val="15"/>
  </w:num>
  <w:num w:numId="32" w16cid:durableId="1297220533">
    <w:abstractNumId w:val="34"/>
  </w:num>
  <w:num w:numId="33" w16cid:durableId="1292321132">
    <w:abstractNumId w:val="2"/>
  </w:num>
  <w:num w:numId="34" w16cid:durableId="349070293">
    <w:abstractNumId w:val="31"/>
  </w:num>
  <w:num w:numId="35" w16cid:durableId="2013027833">
    <w:abstractNumId w:val="30"/>
  </w:num>
  <w:num w:numId="36" w16cid:durableId="1206605944">
    <w:abstractNumId w:val="12"/>
  </w:num>
  <w:num w:numId="37" w16cid:durableId="1022824595">
    <w:abstractNumId w:val="37"/>
  </w:num>
  <w:num w:numId="38" w16cid:durableId="625083378">
    <w:abstractNumId w:val="7"/>
  </w:num>
  <w:num w:numId="39" w16cid:durableId="186004457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9F1"/>
    <w:rsid w:val="000008AD"/>
    <w:rsid w:val="00003BD4"/>
    <w:rsid w:val="00005EAA"/>
    <w:rsid w:val="00006A22"/>
    <w:rsid w:val="000120DE"/>
    <w:rsid w:val="000146DE"/>
    <w:rsid w:val="00016FC4"/>
    <w:rsid w:val="000272BF"/>
    <w:rsid w:val="00027FB3"/>
    <w:rsid w:val="0003339F"/>
    <w:rsid w:val="00034965"/>
    <w:rsid w:val="00040DE6"/>
    <w:rsid w:val="00043AA8"/>
    <w:rsid w:val="0005156B"/>
    <w:rsid w:val="00054D09"/>
    <w:rsid w:val="00055F93"/>
    <w:rsid w:val="000565F5"/>
    <w:rsid w:val="00056854"/>
    <w:rsid w:val="00057D63"/>
    <w:rsid w:val="000600CA"/>
    <w:rsid w:val="000601B9"/>
    <w:rsid w:val="00061821"/>
    <w:rsid w:val="0006262A"/>
    <w:rsid w:val="00064298"/>
    <w:rsid w:val="00065E6A"/>
    <w:rsid w:val="000703EF"/>
    <w:rsid w:val="00070D2F"/>
    <w:rsid w:val="0007472E"/>
    <w:rsid w:val="00074C3F"/>
    <w:rsid w:val="0007738C"/>
    <w:rsid w:val="00080185"/>
    <w:rsid w:val="00083DB4"/>
    <w:rsid w:val="00090DC6"/>
    <w:rsid w:val="0009137C"/>
    <w:rsid w:val="00092B5A"/>
    <w:rsid w:val="0009380D"/>
    <w:rsid w:val="00097576"/>
    <w:rsid w:val="000A025D"/>
    <w:rsid w:val="000A0E2F"/>
    <w:rsid w:val="000A2A11"/>
    <w:rsid w:val="000A2F48"/>
    <w:rsid w:val="000A4062"/>
    <w:rsid w:val="000B4D1E"/>
    <w:rsid w:val="000B54B3"/>
    <w:rsid w:val="000C1462"/>
    <w:rsid w:val="000C7159"/>
    <w:rsid w:val="000C7E99"/>
    <w:rsid w:val="000D10F8"/>
    <w:rsid w:val="000D1488"/>
    <w:rsid w:val="000D1F83"/>
    <w:rsid w:val="000D5053"/>
    <w:rsid w:val="000D6792"/>
    <w:rsid w:val="000D768C"/>
    <w:rsid w:val="000E2579"/>
    <w:rsid w:val="000E7959"/>
    <w:rsid w:val="000F2EC3"/>
    <w:rsid w:val="000F55F5"/>
    <w:rsid w:val="000F7E24"/>
    <w:rsid w:val="000F7FE5"/>
    <w:rsid w:val="0010237C"/>
    <w:rsid w:val="001034CE"/>
    <w:rsid w:val="0010388D"/>
    <w:rsid w:val="001048D1"/>
    <w:rsid w:val="0010587A"/>
    <w:rsid w:val="001133AC"/>
    <w:rsid w:val="001144FE"/>
    <w:rsid w:val="00114E8E"/>
    <w:rsid w:val="00114FBC"/>
    <w:rsid w:val="0011518D"/>
    <w:rsid w:val="0012036D"/>
    <w:rsid w:val="0012042D"/>
    <w:rsid w:val="0012130C"/>
    <w:rsid w:val="001228FC"/>
    <w:rsid w:val="001249D6"/>
    <w:rsid w:val="00126EB5"/>
    <w:rsid w:val="00133CB5"/>
    <w:rsid w:val="001341F5"/>
    <w:rsid w:val="00134FA9"/>
    <w:rsid w:val="00136DC2"/>
    <w:rsid w:val="00141207"/>
    <w:rsid w:val="00143B50"/>
    <w:rsid w:val="00145712"/>
    <w:rsid w:val="0014611A"/>
    <w:rsid w:val="001501F9"/>
    <w:rsid w:val="00153031"/>
    <w:rsid w:val="00154052"/>
    <w:rsid w:val="00155F79"/>
    <w:rsid w:val="001612E9"/>
    <w:rsid w:val="00162941"/>
    <w:rsid w:val="00166881"/>
    <w:rsid w:val="00166FE8"/>
    <w:rsid w:val="00167D8D"/>
    <w:rsid w:val="001700D1"/>
    <w:rsid w:val="001774F4"/>
    <w:rsid w:val="0018094A"/>
    <w:rsid w:val="00182213"/>
    <w:rsid w:val="00182FEF"/>
    <w:rsid w:val="00184CE4"/>
    <w:rsid w:val="00186D32"/>
    <w:rsid w:val="00192BF1"/>
    <w:rsid w:val="00193DD2"/>
    <w:rsid w:val="001949F5"/>
    <w:rsid w:val="00195A77"/>
    <w:rsid w:val="0019610B"/>
    <w:rsid w:val="00196228"/>
    <w:rsid w:val="00196E0A"/>
    <w:rsid w:val="001A033D"/>
    <w:rsid w:val="001A35F4"/>
    <w:rsid w:val="001A4815"/>
    <w:rsid w:val="001B0D16"/>
    <w:rsid w:val="001B0DC5"/>
    <w:rsid w:val="001B1502"/>
    <w:rsid w:val="001B2F93"/>
    <w:rsid w:val="001B3E1E"/>
    <w:rsid w:val="001C0165"/>
    <w:rsid w:val="001C63C7"/>
    <w:rsid w:val="001D034D"/>
    <w:rsid w:val="001D1132"/>
    <w:rsid w:val="001D1DA3"/>
    <w:rsid w:val="001D21EE"/>
    <w:rsid w:val="001D3D35"/>
    <w:rsid w:val="001D636A"/>
    <w:rsid w:val="001D7666"/>
    <w:rsid w:val="001D7D97"/>
    <w:rsid w:val="001E0500"/>
    <w:rsid w:val="001E1EC5"/>
    <w:rsid w:val="001E36EA"/>
    <w:rsid w:val="001E3D2A"/>
    <w:rsid w:val="001E47B2"/>
    <w:rsid w:val="00200760"/>
    <w:rsid w:val="00201BB5"/>
    <w:rsid w:val="00211A76"/>
    <w:rsid w:val="00211E61"/>
    <w:rsid w:val="002166EF"/>
    <w:rsid w:val="0022067B"/>
    <w:rsid w:val="00220C0A"/>
    <w:rsid w:val="0022249F"/>
    <w:rsid w:val="0022436D"/>
    <w:rsid w:val="00225B2B"/>
    <w:rsid w:val="002368A7"/>
    <w:rsid w:val="00240B93"/>
    <w:rsid w:val="00240E99"/>
    <w:rsid w:val="00245781"/>
    <w:rsid w:val="0024713B"/>
    <w:rsid w:val="00252561"/>
    <w:rsid w:val="0025301F"/>
    <w:rsid w:val="00254304"/>
    <w:rsid w:val="00254343"/>
    <w:rsid w:val="00255060"/>
    <w:rsid w:val="0025541B"/>
    <w:rsid w:val="002561E3"/>
    <w:rsid w:val="00256599"/>
    <w:rsid w:val="00263C00"/>
    <w:rsid w:val="002648CF"/>
    <w:rsid w:val="00266CD1"/>
    <w:rsid w:val="0027117A"/>
    <w:rsid w:val="00272643"/>
    <w:rsid w:val="00272EBF"/>
    <w:rsid w:val="002764BF"/>
    <w:rsid w:val="00280AEB"/>
    <w:rsid w:val="00282484"/>
    <w:rsid w:val="00284425"/>
    <w:rsid w:val="002878FC"/>
    <w:rsid w:val="00290699"/>
    <w:rsid w:val="00291E0F"/>
    <w:rsid w:val="00292E40"/>
    <w:rsid w:val="002A2838"/>
    <w:rsid w:val="002A4688"/>
    <w:rsid w:val="002C0ADE"/>
    <w:rsid w:val="002C123B"/>
    <w:rsid w:val="002C15C2"/>
    <w:rsid w:val="002C2D0C"/>
    <w:rsid w:val="002C3CA9"/>
    <w:rsid w:val="002C4BBE"/>
    <w:rsid w:val="002D0360"/>
    <w:rsid w:val="002D10C4"/>
    <w:rsid w:val="002E2B32"/>
    <w:rsid w:val="002E5FBB"/>
    <w:rsid w:val="002E6CDE"/>
    <w:rsid w:val="002E768E"/>
    <w:rsid w:val="002F09D2"/>
    <w:rsid w:val="002F0FC5"/>
    <w:rsid w:val="002F1099"/>
    <w:rsid w:val="002F6872"/>
    <w:rsid w:val="00300E99"/>
    <w:rsid w:val="003013EA"/>
    <w:rsid w:val="00301F3C"/>
    <w:rsid w:val="003048BE"/>
    <w:rsid w:val="00304E18"/>
    <w:rsid w:val="00313D0D"/>
    <w:rsid w:val="003141E5"/>
    <w:rsid w:val="00315086"/>
    <w:rsid w:val="00320D3C"/>
    <w:rsid w:val="00323939"/>
    <w:rsid w:val="00324844"/>
    <w:rsid w:val="00325B73"/>
    <w:rsid w:val="0033236C"/>
    <w:rsid w:val="00332E0E"/>
    <w:rsid w:val="00335748"/>
    <w:rsid w:val="00340752"/>
    <w:rsid w:val="003415CC"/>
    <w:rsid w:val="003416CE"/>
    <w:rsid w:val="00344290"/>
    <w:rsid w:val="003449EA"/>
    <w:rsid w:val="003455F7"/>
    <w:rsid w:val="00345E37"/>
    <w:rsid w:val="003471D6"/>
    <w:rsid w:val="00350F97"/>
    <w:rsid w:val="00351432"/>
    <w:rsid w:val="00352FB0"/>
    <w:rsid w:val="00356EE0"/>
    <w:rsid w:val="003604F5"/>
    <w:rsid w:val="00361EB6"/>
    <w:rsid w:val="003661CC"/>
    <w:rsid w:val="00381228"/>
    <w:rsid w:val="00382FAF"/>
    <w:rsid w:val="00383957"/>
    <w:rsid w:val="0039192C"/>
    <w:rsid w:val="00392CC6"/>
    <w:rsid w:val="00393528"/>
    <w:rsid w:val="0039460D"/>
    <w:rsid w:val="0039501B"/>
    <w:rsid w:val="003977C2"/>
    <w:rsid w:val="00397F57"/>
    <w:rsid w:val="003A37D3"/>
    <w:rsid w:val="003A51AA"/>
    <w:rsid w:val="003B3CD4"/>
    <w:rsid w:val="003C0EC0"/>
    <w:rsid w:val="003C1B71"/>
    <w:rsid w:val="003C1DCD"/>
    <w:rsid w:val="003C380B"/>
    <w:rsid w:val="003C42A5"/>
    <w:rsid w:val="003C6BC0"/>
    <w:rsid w:val="003D284F"/>
    <w:rsid w:val="003D7D4E"/>
    <w:rsid w:val="003E0B57"/>
    <w:rsid w:val="003E0F40"/>
    <w:rsid w:val="003E1908"/>
    <w:rsid w:val="003E212F"/>
    <w:rsid w:val="003E54E2"/>
    <w:rsid w:val="003E66FA"/>
    <w:rsid w:val="003E6EB1"/>
    <w:rsid w:val="003F113F"/>
    <w:rsid w:val="003F3692"/>
    <w:rsid w:val="003F37CE"/>
    <w:rsid w:val="003F51AB"/>
    <w:rsid w:val="00402330"/>
    <w:rsid w:val="00406EB6"/>
    <w:rsid w:val="00410949"/>
    <w:rsid w:val="0041160A"/>
    <w:rsid w:val="0041593E"/>
    <w:rsid w:val="00416290"/>
    <w:rsid w:val="0042185E"/>
    <w:rsid w:val="00424F16"/>
    <w:rsid w:val="00425AC6"/>
    <w:rsid w:val="00425B4C"/>
    <w:rsid w:val="00426C0D"/>
    <w:rsid w:val="004309B0"/>
    <w:rsid w:val="00431CFB"/>
    <w:rsid w:val="0043276D"/>
    <w:rsid w:val="004361D6"/>
    <w:rsid w:val="00436E00"/>
    <w:rsid w:val="00440D89"/>
    <w:rsid w:val="00441785"/>
    <w:rsid w:val="0044363F"/>
    <w:rsid w:val="00445BAE"/>
    <w:rsid w:val="00452861"/>
    <w:rsid w:val="00452873"/>
    <w:rsid w:val="004541E7"/>
    <w:rsid w:val="00454366"/>
    <w:rsid w:val="00456D8E"/>
    <w:rsid w:val="00457550"/>
    <w:rsid w:val="00463B2C"/>
    <w:rsid w:val="00463CA2"/>
    <w:rsid w:val="00463DB3"/>
    <w:rsid w:val="00464B34"/>
    <w:rsid w:val="00475C6F"/>
    <w:rsid w:val="00475DC8"/>
    <w:rsid w:val="00476E0D"/>
    <w:rsid w:val="00482877"/>
    <w:rsid w:val="00484074"/>
    <w:rsid w:val="00485DAB"/>
    <w:rsid w:val="00486478"/>
    <w:rsid w:val="00487E3F"/>
    <w:rsid w:val="00497516"/>
    <w:rsid w:val="004A22DA"/>
    <w:rsid w:val="004A6476"/>
    <w:rsid w:val="004B2B23"/>
    <w:rsid w:val="004B3407"/>
    <w:rsid w:val="004B404F"/>
    <w:rsid w:val="004B5942"/>
    <w:rsid w:val="004B6267"/>
    <w:rsid w:val="004B63F5"/>
    <w:rsid w:val="004B7E22"/>
    <w:rsid w:val="004C17DA"/>
    <w:rsid w:val="004C1D48"/>
    <w:rsid w:val="004C2EE9"/>
    <w:rsid w:val="004C3CBE"/>
    <w:rsid w:val="004C3E13"/>
    <w:rsid w:val="004C521E"/>
    <w:rsid w:val="004D0F5F"/>
    <w:rsid w:val="004D617D"/>
    <w:rsid w:val="004D6CAC"/>
    <w:rsid w:val="004D70E5"/>
    <w:rsid w:val="004E028C"/>
    <w:rsid w:val="004E0DF7"/>
    <w:rsid w:val="004E10EF"/>
    <w:rsid w:val="004E1A70"/>
    <w:rsid w:val="004E7631"/>
    <w:rsid w:val="004F2C1B"/>
    <w:rsid w:val="004F3EA3"/>
    <w:rsid w:val="00500CCF"/>
    <w:rsid w:val="00501396"/>
    <w:rsid w:val="00502F3A"/>
    <w:rsid w:val="005042A0"/>
    <w:rsid w:val="00505668"/>
    <w:rsid w:val="005069F5"/>
    <w:rsid w:val="00510B08"/>
    <w:rsid w:val="0051157B"/>
    <w:rsid w:val="00512627"/>
    <w:rsid w:val="00514E03"/>
    <w:rsid w:val="00525872"/>
    <w:rsid w:val="0053396A"/>
    <w:rsid w:val="0053592C"/>
    <w:rsid w:val="005447B1"/>
    <w:rsid w:val="00552757"/>
    <w:rsid w:val="00556070"/>
    <w:rsid w:val="00556413"/>
    <w:rsid w:val="00557AA4"/>
    <w:rsid w:val="00563688"/>
    <w:rsid w:val="00563BEF"/>
    <w:rsid w:val="00563D1E"/>
    <w:rsid w:val="00564827"/>
    <w:rsid w:val="005649C3"/>
    <w:rsid w:val="00571B0D"/>
    <w:rsid w:val="00572E78"/>
    <w:rsid w:val="00573AE5"/>
    <w:rsid w:val="0057485A"/>
    <w:rsid w:val="005847C9"/>
    <w:rsid w:val="005857AB"/>
    <w:rsid w:val="00590441"/>
    <w:rsid w:val="00591796"/>
    <w:rsid w:val="00592562"/>
    <w:rsid w:val="00595AA8"/>
    <w:rsid w:val="005A01A1"/>
    <w:rsid w:val="005A08E4"/>
    <w:rsid w:val="005A0D2A"/>
    <w:rsid w:val="005A14FE"/>
    <w:rsid w:val="005A37BD"/>
    <w:rsid w:val="005A497C"/>
    <w:rsid w:val="005A5762"/>
    <w:rsid w:val="005A696F"/>
    <w:rsid w:val="005A7AC3"/>
    <w:rsid w:val="005B2FB3"/>
    <w:rsid w:val="005B32AE"/>
    <w:rsid w:val="005B6EE7"/>
    <w:rsid w:val="005B6F53"/>
    <w:rsid w:val="005C035A"/>
    <w:rsid w:val="005C21B1"/>
    <w:rsid w:val="005C2649"/>
    <w:rsid w:val="005C2A13"/>
    <w:rsid w:val="005C4DB0"/>
    <w:rsid w:val="005D2C80"/>
    <w:rsid w:val="005D32AC"/>
    <w:rsid w:val="005D3D66"/>
    <w:rsid w:val="005D3FFA"/>
    <w:rsid w:val="005D5B1C"/>
    <w:rsid w:val="005D5BAA"/>
    <w:rsid w:val="005E009C"/>
    <w:rsid w:val="005E36CF"/>
    <w:rsid w:val="005E7EFD"/>
    <w:rsid w:val="005E7F44"/>
    <w:rsid w:val="005F019F"/>
    <w:rsid w:val="005F40CF"/>
    <w:rsid w:val="005F4778"/>
    <w:rsid w:val="00602557"/>
    <w:rsid w:val="006036D0"/>
    <w:rsid w:val="00605888"/>
    <w:rsid w:val="00606BFD"/>
    <w:rsid w:val="0061387F"/>
    <w:rsid w:val="006152FF"/>
    <w:rsid w:val="0061534D"/>
    <w:rsid w:val="00621B38"/>
    <w:rsid w:val="00625C85"/>
    <w:rsid w:val="00632F5C"/>
    <w:rsid w:val="0063332D"/>
    <w:rsid w:val="006346FF"/>
    <w:rsid w:val="00636920"/>
    <w:rsid w:val="00636E4C"/>
    <w:rsid w:val="00637827"/>
    <w:rsid w:val="0064072E"/>
    <w:rsid w:val="0064144B"/>
    <w:rsid w:val="00645D67"/>
    <w:rsid w:val="006463CF"/>
    <w:rsid w:val="00646A07"/>
    <w:rsid w:val="00646F4A"/>
    <w:rsid w:val="00652494"/>
    <w:rsid w:val="006549FE"/>
    <w:rsid w:val="006571CE"/>
    <w:rsid w:val="00664F6B"/>
    <w:rsid w:val="0066673C"/>
    <w:rsid w:val="006676AE"/>
    <w:rsid w:val="00672FA3"/>
    <w:rsid w:val="00675339"/>
    <w:rsid w:val="00681AE1"/>
    <w:rsid w:val="0068495B"/>
    <w:rsid w:val="0068504B"/>
    <w:rsid w:val="00685DEE"/>
    <w:rsid w:val="006A040E"/>
    <w:rsid w:val="006A2B57"/>
    <w:rsid w:val="006A5125"/>
    <w:rsid w:val="006A529E"/>
    <w:rsid w:val="006A5871"/>
    <w:rsid w:val="006B65C6"/>
    <w:rsid w:val="006C0F5D"/>
    <w:rsid w:val="006C1270"/>
    <w:rsid w:val="006C7CBA"/>
    <w:rsid w:val="006D3F66"/>
    <w:rsid w:val="006D78B8"/>
    <w:rsid w:val="006E36EF"/>
    <w:rsid w:val="006E397E"/>
    <w:rsid w:val="006E52F9"/>
    <w:rsid w:val="006F2163"/>
    <w:rsid w:val="006F67F4"/>
    <w:rsid w:val="006F752A"/>
    <w:rsid w:val="006F7C3F"/>
    <w:rsid w:val="0070063B"/>
    <w:rsid w:val="00701D14"/>
    <w:rsid w:val="00705316"/>
    <w:rsid w:val="00710BAD"/>
    <w:rsid w:val="007146C3"/>
    <w:rsid w:val="00714B9C"/>
    <w:rsid w:val="00717300"/>
    <w:rsid w:val="00721A4F"/>
    <w:rsid w:val="00725EA3"/>
    <w:rsid w:val="0072744E"/>
    <w:rsid w:val="00731733"/>
    <w:rsid w:val="00731DB5"/>
    <w:rsid w:val="00733096"/>
    <w:rsid w:val="00734A6A"/>
    <w:rsid w:val="007365D0"/>
    <w:rsid w:val="007406B9"/>
    <w:rsid w:val="00746F1B"/>
    <w:rsid w:val="00747E45"/>
    <w:rsid w:val="00750DC2"/>
    <w:rsid w:val="00751B30"/>
    <w:rsid w:val="00757821"/>
    <w:rsid w:val="007617A3"/>
    <w:rsid w:val="00763AAC"/>
    <w:rsid w:val="00763C29"/>
    <w:rsid w:val="00773503"/>
    <w:rsid w:val="0077457A"/>
    <w:rsid w:val="00775A92"/>
    <w:rsid w:val="00776352"/>
    <w:rsid w:val="00785C1F"/>
    <w:rsid w:val="007863F6"/>
    <w:rsid w:val="0079205B"/>
    <w:rsid w:val="007A30E9"/>
    <w:rsid w:val="007A7C43"/>
    <w:rsid w:val="007B6147"/>
    <w:rsid w:val="007C0561"/>
    <w:rsid w:val="007D5940"/>
    <w:rsid w:val="007D6542"/>
    <w:rsid w:val="007D7C91"/>
    <w:rsid w:val="007E3EFD"/>
    <w:rsid w:val="007E5F75"/>
    <w:rsid w:val="007E679F"/>
    <w:rsid w:val="007F5975"/>
    <w:rsid w:val="007F61E5"/>
    <w:rsid w:val="008044A0"/>
    <w:rsid w:val="00811F52"/>
    <w:rsid w:val="008124F1"/>
    <w:rsid w:val="00814717"/>
    <w:rsid w:val="00814D2A"/>
    <w:rsid w:val="00817460"/>
    <w:rsid w:val="00821D54"/>
    <w:rsid w:val="0082229A"/>
    <w:rsid w:val="00822E39"/>
    <w:rsid w:val="0082365D"/>
    <w:rsid w:val="00823D24"/>
    <w:rsid w:val="00831B9F"/>
    <w:rsid w:val="00832F48"/>
    <w:rsid w:val="008338A4"/>
    <w:rsid w:val="00834B98"/>
    <w:rsid w:val="0083501A"/>
    <w:rsid w:val="008405E3"/>
    <w:rsid w:val="008413CF"/>
    <w:rsid w:val="008419F8"/>
    <w:rsid w:val="0085282E"/>
    <w:rsid w:val="00855449"/>
    <w:rsid w:val="0085664F"/>
    <w:rsid w:val="00856A3F"/>
    <w:rsid w:val="00862ACD"/>
    <w:rsid w:val="00862DE5"/>
    <w:rsid w:val="00864EDE"/>
    <w:rsid w:val="00867A76"/>
    <w:rsid w:val="008720F8"/>
    <w:rsid w:val="008723DF"/>
    <w:rsid w:val="0087715A"/>
    <w:rsid w:val="008810F6"/>
    <w:rsid w:val="0088114A"/>
    <w:rsid w:val="008832A4"/>
    <w:rsid w:val="008834D2"/>
    <w:rsid w:val="0088398D"/>
    <w:rsid w:val="00884237"/>
    <w:rsid w:val="00891165"/>
    <w:rsid w:val="00891396"/>
    <w:rsid w:val="00894E06"/>
    <w:rsid w:val="00896BFE"/>
    <w:rsid w:val="008A10F2"/>
    <w:rsid w:val="008A1FCD"/>
    <w:rsid w:val="008B0D8E"/>
    <w:rsid w:val="008B1840"/>
    <w:rsid w:val="008B3499"/>
    <w:rsid w:val="008B427C"/>
    <w:rsid w:val="008B4725"/>
    <w:rsid w:val="008C042B"/>
    <w:rsid w:val="008C1DB9"/>
    <w:rsid w:val="008C2479"/>
    <w:rsid w:val="008C4777"/>
    <w:rsid w:val="008C4822"/>
    <w:rsid w:val="008C6878"/>
    <w:rsid w:val="008D71BA"/>
    <w:rsid w:val="008E01E7"/>
    <w:rsid w:val="008E1E26"/>
    <w:rsid w:val="008E53CE"/>
    <w:rsid w:val="008F0014"/>
    <w:rsid w:val="008F2894"/>
    <w:rsid w:val="008F7EA7"/>
    <w:rsid w:val="00901931"/>
    <w:rsid w:val="00902322"/>
    <w:rsid w:val="0090298F"/>
    <w:rsid w:val="00904F7C"/>
    <w:rsid w:val="00905291"/>
    <w:rsid w:val="0090750F"/>
    <w:rsid w:val="00907D64"/>
    <w:rsid w:val="00912E84"/>
    <w:rsid w:val="00914E21"/>
    <w:rsid w:val="009171C1"/>
    <w:rsid w:val="00920B72"/>
    <w:rsid w:val="00922BD1"/>
    <w:rsid w:val="00922DB6"/>
    <w:rsid w:val="00922E72"/>
    <w:rsid w:val="00933437"/>
    <w:rsid w:val="00946C7E"/>
    <w:rsid w:val="00950591"/>
    <w:rsid w:val="00950821"/>
    <w:rsid w:val="00953526"/>
    <w:rsid w:val="00955302"/>
    <w:rsid w:val="0095549A"/>
    <w:rsid w:val="009610BB"/>
    <w:rsid w:val="00961C9A"/>
    <w:rsid w:val="0096403D"/>
    <w:rsid w:val="0096617F"/>
    <w:rsid w:val="00967180"/>
    <w:rsid w:val="0097048C"/>
    <w:rsid w:val="00974214"/>
    <w:rsid w:val="00976370"/>
    <w:rsid w:val="00977487"/>
    <w:rsid w:val="009850C2"/>
    <w:rsid w:val="00985D83"/>
    <w:rsid w:val="0098658F"/>
    <w:rsid w:val="00986694"/>
    <w:rsid w:val="00986AE0"/>
    <w:rsid w:val="00987244"/>
    <w:rsid w:val="00990773"/>
    <w:rsid w:val="009943B8"/>
    <w:rsid w:val="0099701F"/>
    <w:rsid w:val="00997835"/>
    <w:rsid w:val="009A34BB"/>
    <w:rsid w:val="009A4571"/>
    <w:rsid w:val="009A5CE2"/>
    <w:rsid w:val="009A7949"/>
    <w:rsid w:val="009B0627"/>
    <w:rsid w:val="009B3AF3"/>
    <w:rsid w:val="009B4B2E"/>
    <w:rsid w:val="009C46CC"/>
    <w:rsid w:val="009C5FF4"/>
    <w:rsid w:val="009C776C"/>
    <w:rsid w:val="009D19DA"/>
    <w:rsid w:val="009D6551"/>
    <w:rsid w:val="009D710E"/>
    <w:rsid w:val="009E073C"/>
    <w:rsid w:val="009E1EE8"/>
    <w:rsid w:val="009E3745"/>
    <w:rsid w:val="009E3F2F"/>
    <w:rsid w:val="009E5F1B"/>
    <w:rsid w:val="009E6C02"/>
    <w:rsid w:val="009E7D76"/>
    <w:rsid w:val="009F2787"/>
    <w:rsid w:val="009F28E1"/>
    <w:rsid w:val="009F2EB3"/>
    <w:rsid w:val="009F413F"/>
    <w:rsid w:val="00A021E9"/>
    <w:rsid w:val="00A026AC"/>
    <w:rsid w:val="00A033CE"/>
    <w:rsid w:val="00A0584E"/>
    <w:rsid w:val="00A1362C"/>
    <w:rsid w:val="00A15A3D"/>
    <w:rsid w:val="00A16536"/>
    <w:rsid w:val="00A2241A"/>
    <w:rsid w:val="00A33085"/>
    <w:rsid w:val="00A33FDF"/>
    <w:rsid w:val="00A351B3"/>
    <w:rsid w:val="00A365BD"/>
    <w:rsid w:val="00A401BB"/>
    <w:rsid w:val="00A43647"/>
    <w:rsid w:val="00A4486E"/>
    <w:rsid w:val="00A4528B"/>
    <w:rsid w:val="00A4615B"/>
    <w:rsid w:val="00A4681C"/>
    <w:rsid w:val="00A470A9"/>
    <w:rsid w:val="00A47977"/>
    <w:rsid w:val="00A502BB"/>
    <w:rsid w:val="00A51C66"/>
    <w:rsid w:val="00A60D12"/>
    <w:rsid w:val="00A6138E"/>
    <w:rsid w:val="00A6374E"/>
    <w:rsid w:val="00A70089"/>
    <w:rsid w:val="00A72624"/>
    <w:rsid w:val="00A77221"/>
    <w:rsid w:val="00A77BF5"/>
    <w:rsid w:val="00A82E11"/>
    <w:rsid w:val="00A8392D"/>
    <w:rsid w:val="00A85821"/>
    <w:rsid w:val="00A85B9C"/>
    <w:rsid w:val="00A938C0"/>
    <w:rsid w:val="00A9435F"/>
    <w:rsid w:val="00A94E54"/>
    <w:rsid w:val="00A94EBF"/>
    <w:rsid w:val="00A96C64"/>
    <w:rsid w:val="00A96F57"/>
    <w:rsid w:val="00A97D60"/>
    <w:rsid w:val="00AA0493"/>
    <w:rsid w:val="00AA05F5"/>
    <w:rsid w:val="00AA13E4"/>
    <w:rsid w:val="00AA2174"/>
    <w:rsid w:val="00AA4820"/>
    <w:rsid w:val="00AA725B"/>
    <w:rsid w:val="00AA7B15"/>
    <w:rsid w:val="00AB54F2"/>
    <w:rsid w:val="00AC0B31"/>
    <w:rsid w:val="00AC1DEE"/>
    <w:rsid w:val="00AC3471"/>
    <w:rsid w:val="00AC75FA"/>
    <w:rsid w:val="00AD0852"/>
    <w:rsid w:val="00AD304F"/>
    <w:rsid w:val="00AD59CD"/>
    <w:rsid w:val="00AE542F"/>
    <w:rsid w:val="00AE6006"/>
    <w:rsid w:val="00AF032B"/>
    <w:rsid w:val="00AF1EA3"/>
    <w:rsid w:val="00AF4F49"/>
    <w:rsid w:val="00AF6CCE"/>
    <w:rsid w:val="00AF6F1F"/>
    <w:rsid w:val="00AF6FBD"/>
    <w:rsid w:val="00B006D7"/>
    <w:rsid w:val="00B01086"/>
    <w:rsid w:val="00B02846"/>
    <w:rsid w:val="00B10615"/>
    <w:rsid w:val="00B14F82"/>
    <w:rsid w:val="00B1560C"/>
    <w:rsid w:val="00B20FF8"/>
    <w:rsid w:val="00B21808"/>
    <w:rsid w:val="00B21AF8"/>
    <w:rsid w:val="00B250A9"/>
    <w:rsid w:val="00B33789"/>
    <w:rsid w:val="00B37648"/>
    <w:rsid w:val="00B40DAD"/>
    <w:rsid w:val="00B4296F"/>
    <w:rsid w:val="00B42B52"/>
    <w:rsid w:val="00B43044"/>
    <w:rsid w:val="00B434C4"/>
    <w:rsid w:val="00B4642A"/>
    <w:rsid w:val="00B532D7"/>
    <w:rsid w:val="00B557F3"/>
    <w:rsid w:val="00B612C7"/>
    <w:rsid w:val="00B6194D"/>
    <w:rsid w:val="00B61D27"/>
    <w:rsid w:val="00B625E0"/>
    <w:rsid w:val="00B64B33"/>
    <w:rsid w:val="00B67534"/>
    <w:rsid w:val="00B7048E"/>
    <w:rsid w:val="00B77083"/>
    <w:rsid w:val="00B81D1E"/>
    <w:rsid w:val="00B82D33"/>
    <w:rsid w:val="00B85807"/>
    <w:rsid w:val="00B92E5D"/>
    <w:rsid w:val="00B9486D"/>
    <w:rsid w:val="00B951A9"/>
    <w:rsid w:val="00B964D5"/>
    <w:rsid w:val="00B966B4"/>
    <w:rsid w:val="00B97D03"/>
    <w:rsid w:val="00BA4572"/>
    <w:rsid w:val="00BA596A"/>
    <w:rsid w:val="00BA6B59"/>
    <w:rsid w:val="00BB0345"/>
    <w:rsid w:val="00BB1D7E"/>
    <w:rsid w:val="00BB3A6E"/>
    <w:rsid w:val="00BB5983"/>
    <w:rsid w:val="00BB65F9"/>
    <w:rsid w:val="00BC08F1"/>
    <w:rsid w:val="00BC1702"/>
    <w:rsid w:val="00BC188A"/>
    <w:rsid w:val="00BC1CA5"/>
    <w:rsid w:val="00BC373C"/>
    <w:rsid w:val="00BC5B31"/>
    <w:rsid w:val="00BD0727"/>
    <w:rsid w:val="00BD1198"/>
    <w:rsid w:val="00BD30BE"/>
    <w:rsid w:val="00BD5D7F"/>
    <w:rsid w:val="00BE3BC1"/>
    <w:rsid w:val="00BF1FBE"/>
    <w:rsid w:val="00BF2A71"/>
    <w:rsid w:val="00BF5C6B"/>
    <w:rsid w:val="00C00899"/>
    <w:rsid w:val="00C040C4"/>
    <w:rsid w:val="00C0479E"/>
    <w:rsid w:val="00C21D52"/>
    <w:rsid w:val="00C227F0"/>
    <w:rsid w:val="00C23EED"/>
    <w:rsid w:val="00C261B5"/>
    <w:rsid w:val="00C27BE5"/>
    <w:rsid w:val="00C31EA5"/>
    <w:rsid w:val="00C34809"/>
    <w:rsid w:val="00C35344"/>
    <w:rsid w:val="00C35CE2"/>
    <w:rsid w:val="00C362D5"/>
    <w:rsid w:val="00C375F0"/>
    <w:rsid w:val="00C41157"/>
    <w:rsid w:val="00C4464E"/>
    <w:rsid w:val="00C4538B"/>
    <w:rsid w:val="00C45AF0"/>
    <w:rsid w:val="00C472E1"/>
    <w:rsid w:val="00C530F5"/>
    <w:rsid w:val="00C539B0"/>
    <w:rsid w:val="00C53D7D"/>
    <w:rsid w:val="00C70C04"/>
    <w:rsid w:val="00C73AD3"/>
    <w:rsid w:val="00C742ED"/>
    <w:rsid w:val="00C74A22"/>
    <w:rsid w:val="00C74F86"/>
    <w:rsid w:val="00C774AD"/>
    <w:rsid w:val="00C77710"/>
    <w:rsid w:val="00C83A27"/>
    <w:rsid w:val="00C93439"/>
    <w:rsid w:val="00C9471B"/>
    <w:rsid w:val="00C94C04"/>
    <w:rsid w:val="00C9692B"/>
    <w:rsid w:val="00CA0C09"/>
    <w:rsid w:val="00CA1721"/>
    <w:rsid w:val="00CA2C3C"/>
    <w:rsid w:val="00CB0EEC"/>
    <w:rsid w:val="00CB2B35"/>
    <w:rsid w:val="00CB54D4"/>
    <w:rsid w:val="00CC178E"/>
    <w:rsid w:val="00CC1E21"/>
    <w:rsid w:val="00CC35D7"/>
    <w:rsid w:val="00CC45DC"/>
    <w:rsid w:val="00CC4C11"/>
    <w:rsid w:val="00CC690B"/>
    <w:rsid w:val="00CC6F11"/>
    <w:rsid w:val="00CD004F"/>
    <w:rsid w:val="00CD130D"/>
    <w:rsid w:val="00CD7F81"/>
    <w:rsid w:val="00CE17CC"/>
    <w:rsid w:val="00CE21BE"/>
    <w:rsid w:val="00CE3442"/>
    <w:rsid w:val="00CE4DEA"/>
    <w:rsid w:val="00CE58B9"/>
    <w:rsid w:val="00CE60C1"/>
    <w:rsid w:val="00CF0EC6"/>
    <w:rsid w:val="00CF4FE6"/>
    <w:rsid w:val="00CF5227"/>
    <w:rsid w:val="00CF6ACE"/>
    <w:rsid w:val="00D020E2"/>
    <w:rsid w:val="00D02149"/>
    <w:rsid w:val="00D0307A"/>
    <w:rsid w:val="00D04994"/>
    <w:rsid w:val="00D0675B"/>
    <w:rsid w:val="00D114F4"/>
    <w:rsid w:val="00D1191C"/>
    <w:rsid w:val="00D119AE"/>
    <w:rsid w:val="00D12FB5"/>
    <w:rsid w:val="00D13FD0"/>
    <w:rsid w:val="00D15788"/>
    <w:rsid w:val="00D15F2B"/>
    <w:rsid w:val="00D20BD7"/>
    <w:rsid w:val="00D2248E"/>
    <w:rsid w:val="00D25116"/>
    <w:rsid w:val="00D25FC3"/>
    <w:rsid w:val="00D3087A"/>
    <w:rsid w:val="00D31E6F"/>
    <w:rsid w:val="00D31F9B"/>
    <w:rsid w:val="00D35D7A"/>
    <w:rsid w:val="00D42E46"/>
    <w:rsid w:val="00D460B4"/>
    <w:rsid w:val="00D57162"/>
    <w:rsid w:val="00D60376"/>
    <w:rsid w:val="00D609F1"/>
    <w:rsid w:val="00D70CA2"/>
    <w:rsid w:val="00D70F58"/>
    <w:rsid w:val="00D72C53"/>
    <w:rsid w:val="00D74315"/>
    <w:rsid w:val="00D7485C"/>
    <w:rsid w:val="00D8423A"/>
    <w:rsid w:val="00D857A3"/>
    <w:rsid w:val="00D92CCE"/>
    <w:rsid w:val="00D932CF"/>
    <w:rsid w:val="00D9467D"/>
    <w:rsid w:val="00D97F32"/>
    <w:rsid w:val="00DA0FB5"/>
    <w:rsid w:val="00DA2E9E"/>
    <w:rsid w:val="00DA43A1"/>
    <w:rsid w:val="00DA60D0"/>
    <w:rsid w:val="00DB1D52"/>
    <w:rsid w:val="00DB2156"/>
    <w:rsid w:val="00DB3959"/>
    <w:rsid w:val="00DB5314"/>
    <w:rsid w:val="00DC0C5A"/>
    <w:rsid w:val="00DC1A24"/>
    <w:rsid w:val="00DC6489"/>
    <w:rsid w:val="00DD2662"/>
    <w:rsid w:val="00DD3764"/>
    <w:rsid w:val="00DD3BD5"/>
    <w:rsid w:val="00DD3BDF"/>
    <w:rsid w:val="00DD61FD"/>
    <w:rsid w:val="00DD72B9"/>
    <w:rsid w:val="00DD7740"/>
    <w:rsid w:val="00DE044F"/>
    <w:rsid w:val="00DE0C80"/>
    <w:rsid w:val="00DE24DE"/>
    <w:rsid w:val="00DF026D"/>
    <w:rsid w:val="00DF0DE1"/>
    <w:rsid w:val="00DF4615"/>
    <w:rsid w:val="00DF46C0"/>
    <w:rsid w:val="00DF5AFF"/>
    <w:rsid w:val="00DF6E67"/>
    <w:rsid w:val="00DF719A"/>
    <w:rsid w:val="00DF736B"/>
    <w:rsid w:val="00E00CF4"/>
    <w:rsid w:val="00E04C08"/>
    <w:rsid w:val="00E065B7"/>
    <w:rsid w:val="00E15B6A"/>
    <w:rsid w:val="00E15DF9"/>
    <w:rsid w:val="00E160AC"/>
    <w:rsid w:val="00E17560"/>
    <w:rsid w:val="00E20026"/>
    <w:rsid w:val="00E2388F"/>
    <w:rsid w:val="00E24B4F"/>
    <w:rsid w:val="00E309E0"/>
    <w:rsid w:val="00E326AE"/>
    <w:rsid w:val="00E3466E"/>
    <w:rsid w:val="00E3598B"/>
    <w:rsid w:val="00E41C6C"/>
    <w:rsid w:val="00E454F7"/>
    <w:rsid w:val="00E45E48"/>
    <w:rsid w:val="00E47DC2"/>
    <w:rsid w:val="00E52CCF"/>
    <w:rsid w:val="00E54863"/>
    <w:rsid w:val="00E56AE0"/>
    <w:rsid w:val="00E60358"/>
    <w:rsid w:val="00E61C01"/>
    <w:rsid w:val="00E63A69"/>
    <w:rsid w:val="00E676A8"/>
    <w:rsid w:val="00E678D5"/>
    <w:rsid w:val="00E76154"/>
    <w:rsid w:val="00E765F3"/>
    <w:rsid w:val="00E7719C"/>
    <w:rsid w:val="00E80AD9"/>
    <w:rsid w:val="00E80C69"/>
    <w:rsid w:val="00E81B7C"/>
    <w:rsid w:val="00E81E00"/>
    <w:rsid w:val="00E84044"/>
    <w:rsid w:val="00E86A1E"/>
    <w:rsid w:val="00E870C5"/>
    <w:rsid w:val="00E87100"/>
    <w:rsid w:val="00E87355"/>
    <w:rsid w:val="00E972BC"/>
    <w:rsid w:val="00E9744A"/>
    <w:rsid w:val="00EA5A3B"/>
    <w:rsid w:val="00EB64E7"/>
    <w:rsid w:val="00EB6FFE"/>
    <w:rsid w:val="00EC3E01"/>
    <w:rsid w:val="00EC3E8A"/>
    <w:rsid w:val="00EC564B"/>
    <w:rsid w:val="00EC67AF"/>
    <w:rsid w:val="00ED0AF4"/>
    <w:rsid w:val="00ED2296"/>
    <w:rsid w:val="00ED2FC6"/>
    <w:rsid w:val="00ED53BB"/>
    <w:rsid w:val="00ED6586"/>
    <w:rsid w:val="00ED73CE"/>
    <w:rsid w:val="00EE24AA"/>
    <w:rsid w:val="00EF060F"/>
    <w:rsid w:val="00EF1591"/>
    <w:rsid w:val="00EF5D06"/>
    <w:rsid w:val="00EF6CAA"/>
    <w:rsid w:val="00F03AA0"/>
    <w:rsid w:val="00F066B1"/>
    <w:rsid w:val="00F07046"/>
    <w:rsid w:val="00F07D90"/>
    <w:rsid w:val="00F11434"/>
    <w:rsid w:val="00F133E7"/>
    <w:rsid w:val="00F1417B"/>
    <w:rsid w:val="00F14E6D"/>
    <w:rsid w:val="00F172BF"/>
    <w:rsid w:val="00F20813"/>
    <w:rsid w:val="00F22072"/>
    <w:rsid w:val="00F22344"/>
    <w:rsid w:val="00F2281D"/>
    <w:rsid w:val="00F23FF9"/>
    <w:rsid w:val="00F241AC"/>
    <w:rsid w:val="00F24CF0"/>
    <w:rsid w:val="00F257C0"/>
    <w:rsid w:val="00F25CEB"/>
    <w:rsid w:val="00F25FB6"/>
    <w:rsid w:val="00F316AA"/>
    <w:rsid w:val="00F36D84"/>
    <w:rsid w:val="00F3725E"/>
    <w:rsid w:val="00F430BB"/>
    <w:rsid w:val="00F44349"/>
    <w:rsid w:val="00F44DCD"/>
    <w:rsid w:val="00F471F3"/>
    <w:rsid w:val="00F47490"/>
    <w:rsid w:val="00F52423"/>
    <w:rsid w:val="00F54276"/>
    <w:rsid w:val="00F60D63"/>
    <w:rsid w:val="00F659F1"/>
    <w:rsid w:val="00F7327E"/>
    <w:rsid w:val="00F76580"/>
    <w:rsid w:val="00F826B5"/>
    <w:rsid w:val="00F83EC5"/>
    <w:rsid w:val="00F865E5"/>
    <w:rsid w:val="00F9031F"/>
    <w:rsid w:val="00F90827"/>
    <w:rsid w:val="00F93653"/>
    <w:rsid w:val="00FA0489"/>
    <w:rsid w:val="00FA11E1"/>
    <w:rsid w:val="00FA33BB"/>
    <w:rsid w:val="00FA4226"/>
    <w:rsid w:val="00FA717A"/>
    <w:rsid w:val="00FB2919"/>
    <w:rsid w:val="00FB3BF8"/>
    <w:rsid w:val="00FB5714"/>
    <w:rsid w:val="00FB731C"/>
    <w:rsid w:val="00FB7783"/>
    <w:rsid w:val="00FB7BD2"/>
    <w:rsid w:val="00FD20E2"/>
    <w:rsid w:val="00FD3531"/>
    <w:rsid w:val="00FD73BD"/>
    <w:rsid w:val="00FE0217"/>
    <w:rsid w:val="00FE1991"/>
    <w:rsid w:val="00FE2C3F"/>
    <w:rsid w:val="00FE49AE"/>
    <w:rsid w:val="00FE5929"/>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72A"/>
  <w15:chartTrackingRefBased/>
  <w15:docId w15:val="{B85879C9-9429-40AE-8EA1-8646F267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596A"/>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semiHidden/>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semiHidden/>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4.png"/></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diagramData" Target="diagrams/data1.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diagramColors" Target="diagrams/colors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diagramLayout" Target="diagrams/layout1.xm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07/relationships/diagramDrawing" Target="diagrams/drawing1.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oleObject" Target="embeddings/oleObject1.bin"/><Relationship Id="rId33" Type="http://schemas.openxmlformats.org/officeDocument/2006/relationships/image" Target="media/image19.png"/><Relationship Id="rId38" Type="http://schemas.openxmlformats.org/officeDocument/2006/relationships/image" Target="media/image25.png"/><Relationship Id="rId46" Type="http://schemas.openxmlformats.org/officeDocument/2006/relationships/theme" Target="theme/theme1.xml"/><Relationship Id="rId20" Type="http://schemas.openxmlformats.org/officeDocument/2006/relationships/image" Target="media/image7.png"/><Relationship Id="rId41" Type="http://schemas.openxmlformats.org/officeDocument/2006/relationships/diagramQuickStyle" Target="diagrams/quickStyl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9885A-1850-42AD-A923-8F99944A9B01}" type="doc">
      <dgm:prSet loTypeId="urn:microsoft.com/office/officeart/2005/8/layout/orgChart1" loCatId="hierarchy" qsTypeId="urn:microsoft.com/office/officeart/2005/8/quickstyle/simple1" qsCatId="simple" csTypeId="urn:microsoft.com/office/officeart/2005/8/colors/accent1_2" csCatId="accent1"/>
      <dgm:spPr/>
    </dgm:pt>
    <dgm:pt modelId="{2476D3D1-AAF5-437B-9583-3183EB633A00}">
      <dgm:prSet/>
      <dgm:spPr/>
      <dgm:t>
        <a:bodyPr/>
        <a:lstStyle/>
        <a:p>
          <a:pPr marR="0" algn="ctr" rtl="0"/>
          <a:r>
            <a:rPr lang="pl-PL" b="1" i="0" u="none" strike="noStrike" baseline="0">
              <a:latin typeface="Calibri" panose="020F0502020204030204" pitchFamily="34" charset="0"/>
            </a:rPr>
            <a:t>Sponsor projektu</a:t>
          </a:r>
        </a:p>
        <a:p>
          <a:pPr marR="0" algn="l" rtl="0"/>
          <a:endParaRPr lang="pl-PL" b="1" i="0" u="none" strike="noStrike" baseline="0">
            <a:latin typeface="Times New Roman" panose="02020603050405020304" pitchFamily="18" charset="0"/>
          </a:endParaRPr>
        </a:p>
        <a:p>
          <a:pPr marR="0" algn="ctr" rtl="0"/>
          <a:r>
            <a:rPr lang="pl-PL" b="1" i="0" u="none" strike="noStrike" baseline="0">
              <a:latin typeface="Calibri" panose="020F0502020204030204" pitchFamily="34" charset="0"/>
            </a:rPr>
            <a:t>Komitet Sterujący</a:t>
          </a:r>
        </a:p>
      </dgm:t>
    </dgm:pt>
    <dgm:pt modelId="{A53B806E-232C-4461-9FA2-D2D92A180B00}" type="parTrans" cxnId="{74EE4EA3-719B-4652-A59E-58C866F23172}">
      <dgm:prSet/>
      <dgm:spPr/>
    </dgm:pt>
    <dgm:pt modelId="{ADD69B0C-598D-4D0A-8368-0585111CFF34}" type="sibTrans" cxnId="{74EE4EA3-719B-4652-A59E-58C866F23172}">
      <dgm:prSet/>
      <dgm:spPr/>
    </dgm:pt>
    <dgm:pt modelId="{05E76DF6-3583-4CC5-B6A7-0A2F835B9736}" type="asst">
      <dgm:prSet/>
      <dgm:spPr/>
      <dgm:t>
        <a:bodyPr/>
        <a:lstStyle/>
        <a:p>
          <a:pPr marR="0" algn="ctr" rtl="0"/>
          <a:r>
            <a:rPr lang="pl-PL" b="1" i="0" u="none" strike="noStrike" baseline="0">
              <a:latin typeface="Calibri" panose="020F0502020204030204" pitchFamily="34" charset="0"/>
            </a:rPr>
            <a:t>Kierownik projektu</a:t>
          </a:r>
          <a:endParaRPr lang="pl-PL"/>
        </a:p>
      </dgm:t>
    </dgm:pt>
    <dgm:pt modelId="{84FA0BDC-FEDC-4AEF-ABA2-91A1FCE1EE00}" type="parTrans" cxnId="{7CFDB78D-A44B-4846-B81C-236AB2CDFE9B}">
      <dgm:prSet/>
      <dgm:spPr/>
    </dgm:pt>
    <dgm:pt modelId="{7D61FC30-E813-49E2-96FE-AA7662D0B97A}" type="sibTrans" cxnId="{7CFDB78D-A44B-4846-B81C-236AB2CDFE9B}">
      <dgm:prSet/>
      <dgm:spPr/>
    </dgm:pt>
    <dgm:pt modelId="{2FED34BD-DF79-4451-A338-CBF26C99D2AD}" type="asst">
      <dgm:prSet/>
      <dgm:spPr/>
      <dgm:t>
        <a:bodyPr/>
        <a:lstStyle/>
        <a:p>
          <a:pPr marR="0" algn="ctr" rtl="0"/>
          <a:r>
            <a:rPr lang="pl-PL" b="1" i="0" u="none" strike="noStrike" baseline="0">
              <a:latin typeface="Calibri" panose="020F0502020204030204" pitchFamily="34" charset="0"/>
            </a:rPr>
            <a:t>Międzynarodowy dział IT</a:t>
          </a:r>
          <a:endParaRPr lang="pl-PL"/>
        </a:p>
      </dgm:t>
    </dgm:pt>
    <dgm:pt modelId="{B73DC6A1-15DC-4A57-8527-53759B7CE088}" type="parTrans" cxnId="{B677AC3A-8F10-4982-996B-3EC6350BC026}">
      <dgm:prSet/>
      <dgm:spPr/>
    </dgm:pt>
    <dgm:pt modelId="{17D1BD00-6E1E-414A-881F-413D49F500D2}" type="sibTrans" cxnId="{B677AC3A-8F10-4982-996B-3EC6350BC026}">
      <dgm:prSet/>
      <dgm:spPr/>
    </dgm:pt>
    <dgm:pt modelId="{E8E0486E-42EC-410C-94AC-175601440DD6}">
      <dgm:prSet/>
      <dgm:spPr/>
      <dgm:t>
        <a:bodyPr/>
        <a:lstStyle/>
        <a:p>
          <a:pPr marR="0" algn="just" rtl="0"/>
          <a:r>
            <a:rPr lang="pl-PL" b="1" i="0" u="none" strike="noStrike" baseline="0">
              <a:latin typeface="Times New Roman" panose="02020603050405020304" pitchFamily="18" charset="0"/>
            </a:rPr>
            <a:t>Finanse</a:t>
          </a:r>
        </a:p>
      </dgm:t>
    </dgm:pt>
    <dgm:pt modelId="{C50F5BC8-3953-4792-A0CE-8271E4EFA043}" type="parTrans" cxnId="{C2CF1054-62E3-4BF6-99EC-E79C2412C70E}">
      <dgm:prSet/>
      <dgm:spPr/>
    </dgm:pt>
    <dgm:pt modelId="{EDDA24EB-36F0-4897-AD08-C31C1506C120}" type="sibTrans" cxnId="{C2CF1054-62E3-4BF6-99EC-E79C2412C70E}">
      <dgm:prSet/>
      <dgm:spPr/>
    </dgm:pt>
    <dgm:pt modelId="{27382F75-376A-44DC-B73D-1995570A2D87}">
      <dgm:prSet/>
      <dgm:spPr/>
      <dgm:t>
        <a:bodyPr/>
        <a:lstStyle/>
        <a:p>
          <a:pPr marR="0" algn="ctr" rtl="0"/>
          <a:r>
            <a:rPr lang="pl-PL" b="1" i="0" u="none" strike="noStrike" baseline="0">
              <a:latin typeface="Calibri" panose="020F0502020204030204" pitchFamily="34" charset="0"/>
            </a:rPr>
            <a:t>Logistyka</a:t>
          </a:r>
          <a:endParaRPr lang="pl-PL"/>
        </a:p>
      </dgm:t>
    </dgm:pt>
    <dgm:pt modelId="{4D949A5B-9017-4FE3-B414-7D2C8D90F39A}" type="parTrans" cxnId="{4E02D7C2-EAAB-474C-B4FF-07D69B646DE2}">
      <dgm:prSet/>
      <dgm:spPr/>
    </dgm:pt>
    <dgm:pt modelId="{F1552300-86CF-481E-B975-6B4BFF179E0F}" type="sibTrans" cxnId="{4E02D7C2-EAAB-474C-B4FF-07D69B646DE2}">
      <dgm:prSet/>
      <dgm:spPr/>
    </dgm:pt>
    <dgm:pt modelId="{E771DCFF-0FB3-4FBF-BD98-13145A3CEE6C}">
      <dgm:prSet/>
      <dgm:spPr/>
      <dgm:t>
        <a:bodyPr/>
        <a:lstStyle/>
        <a:p>
          <a:pPr marR="0" algn="just" rtl="0"/>
          <a:r>
            <a:rPr lang="pl-PL" b="1" i="0" u="none" strike="noStrike" baseline="0">
              <a:latin typeface="Times New Roman" panose="02020603050405020304" pitchFamily="18" charset="0"/>
            </a:rPr>
            <a:t>Zarządzanie projektami</a:t>
          </a:r>
        </a:p>
      </dgm:t>
    </dgm:pt>
    <dgm:pt modelId="{44148653-403E-468D-B374-5E97664E7A2F}" type="parTrans" cxnId="{A497496D-AF3D-423F-87DE-94C52A8EDC52}">
      <dgm:prSet/>
      <dgm:spPr/>
    </dgm:pt>
    <dgm:pt modelId="{44795D96-40A6-4831-BC45-7F4CE1E7A17C}" type="sibTrans" cxnId="{A497496D-AF3D-423F-87DE-94C52A8EDC52}">
      <dgm:prSet/>
      <dgm:spPr/>
    </dgm:pt>
    <dgm:pt modelId="{D4CC5107-7977-45F2-8133-AC0CC2D4B557}">
      <dgm:prSet/>
      <dgm:spPr/>
      <dgm:t>
        <a:bodyPr/>
        <a:lstStyle/>
        <a:p>
          <a:pPr marR="0" algn="just" rtl="0"/>
          <a:r>
            <a:rPr lang="pl-PL" b="1" i="0" u="none" strike="noStrike" baseline="0">
              <a:latin typeface="Times New Roman" panose="02020603050405020304" pitchFamily="18" charset="0"/>
            </a:rPr>
            <a:t>Zakupy</a:t>
          </a:r>
        </a:p>
      </dgm:t>
    </dgm:pt>
    <dgm:pt modelId="{259ECE45-43F7-4C4B-85D1-212E8CD68FA0}" type="parTrans" cxnId="{ACAA99E5-4EEF-45BE-BB11-BF25F8386F35}">
      <dgm:prSet/>
      <dgm:spPr/>
    </dgm:pt>
    <dgm:pt modelId="{53714496-3735-47F8-AD14-896DBC2AA821}" type="sibTrans" cxnId="{ACAA99E5-4EEF-45BE-BB11-BF25F8386F35}">
      <dgm:prSet/>
      <dgm:spPr/>
    </dgm:pt>
    <dgm:pt modelId="{9416DC64-A244-4F16-8696-7E86D7F5623C}">
      <dgm:prSet/>
      <dgm:spPr/>
      <dgm:t>
        <a:bodyPr/>
        <a:lstStyle/>
        <a:p>
          <a:pPr marR="0" algn="just" rtl="0"/>
          <a:r>
            <a:rPr lang="pl-PL" b="1" i="0" u="none" strike="noStrike" baseline="0">
              <a:latin typeface="Times New Roman" panose="02020603050405020304" pitchFamily="18" charset="0"/>
            </a:rPr>
            <a:t>CRM</a:t>
          </a:r>
        </a:p>
      </dgm:t>
    </dgm:pt>
    <dgm:pt modelId="{7870E8AA-6FD7-4779-9346-83B296BAA2FA}" type="parTrans" cxnId="{A2B1AE16-CB46-4A31-97BA-DA5EE4338D5D}">
      <dgm:prSet/>
      <dgm:spPr/>
    </dgm:pt>
    <dgm:pt modelId="{CD3EC1DF-C32E-46F6-9127-B76055A41C3A}" type="sibTrans" cxnId="{A2B1AE16-CB46-4A31-97BA-DA5EE4338D5D}">
      <dgm:prSet/>
      <dgm:spPr/>
    </dgm:pt>
    <dgm:pt modelId="{BD4A749C-50AC-4A92-8125-CFD528F03353}">
      <dgm:prSet/>
      <dgm:spPr/>
      <dgm:t>
        <a:bodyPr/>
        <a:lstStyle/>
        <a:p>
          <a:pPr marR="0" algn="just" rtl="0"/>
          <a:r>
            <a:rPr lang="pl-PL" b="1" i="0" u="none" strike="noStrike" baseline="0">
              <a:latin typeface="Times New Roman" panose="02020603050405020304" pitchFamily="18" charset="0"/>
            </a:rPr>
            <a:t>Raportowanie</a:t>
          </a:r>
        </a:p>
      </dgm:t>
    </dgm:pt>
    <dgm:pt modelId="{89D54CEB-A0C1-4F7B-B262-24B7F822AB38}" type="parTrans" cxnId="{0A2E3636-638E-42F7-B5C6-19966160872F}">
      <dgm:prSet/>
      <dgm:spPr/>
    </dgm:pt>
    <dgm:pt modelId="{9F6CF81E-33D6-4237-965C-14E4A3E8EBC4}" type="sibTrans" cxnId="{0A2E3636-638E-42F7-B5C6-19966160872F}">
      <dgm:prSet/>
      <dgm:spPr/>
    </dgm:pt>
    <dgm:pt modelId="{932FEB54-1506-41B8-8836-41B4D3938645}">
      <dgm:prSet/>
      <dgm:spPr/>
      <dgm:t>
        <a:bodyPr/>
        <a:lstStyle/>
        <a:p>
          <a:pPr marR="0" algn="just" rtl="0"/>
          <a:r>
            <a:rPr lang="pl-PL" b="1" i="0" u="none" strike="noStrike" baseline="0">
              <a:latin typeface="Times New Roman" panose="02020603050405020304" pitchFamily="18" charset="0"/>
            </a:rPr>
            <a:t>HR/Płace</a:t>
          </a:r>
        </a:p>
      </dgm:t>
    </dgm:pt>
    <dgm:pt modelId="{2B261FDA-E868-41CF-91DA-3533EAFB2CDB}" type="parTrans" cxnId="{A7D98B56-F57B-40E7-8577-902C7C7DF9C1}">
      <dgm:prSet/>
      <dgm:spPr/>
    </dgm:pt>
    <dgm:pt modelId="{92E9B7C5-A979-4094-8B6C-DD08730B8F83}" type="sibTrans" cxnId="{A7D98B56-F57B-40E7-8577-902C7C7DF9C1}">
      <dgm:prSet/>
      <dgm:spPr/>
    </dgm:pt>
    <dgm:pt modelId="{549B9B84-33D0-4DAD-BF6C-421970881908}">
      <dgm:prSet/>
      <dgm:spPr/>
      <dgm:t>
        <a:bodyPr/>
        <a:lstStyle/>
        <a:p>
          <a:pPr marR="0" algn="just" rtl="0"/>
          <a:r>
            <a:rPr lang="pl-PL" b="1" i="0" u="none" strike="noStrike" baseline="0">
              <a:latin typeface="Times New Roman" panose="02020603050405020304" pitchFamily="18" charset="0"/>
            </a:rPr>
            <a:t>Migracja danych</a:t>
          </a:r>
        </a:p>
      </dgm:t>
    </dgm:pt>
    <dgm:pt modelId="{525133AF-AA66-4B8B-B224-31CA8DF67623}" type="parTrans" cxnId="{4A27AEC6-C435-40D2-A9E8-D0F66CA67520}">
      <dgm:prSet/>
      <dgm:spPr/>
    </dgm:pt>
    <dgm:pt modelId="{C4B61BF1-6076-4053-B2B0-2D9245B134F2}" type="sibTrans" cxnId="{4A27AEC6-C435-40D2-A9E8-D0F66CA67520}">
      <dgm:prSet/>
      <dgm:spPr/>
    </dgm:pt>
    <dgm:pt modelId="{04CA1B10-F0C5-4875-B32A-66A0F3801DA3}" type="pres">
      <dgm:prSet presAssocID="{BA29885A-1850-42AD-A923-8F99944A9B01}" presName="hierChild1" presStyleCnt="0">
        <dgm:presLayoutVars>
          <dgm:orgChart val="1"/>
          <dgm:chPref val="1"/>
          <dgm:dir/>
          <dgm:animOne val="branch"/>
          <dgm:animLvl val="lvl"/>
          <dgm:resizeHandles/>
        </dgm:presLayoutVars>
      </dgm:prSet>
      <dgm:spPr/>
    </dgm:pt>
    <dgm:pt modelId="{CD6FF554-E902-421C-A41A-4066A75AD847}" type="pres">
      <dgm:prSet presAssocID="{2476D3D1-AAF5-437B-9583-3183EB633A00}" presName="hierRoot1" presStyleCnt="0">
        <dgm:presLayoutVars>
          <dgm:hierBranch/>
        </dgm:presLayoutVars>
      </dgm:prSet>
      <dgm:spPr/>
    </dgm:pt>
    <dgm:pt modelId="{C1AA3108-9F28-46C4-A5BB-D3A8D5BF5ED8}" type="pres">
      <dgm:prSet presAssocID="{2476D3D1-AAF5-437B-9583-3183EB633A00}" presName="rootComposite1" presStyleCnt="0"/>
      <dgm:spPr/>
    </dgm:pt>
    <dgm:pt modelId="{6F2EF683-6426-4FF0-BEBE-DA803825D9A2}" type="pres">
      <dgm:prSet presAssocID="{2476D3D1-AAF5-437B-9583-3183EB633A00}" presName="rootText1" presStyleLbl="node0" presStyleIdx="0" presStyleCnt="1">
        <dgm:presLayoutVars>
          <dgm:chPref val="3"/>
        </dgm:presLayoutVars>
      </dgm:prSet>
      <dgm:spPr/>
    </dgm:pt>
    <dgm:pt modelId="{48403B1C-E8F8-4CB5-AE59-F43207600587}" type="pres">
      <dgm:prSet presAssocID="{2476D3D1-AAF5-437B-9583-3183EB633A00}" presName="rootConnector1" presStyleLbl="node1" presStyleIdx="0" presStyleCnt="0"/>
      <dgm:spPr/>
    </dgm:pt>
    <dgm:pt modelId="{B432FC6E-8A3D-4704-B1A3-B8F7E52CE7D1}" type="pres">
      <dgm:prSet presAssocID="{2476D3D1-AAF5-437B-9583-3183EB633A00}" presName="hierChild2" presStyleCnt="0"/>
      <dgm:spPr/>
    </dgm:pt>
    <dgm:pt modelId="{22CEF931-7DD0-40B2-B32B-B2229682A267}" type="pres">
      <dgm:prSet presAssocID="{C50F5BC8-3953-4792-A0CE-8271E4EFA043}" presName="Name35" presStyleLbl="parChTrans1D2" presStyleIdx="0" presStyleCnt="10"/>
      <dgm:spPr/>
    </dgm:pt>
    <dgm:pt modelId="{41C5D6C0-7B83-48DF-87BA-A87977A95CFC}" type="pres">
      <dgm:prSet presAssocID="{E8E0486E-42EC-410C-94AC-175601440DD6}" presName="hierRoot2" presStyleCnt="0">
        <dgm:presLayoutVars>
          <dgm:hierBranch/>
        </dgm:presLayoutVars>
      </dgm:prSet>
      <dgm:spPr/>
    </dgm:pt>
    <dgm:pt modelId="{3B0325FE-FEC0-46E0-B8FF-4D2AC4DDCC5D}" type="pres">
      <dgm:prSet presAssocID="{E8E0486E-42EC-410C-94AC-175601440DD6}" presName="rootComposite" presStyleCnt="0"/>
      <dgm:spPr/>
    </dgm:pt>
    <dgm:pt modelId="{B2D82D54-2461-4220-9919-49E969EFFE59}" type="pres">
      <dgm:prSet presAssocID="{E8E0486E-42EC-410C-94AC-175601440DD6}" presName="rootText" presStyleLbl="node2" presStyleIdx="0" presStyleCnt="8">
        <dgm:presLayoutVars>
          <dgm:chPref val="3"/>
        </dgm:presLayoutVars>
      </dgm:prSet>
      <dgm:spPr/>
    </dgm:pt>
    <dgm:pt modelId="{18252E89-BFEF-4C57-A266-417762010B89}" type="pres">
      <dgm:prSet presAssocID="{E8E0486E-42EC-410C-94AC-175601440DD6}" presName="rootConnector" presStyleLbl="node2" presStyleIdx="0" presStyleCnt="8"/>
      <dgm:spPr/>
    </dgm:pt>
    <dgm:pt modelId="{19AB9D16-E84D-4583-8FF8-0A52CDBE11D2}" type="pres">
      <dgm:prSet presAssocID="{E8E0486E-42EC-410C-94AC-175601440DD6}" presName="hierChild4" presStyleCnt="0"/>
      <dgm:spPr/>
    </dgm:pt>
    <dgm:pt modelId="{3921F58B-BB63-4A69-91F7-C1A8FE3727F2}" type="pres">
      <dgm:prSet presAssocID="{E8E0486E-42EC-410C-94AC-175601440DD6}" presName="hierChild5" presStyleCnt="0"/>
      <dgm:spPr/>
    </dgm:pt>
    <dgm:pt modelId="{410A3B92-81EA-4329-A06A-CA50640E9C13}" type="pres">
      <dgm:prSet presAssocID="{4D949A5B-9017-4FE3-B414-7D2C8D90F39A}" presName="Name35" presStyleLbl="parChTrans1D2" presStyleIdx="1" presStyleCnt="10"/>
      <dgm:spPr/>
    </dgm:pt>
    <dgm:pt modelId="{B4AC5A44-8607-42D6-B53B-A40F2E15B7DE}" type="pres">
      <dgm:prSet presAssocID="{27382F75-376A-44DC-B73D-1995570A2D87}" presName="hierRoot2" presStyleCnt="0">
        <dgm:presLayoutVars>
          <dgm:hierBranch/>
        </dgm:presLayoutVars>
      </dgm:prSet>
      <dgm:spPr/>
    </dgm:pt>
    <dgm:pt modelId="{F1D7B5BA-BA80-42BD-80A1-305349582F6C}" type="pres">
      <dgm:prSet presAssocID="{27382F75-376A-44DC-B73D-1995570A2D87}" presName="rootComposite" presStyleCnt="0"/>
      <dgm:spPr/>
    </dgm:pt>
    <dgm:pt modelId="{5C1080F7-0728-4D55-9F86-0CE43DA6710F}" type="pres">
      <dgm:prSet presAssocID="{27382F75-376A-44DC-B73D-1995570A2D87}" presName="rootText" presStyleLbl="node2" presStyleIdx="1" presStyleCnt="8">
        <dgm:presLayoutVars>
          <dgm:chPref val="3"/>
        </dgm:presLayoutVars>
      </dgm:prSet>
      <dgm:spPr/>
    </dgm:pt>
    <dgm:pt modelId="{72AAD55D-9429-4F6C-847C-DFC1E26A64EB}" type="pres">
      <dgm:prSet presAssocID="{27382F75-376A-44DC-B73D-1995570A2D87}" presName="rootConnector" presStyleLbl="node2" presStyleIdx="1" presStyleCnt="8"/>
      <dgm:spPr/>
    </dgm:pt>
    <dgm:pt modelId="{950788BF-A2A0-44AF-B07F-16FD810C174A}" type="pres">
      <dgm:prSet presAssocID="{27382F75-376A-44DC-B73D-1995570A2D87}" presName="hierChild4" presStyleCnt="0"/>
      <dgm:spPr/>
    </dgm:pt>
    <dgm:pt modelId="{8CDA4C3A-03D8-486D-B229-40E6199BCECB}" type="pres">
      <dgm:prSet presAssocID="{27382F75-376A-44DC-B73D-1995570A2D87}" presName="hierChild5" presStyleCnt="0"/>
      <dgm:spPr/>
    </dgm:pt>
    <dgm:pt modelId="{2AF4645E-B173-47EE-873B-C31C00F98F6D}" type="pres">
      <dgm:prSet presAssocID="{44148653-403E-468D-B374-5E97664E7A2F}" presName="Name35" presStyleLbl="parChTrans1D2" presStyleIdx="2" presStyleCnt="10"/>
      <dgm:spPr/>
    </dgm:pt>
    <dgm:pt modelId="{7270DB12-1F30-44D5-B0DD-2A9419349F5C}" type="pres">
      <dgm:prSet presAssocID="{E771DCFF-0FB3-4FBF-BD98-13145A3CEE6C}" presName="hierRoot2" presStyleCnt="0">
        <dgm:presLayoutVars>
          <dgm:hierBranch/>
        </dgm:presLayoutVars>
      </dgm:prSet>
      <dgm:spPr/>
    </dgm:pt>
    <dgm:pt modelId="{5A046AFC-934E-49E3-A72A-0893C594F688}" type="pres">
      <dgm:prSet presAssocID="{E771DCFF-0FB3-4FBF-BD98-13145A3CEE6C}" presName="rootComposite" presStyleCnt="0"/>
      <dgm:spPr/>
    </dgm:pt>
    <dgm:pt modelId="{DC11544B-2642-4B47-9EDB-4A26941062C6}" type="pres">
      <dgm:prSet presAssocID="{E771DCFF-0FB3-4FBF-BD98-13145A3CEE6C}" presName="rootText" presStyleLbl="node2" presStyleIdx="2" presStyleCnt="8">
        <dgm:presLayoutVars>
          <dgm:chPref val="3"/>
        </dgm:presLayoutVars>
      </dgm:prSet>
      <dgm:spPr/>
    </dgm:pt>
    <dgm:pt modelId="{10F99704-C3EC-4DD1-908A-EF54C1DD4F11}" type="pres">
      <dgm:prSet presAssocID="{E771DCFF-0FB3-4FBF-BD98-13145A3CEE6C}" presName="rootConnector" presStyleLbl="node2" presStyleIdx="2" presStyleCnt="8"/>
      <dgm:spPr/>
    </dgm:pt>
    <dgm:pt modelId="{CD4A645A-4799-4EDA-93F8-1B93F349C2EE}" type="pres">
      <dgm:prSet presAssocID="{E771DCFF-0FB3-4FBF-BD98-13145A3CEE6C}" presName="hierChild4" presStyleCnt="0"/>
      <dgm:spPr/>
    </dgm:pt>
    <dgm:pt modelId="{AE9F95B6-A5C3-46E4-AE2A-90C824998373}" type="pres">
      <dgm:prSet presAssocID="{E771DCFF-0FB3-4FBF-BD98-13145A3CEE6C}" presName="hierChild5" presStyleCnt="0"/>
      <dgm:spPr/>
    </dgm:pt>
    <dgm:pt modelId="{DADA35CC-6021-4BC4-8F81-301D12AF7418}" type="pres">
      <dgm:prSet presAssocID="{259ECE45-43F7-4C4B-85D1-212E8CD68FA0}" presName="Name35" presStyleLbl="parChTrans1D2" presStyleIdx="3" presStyleCnt="10"/>
      <dgm:spPr/>
    </dgm:pt>
    <dgm:pt modelId="{37EF8A57-DC85-44C6-9C4A-D485CA2E4E32}" type="pres">
      <dgm:prSet presAssocID="{D4CC5107-7977-45F2-8133-AC0CC2D4B557}" presName="hierRoot2" presStyleCnt="0">
        <dgm:presLayoutVars>
          <dgm:hierBranch/>
        </dgm:presLayoutVars>
      </dgm:prSet>
      <dgm:spPr/>
    </dgm:pt>
    <dgm:pt modelId="{4E7AAFCA-D3E9-433E-88D1-8962C2DABC26}" type="pres">
      <dgm:prSet presAssocID="{D4CC5107-7977-45F2-8133-AC0CC2D4B557}" presName="rootComposite" presStyleCnt="0"/>
      <dgm:spPr/>
    </dgm:pt>
    <dgm:pt modelId="{444047A8-1B5E-4F3E-BCA5-8D5F2AB7AC2E}" type="pres">
      <dgm:prSet presAssocID="{D4CC5107-7977-45F2-8133-AC0CC2D4B557}" presName="rootText" presStyleLbl="node2" presStyleIdx="3" presStyleCnt="8">
        <dgm:presLayoutVars>
          <dgm:chPref val="3"/>
        </dgm:presLayoutVars>
      </dgm:prSet>
      <dgm:spPr/>
    </dgm:pt>
    <dgm:pt modelId="{C3292798-D11D-4389-9A17-564E84817A23}" type="pres">
      <dgm:prSet presAssocID="{D4CC5107-7977-45F2-8133-AC0CC2D4B557}" presName="rootConnector" presStyleLbl="node2" presStyleIdx="3" presStyleCnt="8"/>
      <dgm:spPr/>
    </dgm:pt>
    <dgm:pt modelId="{2F9C6E12-3540-49CB-9482-76CA448C2B03}" type="pres">
      <dgm:prSet presAssocID="{D4CC5107-7977-45F2-8133-AC0CC2D4B557}" presName="hierChild4" presStyleCnt="0"/>
      <dgm:spPr/>
    </dgm:pt>
    <dgm:pt modelId="{2569827E-1F43-480D-A204-7C4D1B355C63}" type="pres">
      <dgm:prSet presAssocID="{D4CC5107-7977-45F2-8133-AC0CC2D4B557}" presName="hierChild5" presStyleCnt="0"/>
      <dgm:spPr/>
    </dgm:pt>
    <dgm:pt modelId="{71EAF47E-5FF6-43A2-B475-CF1A2E6EC85A}" type="pres">
      <dgm:prSet presAssocID="{7870E8AA-6FD7-4779-9346-83B296BAA2FA}" presName="Name35" presStyleLbl="parChTrans1D2" presStyleIdx="4" presStyleCnt="10"/>
      <dgm:spPr/>
    </dgm:pt>
    <dgm:pt modelId="{C09E5770-F572-44A1-8269-67E42415C403}" type="pres">
      <dgm:prSet presAssocID="{9416DC64-A244-4F16-8696-7E86D7F5623C}" presName="hierRoot2" presStyleCnt="0">
        <dgm:presLayoutVars>
          <dgm:hierBranch/>
        </dgm:presLayoutVars>
      </dgm:prSet>
      <dgm:spPr/>
    </dgm:pt>
    <dgm:pt modelId="{83A77452-057F-49E9-9C48-7BC693D55CBB}" type="pres">
      <dgm:prSet presAssocID="{9416DC64-A244-4F16-8696-7E86D7F5623C}" presName="rootComposite" presStyleCnt="0"/>
      <dgm:spPr/>
    </dgm:pt>
    <dgm:pt modelId="{F5BBC10A-3828-42CF-9E9D-725E925B121F}" type="pres">
      <dgm:prSet presAssocID="{9416DC64-A244-4F16-8696-7E86D7F5623C}" presName="rootText" presStyleLbl="node2" presStyleIdx="4" presStyleCnt="8">
        <dgm:presLayoutVars>
          <dgm:chPref val="3"/>
        </dgm:presLayoutVars>
      </dgm:prSet>
      <dgm:spPr/>
    </dgm:pt>
    <dgm:pt modelId="{12EE4EF2-133B-4DBA-8585-D33B03818AF3}" type="pres">
      <dgm:prSet presAssocID="{9416DC64-A244-4F16-8696-7E86D7F5623C}" presName="rootConnector" presStyleLbl="node2" presStyleIdx="4" presStyleCnt="8"/>
      <dgm:spPr/>
    </dgm:pt>
    <dgm:pt modelId="{A23D9CD1-5149-4728-8C28-22AAD2316B76}" type="pres">
      <dgm:prSet presAssocID="{9416DC64-A244-4F16-8696-7E86D7F5623C}" presName="hierChild4" presStyleCnt="0"/>
      <dgm:spPr/>
    </dgm:pt>
    <dgm:pt modelId="{9DB62367-2B48-4901-9AB9-384E31D91CB4}" type="pres">
      <dgm:prSet presAssocID="{9416DC64-A244-4F16-8696-7E86D7F5623C}" presName="hierChild5" presStyleCnt="0"/>
      <dgm:spPr/>
    </dgm:pt>
    <dgm:pt modelId="{42C8C1A3-C631-4FA0-B937-42F1DBC32792}" type="pres">
      <dgm:prSet presAssocID="{89D54CEB-A0C1-4F7B-B262-24B7F822AB38}" presName="Name35" presStyleLbl="parChTrans1D2" presStyleIdx="5" presStyleCnt="10"/>
      <dgm:spPr/>
    </dgm:pt>
    <dgm:pt modelId="{38ABCD8D-4E86-4A8C-84F8-0E1F56D2E938}" type="pres">
      <dgm:prSet presAssocID="{BD4A749C-50AC-4A92-8125-CFD528F03353}" presName="hierRoot2" presStyleCnt="0">
        <dgm:presLayoutVars>
          <dgm:hierBranch/>
        </dgm:presLayoutVars>
      </dgm:prSet>
      <dgm:spPr/>
    </dgm:pt>
    <dgm:pt modelId="{FA87A0CD-330B-4FF1-9C80-6B199AFBE7C0}" type="pres">
      <dgm:prSet presAssocID="{BD4A749C-50AC-4A92-8125-CFD528F03353}" presName="rootComposite" presStyleCnt="0"/>
      <dgm:spPr/>
    </dgm:pt>
    <dgm:pt modelId="{C46BBA0B-171C-47CB-A941-282B37CD0263}" type="pres">
      <dgm:prSet presAssocID="{BD4A749C-50AC-4A92-8125-CFD528F03353}" presName="rootText" presStyleLbl="node2" presStyleIdx="5" presStyleCnt="8">
        <dgm:presLayoutVars>
          <dgm:chPref val="3"/>
        </dgm:presLayoutVars>
      </dgm:prSet>
      <dgm:spPr/>
    </dgm:pt>
    <dgm:pt modelId="{7C53FD12-6EC8-4E31-9BC8-61D719D1AD45}" type="pres">
      <dgm:prSet presAssocID="{BD4A749C-50AC-4A92-8125-CFD528F03353}" presName="rootConnector" presStyleLbl="node2" presStyleIdx="5" presStyleCnt="8"/>
      <dgm:spPr/>
    </dgm:pt>
    <dgm:pt modelId="{C6321DAE-D8FA-4ABB-BE0E-67E238AB0207}" type="pres">
      <dgm:prSet presAssocID="{BD4A749C-50AC-4A92-8125-CFD528F03353}" presName="hierChild4" presStyleCnt="0"/>
      <dgm:spPr/>
    </dgm:pt>
    <dgm:pt modelId="{9DC146D2-DBA8-4F5E-AA70-898D5678CD26}" type="pres">
      <dgm:prSet presAssocID="{BD4A749C-50AC-4A92-8125-CFD528F03353}" presName="hierChild5" presStyleCnt="0"/>
      <dgm:spPr/>
    </dgm:pt>
    <dgm:pt modelId="{504CD544-272C-4387-9E74-F5081C8C08D4}" type="pres">
      <dgm:prSet presAssocID="{2B261FDA-E868-41CF-91DA-3533EAFB2CDB}" presName="Name35" presStyleLbl="parChTrans1D2" presStyleIdx="6" presStyleCnt="10"/>
      <dgm:spPr/>
    </dgm:pt>
    <dgm:pt modelId="{51AE9C21-2058-416D-B6B4-95AC0EE06D21}" type="pres">
      <dgm:prSet presAssocID="{932FEB54-1506-41B8-8836-41B4D3938645}" presName="hierRoot2" presStyleCnt="0">
        <dgm:presLayoutVars>
          <dgm:hierBranch/>
        </dgm:presLayoutVars>
      </dgm:prSet>
      <dgm:spPr/>
    </dgm:pt>
    <dgm:pt modelId="{15CB3585-84D4-4064-8027-07BB9A7FE8E5}" type="pres">
      <dgm:prSet presAssocID="{932FEB54-1506-41B8-8836-41B4D3938645}" presName="rootComposite" presStyleCnt="0"/>
      <dgm:spPr/>
    </dgm:pt>
    <dgm:pt modelId="{EF07B3C7-50DB-46AD-B7E8-55F4A3B4636E}" type="pres">
      <dgm:prSet presAssocID="{932FEB54-1506-41B8-8836-41B4D3938645}" presName="rootText" presStyleLbl="node2" presStyleIdx="6" presStyleCnt="8">
        <dgm:presLayoutVars>
          <dgm:chPref val="3"/>
        </dgm:presLayoutVars>
      </dgm:prSet>
      <dgm:spPr/>
    </dgm:pt>
    <dgm:pt modelId="{A646B2D3-A592-40E1-8275-832A7814F30C}" type="pres">
      <dgm:prSet presAssocID="{932FEB54-1506-41B8-8836-41B4D3938645}" presName="rootConnector" presStyleLbl="node2" presStyleIdx="6" presStyleCnt="8"/>
      <dgm:spPr/>
    </dgm:pt>
    <dgm:pt modelId="{A144F6F3-2229-4C02-951B-5B7FAB2C51D2}" type="pres">
      <dgm:prSet presAssocID="{932FEB54-1506-41B8-8836-41B4D3938645}" presName="hierChild4" presStyleCnt="0"/>
      <dgm:spPr/>
    </dgm:pt>
    <dgm:pt modelId="{C9F13E45-DD6E-4E74-AA6E-7729624550AC}" type="pres">
      <dgm:prSet presAssocID="{932FEB54-1506-41B8-8836-41B4D3938645}" presName="hierChild5" presStyleCnt="0"/>
      <dgm:spPr/>
    </dgm:pt>
    <dgm:pt modelId="{D23D877C-4E46-4D2C-9024-87C59CD85E23}" type="pres">
      <dgm:prSet presAssocID="{525133AF-AA66-4B8B-B224-31CA8DF67623}" presName="Name35" presStyleLbl="parChTrans1D2" presStyleIdx="7" presStyleCnt="10"/>
      <dgm:spPr/>
    </dgm:pt>
    <dgm:pt modelId="{A3247136-A4DC-41BF-B310-385DE2C88383}" type="pres">
      <dgm:prSet presAssocID="{549B9B84-33D0-4DAD-BF6C-421970881908}" presName="hierRoot2" presStyleCnt="0">
        <dgm:presLayoutVars>
          <dgm:hierBranch/>
        </dgm:presLayoutVars>
      </dgm:prSet>
      <dgm:spPr/>
    </dgm:pt>
    <dgm:pt modelId="{BC486191-A6ED-4156-A5D5-3FDB23A2F0B5}" type="pres">
      <dgm:prSet presAssocID="{549B9B84-33D0-4DAD-BF6C-421970881908}" presName="rootComposite" presStyleCnt="0"/>
      <dgm:spPr/>
    </dgm:pt>
    <dgm:pt modelId="{01BF57C6-BEAF-4497-B08B-4D15AB357314}" type="pres">
      <dgm:prSet presAssocID="{549B9B84-33D0-4DAD-BF6C-421970881908}" presName="rootText" presStyleLbl="node2" presStyleIdx="7" presStyleCnt="8">
        <dgm:presLayoutVars>
          <dgm:chPref val="3"/>
        </dgm:presLayoutVars>
      </dgm:prSet>
      <dgm:spPr/>
    </dgm:pt>
    <dgm:pt modelId="{24348083-ECE9-4FDD-88CB-540278C69095}" type="pres">
      <dgm:prSet presAssocID="{549B9B84-33D0-4DAD-BF6C-421970881908}" presName="rootConnector" presStyleLbl="node2" presStyleIdx="7" presStyleCnt="8"/>
      <dgm:spPr/>
    </dgm:pt>
    <dgm:pt modelId="{E98FF4FF-D503-4AFA-ADF6-BAC5A9006A54}" type="pres">
      <dgm:prSet presAssocID="{549B9B84-33D0-4DAD-BF6C-421970881908}" presName="hierChild4" presStyleCnt="0"/>
      <dgm:spPr/>
    </dgm:pt>
    <dgm:pt modelId="{2D8F92C2-9FEC-4CD5-BE1F-6A60AE33ECF2}" type="pres">
      <dgm:prSet presAssocID="{549B9B84-33D0-4DAD-BF6C-421970881908}" presName="hierChild5" presStyleCnt="0"/>
      <dgm:spPr/>
    </dgm:pt>
    <dgm:pt modelId="{8DACB9C7-2536-4680-8DF0-4C17EBBFEDF8}" type="pres">
      <dgm:prSet presAssocID="{2476D3D1-AAF5-437B-9583-3183EB633A00}" presName="hierChild3" presStyleCnt="0"/>
      <dgm:spPr/>
    </dgm:pt>
    <dgm:pt modelId="{8AAB7004-0A22-4DF3-884E-9CF26D7776F1}" type="pres">
      <dgm:prSet presAssocID="{84FA0BDC-FEDC-4AEF-ABA2-91A1FCE1EE00}" presName="Name111" presStyleLbl="parChTrans1D2" presStyleIdx="8" presStyleCnt="10"/>
      <dgm:spPr/>
    </dgm:pt>
    <dgm:pt modelId="{7B36CAC8-429C-4BB2-BE73-3FD8FF4EB7AD}" type="pres">
      <dgm:prSet presAssocID="{05E76DF6-3583-4CC5-B6A7-0A2F835B9736}" presName="hierRoot3" presStyleCnt="0">
        <dgm:presLayoutVars>
          <dgm:hierBranch/>
        </dgm:presLayoutVars>
      </dgm:prSet>
      <dgm:spPr/>
    </dgm:pt>
    <dgm:pt modelId="{876A6B50-DD3D-48A7-B496-01B4D86410A5}" type="pres">
      <dgm:prSet presAssocID="{05E76DF6-3583-4CC5-B6A7-0A2F835B9736}" presName="rootComposite3" presStyleCnt="0"/>
      <dgm:spPr/>
    </dgm:pt>
    <dgm:pt modelId="{23843EE1-9F99-4CAD-8829-AA1E63E420DC}" type="pres">
      <dgm:prSet presAssocID="{05E76DF6-3583-4CC5-B6A7-0A2F835B9736}" presName="rootText3" presStyleLbl="asst1" presStyleIdx="0" presStyleCnt="2">
        <dgm:presLayoutVars>
          <dgm:chPref val="3"/>
        </dgm:presLayoutVars>
      </dgm:prSet>
      <dgm:spPr/>
    </dgm:pt>
    <dgm:pt modelId="{88DEAF0E-4BD4-49D7-9626-D27D6D4BF0AF}" type="pres">
      <dgm:prSet presAssocID="{05E76DF6-3583-4CC5-B6A7-0A2F835B9736}" presName="rootConnector3" presStyleLbl="asst1" presStyleIdx="0" presStyleCnt="2"/>
      <dgm:spPr/>
    </dgm:pt>
    <dgm:pt modelId="{84CEBE23-01A3-4427-8C14-A4F9EAF9678B}" type="pres">
      <dgm:prSet presAssocID="{05E76DF6-3583-4CC5-B6A7-0A2F835B9736}" presName="hierChild6" presStyleCnt="0"/>
      <dgm:spPr/>
    </dgm:pt>
    <dgm:pt modelId="{241DE28F-683B-4566-8DCB-AD7D148EDE31}" type="pres">
      <dgm:prSet presAssocID="{05E76DF6-3583-4CC5-B6A7-0A2F835B9736}" presName="hierChild7" presStyleCnt="0"/>
      <dgm:spPr/>
    </dgm:pt>
    <dgm:pt modelId="{8D91926D-D06E-4B3C-821D-F29EBD69E41D}" type="pres">
      <dgm:prSet presAssocID="{B73DC6A1-15DC-4A57-8527-53759B7CE088}" presName="Name111" presStyleLbl="parChTrans1D2" presStyleIdx="9" presStyleCnt="10"/>
      <dgm:spPr/>
    </dgm:pt>
    <dgm:pt modelId="{773F9623-673F-4707-A91A-2B8C159B6782}" type="pres">
      <dgm:prSet presAssocID="{2FED34BD-DF79-4451-A338-CBF26C99D2AD}" presName="hierRoot3" presStyleCnt="0">
        <dgm:presLayoutVars>
          <dgm:hierBranch/>
        </dgm:presLayoutVars>
      </dgm:prSet>
      <dgm:spPr/>
    </dgm:pt>
    <dgm:pt modelId="{CAFAB786-314F-490A-BAF3-012D554C7F9A}" type="pres">
      <dgm:prSet presAssocID="{2FED34BD-DF79-4451-A338-CBF26C99D2AD}" presName="rootComposite3" presStyleCnt="0"/>
      <dgm:spPr/>
    </dgm:pt>
    <dgm:pt modelId="{3C036651-52A0-4680-8713-91E917277EF1}" type="pres">
      <dgm:prSet presAssocID="{2FED34BD-DF79-4451-A338-CBF26C99D2AD}" presName="rootText3" presStyleLbl="asst1" presStyleIdx="1" presStyleCnt="2">
        <dgm:presLayoutVars>
          <dgm:chPref val="3"/>
        </dgm:presLayoutVars>
      </dgm:prSet>
      <dgm:spPr/>
    </dgm:pt>
    <dgm:pt modelId="{3ECEDD05-3EBC-4DCB-BE2E-199850194C05}" type="pres">
      <dgm:prSet presAssocID="{2FED34BD-DF79-4451-A338-CBF26C99D2AD}" presName="rootConnector3" presStyleLbl="asst1" presStyleIdx="1" presStyleCnt="2"/>
      <dgm:spPr/>
    </dgm:pt>
    <dgm:pt modelId="{ECB6DF5D-7099-4C79-A048-BF9607C08156}" type="pres">
      <dgm:prSet presAssocID="{2FED34BD-DF79-4451-A338-CBF26C99D2AD}" presName="hierChild6" presStyleCnt="0"/>
      <dgm:spPr/>
    </dgm:pt>
    <dgm:pt modelId="{C99B3B84-5F37-4448-A01E-963043F2469D}" type="pres">
      <dgm:prSet presAssocID="{2FED34BD-DF79-4451-A338-CBF26C99D2AD}" presName="hierChild7" presStyleCnt="0"/>
      <dgm:spPr/>
    </dgm:pt>
  </dgm:ptLst>
  <dgm:cxnLst>
    <dgm:cxn modelId="{4A9D4E05-769F-4E37-B776-C0E93F107591}" type="presOf" srcId="{BA29885A-1850-42AD-A923-8F99944A9B01}" destId="{04CA1B10-F0C5-4875-B32A-66A0F3801DA3}" srcOrd="0" destOrd="0" presId="urn:microsoft.com/office/officeart/2005/8/layout/orgChart1"/>
    <dgm:cxn modelId="{348CFC10-B8D4-46D2-8495-5205110A1E7F}" type="presOf" srcId="{4D949A5B-9017-4FE3-B414-7D2C8D90F39A}" destId="{410A3B92-81EA-4329-A06A-CA50640E9C13}" srcOrd="0" destOrd="0" presId="urn:microsoft.com/office/officeart/2005/8/layout/orgChart1"/>
    <dgm:cxn modelId="{DC117714-1497-4FC9-9E8B-F0F1D45A3DFF}" type="presOf" srcId="{44148653-403E-468D-B374-5E97664E7A2F}" destId="{2AF4645E-B173-47EE-873B-C31C00F98F6D}" srcOrd="0" destOrd="0" presId="urn:microsoft.com/office/officeart/2005/8/layout/orgChart1"/>
    <dgm:cxn modelId="{72183116-E8A5-46A3-8B06-13D51627D610}" type="presOf" srcId="{89D54CEB-A0C1-4F7B-B262-24B7F822AB38}" destId="{42C8C1A3-C631-4FA0-B937-42F1DBC32792}" srcOrd="0" destOrd="0" presId="urn:microsoft.com/office/officeart/2005/8/layout/orgChart1"/>
    <dgm:cxn modelId="{A2B1AE16-CB46-4A31-97BA-DA5EE4338D5D}" srcId="{2476D3D1-AAF5-437B-9583-3183EB633A00}" destId="{9416DC64-A244-4F16-8696-7E86D7F5623C}" srcOrd="6" destOrd="0" parTransId="{7870E8AA-6FD7-4779-9346-83B296BAA2FA}" sibTransId="{CD3EC1DF-C32E-46F6-9127-B76055A41C3A}"/>
    <dgm:cxn modelId="{AC0E8E26-7DC7-4AB5-89D4-B3CCEA6A182E}" type="presOf" srcId="{D4CC5107-7977-45F2-8133-AC0CC2D4B557}" destId="{444047A8-1B5E-4F3E-BCA5-8D5F2AB7AC2E}" srcOrd="0" destOrd="0" presId="urn:microsoft.com/office/officeart/2005/8/layout/orgChart1"/>
    <dgm:cxn modelId="{28DF3C2B-175E-4B55-9EE1-7FAA4092F4A9}" type="presOf" srcId="{2476D3D1-AAF5-437B-9583-3183EB633A00}" destId="{48403B1C-E8F8-4CB5-AE59-F43207600587}" srcOrd="1" destOrd="0" presId="urn:microsoft.com/office/officeart/2005/8/layout/orgChart1"/>
    <dgm:cxn modelId="{0A2E3636-638E-42F7-B5C6-19966160872F}" srcId="{2476D3D1-AAF5-437B-9583-3183EB633A00}" destId="{BD4A749C-50AC-4A92-8125-CFD528F03353}" srcOrd="7" destOrd="0" parTransId="{89D54CEB-A0C1-4F7B-B262-24B7F822AB38}" sibTransId="{9F6CF81E-33D6-4237-965C-14E4A3E8EBC4}"/>
    <dgm:cxn modelId="{B677AC3A-8F10-4982-996B-3EC6350BC026}" srcId="{2476D3D1-AAF5-437B-9583-3183EB633A00}" destId="{2FED34BD-DF79-4451-A338-CBF26C99D2AD}" srcOrd="1" destOrd="0" parTransId="{B73DC6A1-15DC-4A57-8527-53759B7CE088}" sibTransId="{17D1BD00-6E1E-414A-881F-413D49F500D2}"/>
    <dgm:cxn modelId="{0A09FC3C-FBEC-4F94-AED3-7DD9718C96DE}" type="presOf" srcId="{C50F5BC8-3953-4792-A0CE-8271E4EFA043}" destId="{22CEF931-7DD0-40B2-B32B-B2229682A267}" srcOrd="0" destOrd="0" presId="urn:microsoft.com/office/officeart/2005/8/layout/orgChart1"/>
    <dgm:cxn modelId="{4CD5DA3E-26C4-476B-A29B-AC41FC66E7D3}" type="presOf" srcId="{2FED34BD-DF79-4451-A338-CBF26C99D2AD}" destId="{3ECEDD05-3EBC-4DCB-BE2E-199850194C05}" srcOrd="1" destOrd="0" presId="urn:microsoft.com/office/officeart/2005/8/layout/orgChart1"/>
    <dgm:cxn modelId="{3336945E-C3EB-4CAE-B78E-B81673393D05}" type="presOf" srcId="{932FEB54-1506-41B8-8836-41B4D3938645}" destId="{EF07B3C7-50DB-46AD-B7E8-55F4A3B4636E}" srcOrd="0" destOrd="0" presId="urn:microsoft.com/office/officeart/2005/8/layout/orgChart1"/>
    <dgm:cxn modelId="{1C465D44-2CD0-49CC-AF00-73B8F3463E77}" type="presOf" srcId="{27382F75-376A-44DC-B73D-1995570A2D87}" destId="{72AAD55D-9429-4F6C-847C-DFC1E26A64EB}" srcOrd="1" destOrd="0" presId="urn:microsoft.com/office/officeart/2005/8/layout/orgChart1"/>
    <dgm:cxn modelId="{C3B3DA65-88D7-4C5B-A1B6-0B3436774BE5}" type="presOf" srcId="{E771DCFF-0FB3-4FBF-BD98-13145A3CEE6C}" destId="{DC11544B-2642-4B47-9EDB-4A26941062C6}" srcOrd="0" destOrd="0" presId="urn:microsoft.com/office/officeart/2005/8/layout/orgChart1"/>
    <dgm:cxn modelId="{3B136169-8DDC-405D-9797-F308AA1D1AD9}" type="presOf" srcId="{D4CC5107-7977-45F2-8133-AC0CC2D4B557}" destId="{C3292798-D11D-4389-9A17-564E84817A23}" srcOrd="1" destOrd="0" presId="urn:microsoft.com/office/officeart/2005/8/layout/orgChart1"/>
    <dgm:cxn modelId="{90F91A4A-D050-495C-BC01-92D4CBBD7971}" type="presOf" srcId="{BD4A749C-50AC-4A92-8125-CFD528F03353}" destId="{C46BBA0B-171C-47CB-A941-282B37CD0263}" srcOrd="0" destOrd="0" presId="urn:microsoft.com/office/officeart/2005/8/layout/orgChart1"/>
    <dgm:cxn modelId="{BF51D66A-B4FC-4CD8-A8C9-33CE611583B0}" type="presOf" srcId="{549B9B84-33D0-4DAD-BF6C-421970881908}" destId="{01BF57C6-BEAF-4497-B08B-4D15AB357314}" srcOrd="0" destOrd="0" presId="urn:microsoft.com/office/officeart/2005/8/layout/orgChart1"/>
    <dgm:cxn modelId="{5085426B-6A3E-4403-955D-B8E4DAC61B89}" type="presOf" srcId="{E8E0486E-42EC-410C-94AC-175601440DD6}" destId="{B2D82D54-2461-4220-9919-49E969EFFE59}" srcOrd="0" destOrd="0" presId="urn:microsoft.com/office/officeart/2005/8/layout/orgChart1"/>
    <dgm:cxn modelId="{A497496D-AF3D-423F-87DE-94C52A8EDC52}" srcId="{2476D3D1-AAF5-437B-9583-3183EB633A00}" destId="{E771DCFF-0FB3-4FBF-BD98-13145A3CEE6C}" srcOrd="4" destOrd="0" parTransId="{44148653-403E-468D-B374-5E97664E7A2F}" sibTransId="{44795D96-40A6-4831-BC45-7F4CE1E7A17C}"/>
    <dgm:cxn modelId="{CD4AF94E-C69A-4EDE-9A30-67D340646B90}" type="presOf" srcId="{27382F75-376A-44DC-B73D-1995570A2D87}" destId="{5C1080F7-0728-4D55-9F86-0CE43DA6710F}" srcOrd="0" destOrd="0" presId="urn:microsoft.com/office/officeart/2005/8/layout/orgChart1"/>
    <dgm:cxn modelId="{3EF7FC6F-17B8-4CBA-8C1B-0DD6F913048B}" type="presOf" srcId="{2FED34BD-DF79-4451-A338-CBF26C99D2AD}" destId="{3C036651-52A0-4680-8713-91E917277EF1}" srcOrd="0" destOrd="0" presId="urn:microsoft.com/office/officeart/2005/8/layout/orgChart1"/>
    <dgm:cxn modelId="{C2CF1054-62E3-4BF6-99EC-E79C2412C70E}" srcId="{2476D3D1-AAF5-437B-9583-3183EB633A00}" destId="{E8E0486E-42EC-410C-94AC-175601440DD6}" srcOrd="2" destOrd="0" parTransId="{C50F5BC8-3953-4792-A0CE-8271E4EFA043}" sibTransId="{EDDA24EB-36F0-4897-AD08-C31C1506C120}"/>
    <dgm:cxn modelId="{50BB1555-AF61-490E-BE16-C28425E47263}" type="presOf" srcId="{05E76DF6-3583-4CC5-B6A7-0A2F835B9736}" destId="{88DEAF0E-4BD4-49D7-9626-D27D6D4BF0AF}" srcOrd="1" destOrd="0" presId="urn:microsoft.com/office/officeart/2005/8/layout/orgChart1"/>
    <dgm:cxn modelId="{2CDA2D76-FD57-42B2-AAFF-EAA136E94E57}" type="presOf" srcId="{525133AF-AA66-4B8B-B224-31CA8DF67623}" destId="{D23D877C-4E46-4D2C-9024-87C59CD85E23}" srcOrd="0" destOrd="0" presId="urn:microsoft.com/office/officeart/2005/8/layout/orgChart1"/>
    <dgm:cxn modelId="{A7D98B56-F57B-40E7-8577-902C7C7DF9C1}" srcId="{2476D3D1-AAF5-437B-9583-3183EB633A00}" destId="{932FEB54-1506-41B8-8836-41B4D3938645}" srcOrd="8" destOrd="0" parTransId="{2B261FDA-E868-41CF-91DA-3533EAFB2CDB}" sibTransId="{92E9B7C5-A979-4094-8B6C-DD08730B8F83}"/>
    <dgm:cxn modelId="{CCB2F557-52E9-45EF-A0FD-3CFD1567B72B}" type="presOf" srcId="{BD4A749C-50AC-4A92-8125-CFD528F03353}" destId="{7C53FD12-6EC8-4E31-9BC8-61D719D1AD45}" srcOrd="1" destOrd="0" presId="urn:microsoft.com/office/officeart/2005/8/layout/orgChart1"/>
    <dgm:cxn modelId="{AFFEF788-F19D-4FE3-863D-1E342CEC88B9}" type="presOf" srcId="{259ECE45-43F7-4C4B-85D1-212E8CD68FA0}" destId="{DADA35CC-6021-4BC4-8F81-301D12AF7418}" srcOrd="0" destOrd="0" presId="urn:microsoft.com/office/officeart/2005/8/layout/orgChart1"/>
    <dgm:cxn modelId="{7CFDB78D-A44B-4846-B81C-236AB2CDFE9B}" srcId="{2476D3D1-AAF5-437B-9583-3183EB633A00}" destId="{05E76DF6-3583-4CC5-B6A7-0A2F835B9736}" srcOrd="0" destOrd="0" parTransId="{84FA0BDC-FEDC-4AEF-ABA2-91A1FCE1EE00}" sibTransId="{7D61FC30-E813-49E2-96FE-AA7662D0B97A}"/>
    <dgm:cxn modelId="{646E2990-35C8-4755-A7E2-2DE8EE245D1D}" type="presOf" srcId="{9416DC64-A244-4F16-8696-7E86D7F5623C}" destId="{12EE4EF2-133B-4DBA-8585-D33B03818AF3}" srcOrd="1" destOrd="0" presId="urn:microsoft.com/office/officeart/2005/8/layout/orgChart1"/>
    <dgm:cxn modelId="{6FB4B690-14BA-4523-A3FD-6EBFE81B4344}" type="presOf" srcId="{932FEB54-1506-41B8-8836-41B4D3938645}" destId="{A646B2D3-A592-40E1-8275-832A7814F30C}" srcOrd="1" destOrd="0" presId="urn:microsoft.com/office/officeart/2005/8/layout/orgChart1"/>
    <dgm:cxn modelId="{C87F8595-C360-4933-AE32-CE76762D12CA}" type="presOf" srcId="{9416DC64-A244-4F16-8696-7E86D7F5623C}" destId="{F5BBC10A-3828-42CF-9E9D-725E925B121F}" srcOrd="0" destOrd="0" presId="urn:microsoft.com/office/officeart/2005/8/layout/orgChart1"/>
    <dgm:cxn modelId="{E035609F-EF73-4EEB-B37B-D80EF7FCFAB2}" type="presOf" srcId="{2B261FDA-E868-41CF-91DA-3533EAFB2CDB}" destId="{504CD544-272C-4387-9E74-F5081C8C08D4}" srcOrd="0" destOrd="0" presId="urn:microsoft.com/office/officeart/2005/8/layout/orgChart1"/>
    <dgm:cxn modelId="{2CBF31A3-03B0-4A61-9779-FB448AFD62D4}" type="presOf" srcId="{2476D3D1-AAF5-437B-9583-3183EB633A00}" destId="{6F2EF683-6426-4FF0-BEBE-DA803825D9A2}" srcOrd="0" destOrd="0" presId="urn:microsoft.com/office/officeart/2005/8/layout/orgChart1"/>
    <dgm:cxn modelId="{74EE4EA3-719B-4652-A59E-58C866F23172}" srcId="{BA29885A-1850-42AD-A923-8F99944A9B01}" destId="{2476D3D1-AAF5-437B-9583-3183EB633A00}" srcOrd="0" destOrd="0" parTransId="{A53B806E-232C-4461-9FA2-D2D92A180B00}" sibTransId="{ADD69B0C-598D-4D0A-8368-0585111CFF34}"/>
    <dgm:cxn modelId="{266E2DB6-2B13-4B77-A61A-0974B1B24345}" type="presOf" srcId="{84FA0BDC-FEDC-4AEF-ABA2-91A1FCE1EE00}" destId="{8AAB7004-0A22-4DF3-884E-9CF26D7776F1}" srcOrd="0" destOrd="0" presId="urn:microsoft.com/office/officeart/2005/8/layout/orgChart1"/>
    <dgm:cxn modelId="{F7EA71C2-F756-4D07-A792-72A681A500C4}" type="presOf" srcId="{05E76DF6-3583-4CC5-B6A7-0A2F835B9736}" destId="{23843EE1-9F99-4CAD-8829-AA1E63E420DC}" srcOrd="0" destOrd="0" presId="urn:microsoft.com/office/officeart/2005/8/layout/orgChart1"/>
    <dgm:cxn modelId="{4E02D7C2-EAAB-474C-B4FF-07D69B646DE2}" srcId="{2476D3D1-AAF5-437B-9583-3183EB633A00}" destId="{27382F75-376A-44DC-B73D-1995570A2D87}" srcOrd="3" destOrd="0" parTransId="{4D949A5B-9017-4FE3-B414-7D2C8D90F39A}" sibTransId="{F1552300-86CF-481E-B975-6B4BFF179E0F}"/>
    <dgm:cxn modelId="{4A27AEC6-C435-40D2-A9E8-D0F66CA67520}" srcId="{2476D3D1-AAF5-437B-9583-3183EB633A00}" destId="{549B9B84-33D0-4DAD-BF6C-421970881908}" srcOrd="9" destOrd="0" parTransId="{525133AF-AA66-4B8B-B224-31CA8DF67623}" sibTransId="{C4B61BF1-6076-4053-B2B0-2D9245B134F2}"/>
    <dgm:cxn modelId="{C4A70ECE-359E-4BCA-B071-E7CAB4E40451}" type="presOf" srcId="{E8E0486E-42EC-410C-94AC-175601440DD6}" destId="{18252E89-BFEF-4C57-A266-417762010B89}" srcOrd="1" destOrd="0" presId="urn:microsoft.com/office/officeart/2005/8/layout/orgChart1"/>
    <dgm:cxn modelId="{5BB2F2DF-D189-44E5-BB3F-6E1045CF3BA4}" type="presOf" srcId="{B73DC6A1-15DC-4A57-8527-53759B7CE088}" destId="{8D91926D-D06E-4B3C-821D-F29EBD69E41D}" srcOrd="0" destOrd="0" presId="urn:microsoft.com/office/officeart/2005/8/layout/orgChart1"/>
    <dgm:cxn modelId="{ACAA99E5-4EEF-45BE-BB11-BF25F8386F35}" srcId="{2476D3D1-AAF5-437B-9583-3183EB633A00}" destId="{D4CC5107-7977-45F2-8133-AC0CC2D4B557}" srcOrd="5" destOrd="0" parTransId="{259ECE45-43F7-4C4B-85D1-212E8CD68FA0}" sibTransId="{53714496-3735-47F8-AD14-896DBC2AA821}"/>
    <dgm:cxn modelId="{CB262FE7-7773-45B0-BC71-19F86DDDAE52}" type="presOf" srcId="{E771DCFF-0FB3-4FBF-BD98-13145A3CEE6C}" destId="{10F99704-C3EC-4DD1-908A-EF54C1DD4F11}" srcOrd="1" destOrd="0" presId="urn:microsoft.com/office/officeart/2005/8/layout/orgChart1"/>
    <dgm:cxn modelId="{6DC7DAEC-E461-46FB-8C6C-1DD61CFC1663}" type="presOf" srcId="{7870E8AA-6FD7-4779-9346-83B296BAA2FA}" destId="{71EAF47E-5FF6-43A2-B475-CF1A2E6EC85A}" srcOrd="0" destOrd="0" presId="urn:microsoft.com/office/officeart/2005/8/layout/orgChart1"/>
    <dgm:cxn modelId="{D0C9C5FC-CC37-4B44-9ED0-D3601E38B637}" type="presOf" srcId="{549B9B84-33D0-4DAD-BF6C-421970881908}" destId="{24348083-ECE9-4FDD-88CB-540278C69095}" srcOrd="1" destOrd="0" presId="urn:microsoft.com/office/officeart/2005/8/layout/orgChart1"/>
    <dgm:cxn modelId="{72A62348-029C-4C14-BD79-31E244F0B6F7}" type="presParOf" srcId="{04CA1B10-F0C5-4875-B32A-66A0F3801DA3}" destId="{CD6FF554-E902-421C-A41A-4066A75AD847}" srcOrd="0" destOrd="0" presId="urn:microsoft.com/office/officeart/2005/8/layout/orgChart1"/>
    <dgm:cxn modelId="{9F6BBCD0-B29E-4EE7-9F93-51B257F2C508}" type="presParOf" srcId="{CD6FF554-E902-421C-A41A-4066A75AD847}" destId="{C1AA3108-9F28-46C4-A5BB-D3A8D5BF5ED8}" srcOrd="0" destOrd="0" presId="urn:microsoft.com/office/officeart/2005/8/layout/orgChart1"/>
    <dgm:cxn modelId="{501A8251-A017-4331-A15E-C33C8C521E00}" type="presParOf" srcId="{C1AA3108-9F28-46C4-A5BB-D3A8D5BF5ED8}" destId="{6F2EF683-6426-4FF0-BEBE-DA803825D9A2}" srcOrd="0" destOrd="0" presId="urn:microsoft.com/office/officeart/2005/8/layout/orgChart1"/>
    <dgm:cxn modelId="{DF6D7852-E8FC-4A30-8A28-FB7906C8772C}" type="presParOf" srcId="{C1AA3108-9F28-46C4-A5BB-D3A8D5BF5ED8}" destId="{48403B1C-E8F8-4CB5-AE59-F43207600587}" srcOrd="1" destOrd="0" presId="urn:microsoft.com/office/officeart/2005/8/layout/orgChart1"/>
    <dgm:cxn modelId="{37F25E04-74EC-4256-93C7-96597F648DEA}" type="presParOf" srcId="{CD6FF554-E902-421C-A41A-4066A75AD847}" destId="{B432FC6E-8A3D-4704-B1A3-B8F7E52CE7D1}" srcOrd="1" destOrd="0" presId="urn:microsoft.com/office/officeart/2005/8/layout/orgChart1"/>
    <dgm:cxn modelId="{35D77698-8419-41AA-9AA9-B3B9589BC071}" type="presParOf" srcId="{B432FC6E-8A3D-4704-B1A3-B8F7E52CE7D1}" destId="{22CEF931-7DD0-40B2-B32B-B2229682A267}" srcOrd="0" destOrd="0" presId="urn:microsoft.com/office/officeart/2005/8/layout/orgChart1"/>
    <dgm:cxn modelId="{B852C6BA-6605-4B37-B0AF-6E6AC1E6AB41}" type="presParOf" srcId="{B432FC6E-8A3D-4704-B1A3-B8F7E52CE7D1}" destId="{41C5D6C0-7B83-48DF-87BA-A87977A95CFC}" srcOrd="1" destOrd="0" presId="urn:microsoft.com/office/officeart/2005/8/layout/orgChart1"/>
    <dgm:cxn modelId="{9B522AEE-26B4-4F69-AF56-9719CFCD0989}" type="presParOf" srcId="{41C5D6C0-7B83-48DF-87BA-A87977A95CFC}" destId="{3B0325FE-FEC0-46E0-B8FF-4D2AC4DDCC5D}" srcOrd="0" destOrd="0" presId="urn:microsoft.com/office/officeart/2005/8/layout/orgChart1"/>
    <dgm:cxn modelId="{0BC0D4D7-6086-4D7E-B410-FC4B3D120D0C}" type="presParOf" srcId="{3B0325FE-FEC0-46E0-B8FF-4D2AC4DDCC5D}" destId="{B2D82D54-2461-4220-9919-49E969EFFE59}" srcOrd="0" destOrd="0" presId="urn:microsoft.com/office/officeart/2005/8/layout/orgChart1"/>
    <dgm:cxn modelId="{37208675-E760-4684-99B6-2228B1C1C768}" type="presParOf" srcId="{3B0325FE-FEC0-46E0-B8FF-4D2AC4DDCC5D}" destId="{18252E89-BFEF-4C57-A266-417762010B89}" srcOrd="1" destOrd="0" presId="urn:microsoft.com/office/officeart/2005/8/layout/orgChart1"/>
    <dgm:cxn modelId="{1F1D7A04-CACA-4B67-8590-8B34CD9C743A}" type="presParOf" srcId="{41C5D6C0-7B83-48DF-87BA-A87977A95CFC}" destId="{19AB9D16-E84D-4583-8FF8-0A52CDBE11D2}" srcOrd="1" destOrd="0" presId="urn:microsoft.com/office/officeart/2005/8/layout/orgChart1"/>
    <dgm:cxn modelId="{656DF725-6E55-434C-B3F4-1C83C17A687B}" type="presParOf" srcId="{41C5D6C0-7B83-48DF-87BA-A87977A95CFC}" destId="{3921F58B-BB63-4A69-91F7-C1A8FE3727F2}" srcOrd="2" destOrd="0" presId="urn:microsoft.com/office/officeart/2005/8/layout/orgChart1"/>
    <dgm:cxn modelId="{362B4A62-7A91-4CD3-BF77-DEC23E08DC8E}" type="presParOf" srcId="{B432FC6E-8A3D-4704-B1A3-B8F7E52CE7D1}" destId="{410A3B92-81EA-4329-A06A-CA50640E9C13}" srcOrd="2" destOrd="0" presId="urn:microsoft.com/office/officeart/2005/8/layout/orgChart1"/>
    <dgm:cxn modelId="{C9832651-8C36-43D2-BE44-05EC7BD4ECE9}" type="presParOf" srcId="{B432FC6E-8A3D-4704-B1A3-B8F7E52CE7D1}" destId="{B4AC5A44-8607-42D6-B53B-A40F2E15B7DE}" srcOrd="3" destOrd="0" presId="urn:microsoft.com/office/officeart/2005/8/layout/orgChart1"/>
    <dgm:cxn modelId="{B73B52A7-F3EB-4188-8AD8-597FDFB648ED}" type="presParOf" srcId="{B4AC5A44-8607-42D6-B53B-A40F2E15B7DE}" destId="{F1D7B5BA-BA80-42BD-80A1-305349582F6C}" srcOrd="0" destOrd="0" presId="urn:microsoft.com/office/officeart/2005/8/layout/orgChart1"/>
    <dgm:cxn modelId="{D3391917-F64B-49D6-BCDE-234444D9F9DB}" type="presParOf" srcId="{F1D7B5BA-BA80-42BD-80A1-305349582F6C}" destId="{5C1080F7-0728-4D55-9F86-0CE43DA6710F}" srcOrd="0" destOrd="0" presId="urn:microsoft.com/office/officeart/2005/8/layout/orgChart1"/>
    <dgm:cxn modelId="{BC67E269-E8EF-4E69-B06C-BB2655B6055C}" type="presParOf" srcId="{F1D7B5BA-BA80-42BD-80A1-305349582F6C}" destId="{72AAD55D-9429-4F6C-847C-DFC1E26A64EB}" srcOrd="1" destOrd="0" presId="urn:microsoft.com/office/officeart/2005/8/layout/orgChart1"/>
    <dgm:cxn modelId="{0FF8D2B1-AAE8-44E8-9A06-56A46F46DA39}" type="presParOf" srcId="{B4AC5A44-8607-42D6-B53B-A40F2E15B7DE}" destId="{950788BF-A2A0-44AF-B07F-16FD810C174A}" srcOrd="1" destOrd="0" presId="urn:microsoft.com/office/officeart/2005/8/layout/orgChart1"/>
    <dgm:cxn modelId="{0C4DD5AC-3E3B-4E71-816A-EC6B3F25A7E0}" type="presParOf" srcId="{B4AC5A44-8607-42D6-B53B-A40F2E15B7DE}" destId="{8CDA4C3A-03D8-486D-B229-40E6199BCECB}" srcOrd="2" destOrd="0" presId="urn:microsoft.com/office/officeart/2005/8/layout/orgChart1"/>
    <dgm:cxn modelId="{DD59A94B-1D43-4FC4-A728-E901C85C477E}" type="presParOf" srcId="{B432FC6E-8A3D-4704-B1A3-B8F7E52CE7D1}" destId="{2AF4645E-B173-47EE-873B-C31C00F98F6D}" srcOrd="4" destOrd="0" presId="urn:microsoft.com/office/officeart/2005/8/layout/orgChart1"/>
    <dgm:cxn modelId="{EAF77D73-8225-463B-850C-0E924C26A082}" type="presParOf" srcId="{B432FC6E-8A3D-4704-B1A3-B8F7E52CE7D1}" destId="{7270DB12-1F30-44D5-B0DD-2A9419349F5C}" srcOrd="5" destOrd="0" presId="urn:microsoft.com/office/officeart/2005/8/layout/orgChart1"/>
    <dgm:cxn modelId="{06EFFD8E-43D3-4271-96A4-261E8E22DB4E}" type="presParOf" srcId="{7270DB12-1F30-44D5-B0DD-2A9419349F5C}" destId="{5A046AFC-934E-49E3-A72A-0893C594F688}" srcOrd="0" destOrd="0" presId="urn:microsoft.com/office/officeart/2005/8/layout/orgChart1"/>
    <dgm:cxn modelId="{C71F4DEF-1505-4D5A-9DB4-D963FB0E00E7}" type="presParOf" srcId="{5A046AFC-934E-49E3-A72A-0893C594F688}" destId="{DC11544B-2642-4B47-9EDB-4A26941062C6}" srcOrd="0" destOrd="0" presId="urn:microsoft.com/office/officeart/2005/8/layout/orgChart1"/>
    <dgm:cxn modelId="{68553743-C606-4844-9A10-479E026864D1}" type="presParOf" srcId="{5A046AFC-934E-49E3-A72A-0893C594F688}" destId="{10F99704-C3EC-4DD1-908A-EF54C1DD4F11}" srcOrd="1" destOrd="0" presId="urn:microsoft.com/office/officeart/2005/8/layout/orgChart1"/>
    <dgm:cxn modelId="{C619211C-73B7-45BB-B4C4-ED0DA8B5FDB9}" type="presParOf" srcId="{7270DB12-1F30-44D5-B0DD-2A9419349F5C}" destId="{CD4A645A-4799-4EDA-93F8-1B93F349C2EE}" srcOrd="1" destOrd="0" presId="urn:microsoft.com/office/officeart/2005/8/layout/orgChart1"/>
    <dgm:cxn modelId="{CF23FA89-75FF-442F-943D-E62A108060DD}" type="presParOf" srcId="{7270DB12-1F30-44D5-B0DD-2A9419349F5C}" destId="{AE9F95B6-A5C3-46E4-AE2A-90C824998373}" srcOrd="2" destOrd="0" presId="urn:microsoft.com/office/officeart/2005/8/layout/orgChart1"/>
    <dgm:cxn modelId="{2D4E007D-3F5C-4001-89E5-D96A41683755}" type="presParOf" srcId="{B432FC6E-8A3D-4704-B1A3-B8F7E52CE7D1}" destId="{DADA35CC-6021-4BC4-8F81-301D12AF7418}" srcOrd="6" destOrd="0" presId="urn:microsoft.com/office/officeart/2005/8/layout/orgChart1"/>
    <dgm:cxn modelId="{B4897358-85B5-4B57-A85B-2738F7903FF5}" type="presParOf" srcId="{B432FC6E-8A3D-4704-B1A3-B8F7E52CE7D1}" destId="{37EF8A57-DC85-44C6-9C4A-D485CA2E4E32}" srcOrd="7" destOrd="0" presId="urn:microsoft.com/office/officeart/2005/8/layout/orgChart1"/>
    <dgm:cxn modelId="{8B400859-0D45-423C-B335-0C0365CF018C}" type="presParOf" srcId="{37EF8A57-DC85-44C6-9C4A-D485CA2E4E32}" destId="{4E7AAFCA-D3E9-433E-88D1-8962C2DABC26}" srcOrd="0" destOrd="0" presId="urn:microsoft.com/office/officeart/2005/8/layout/orgChart1"/>
    <dgm:cxn modelId="{7531E0BF-B173-4833-984D-989CEFE0EF58}" type="presParOf" srcId="{4E7AAFCA-D3E9-433E-88D1-8962C2DABC26}" destId="{444047A8-1B5E-4F3E-BCA5-8D5F2AB7AC2E}" srcOrd="0" destOrd="0" presId="urn:microsoft.com/office/officeart/2005/8/layout/orgChart1"/>
    <dgm:cxn modelId="{B1B0D5CB-6A6D-4B95-B2DF-522A9096AE11}" type="presParOf" srcId="{4E7AAFCA-D3E9-433E-88D1-8962C2DABC26}" destId="{C3292798-D11D-4389-9A17-564E84817A23}" srcOrd="1" destOrd="0" presId="urn:microsoft.com/office/officeart/2005/8/layout/orgChart1"/>
    <dgm:cxn modelId="{08C4C00B-4E5E-4722-91AD-BEEE120AE3E4}" type="presParOf" srcId="{37EF8A57-DC85-44C6-9C4A-D485CA2E4E32}" destId="{2F9C6E12-3540-49CB-9482-76CA448C2B03}" srcOrd="1" destOrd="0" presId="urn:microsoft.com/office/officeart/2005/8/layout/orgChart1"/>
    <dgm:cxn modelId="{DCAE03CF-017F-4584-A377-6F7261E2F403}" type="presParOf" srcId="{37EF8A57-DC85-44C6-9C4A-D485CA2E4E32}" destId="{2569827E-1F43-480D-A204-7C4D1B355C63}" srcOrd="2" destOrd="0" presId="urn:microsoft.com/office/officeart/2005/8/layout/orgChart1"/>
    <dgm:cxn modelId="{2406A34A-D22A-4688-B669-730F45BD8536}" type="presParOf" srcId="{B432FC6E-8A3D-4704-B1A3-B8F7E52CE7D1}" destId="{71EAF47E-5FF6-43A2-B475-CF1A2E6EC85A}" srcOrd="8" destOrd="0" presId="urn:microsoft.com/office/officeart/2005/8/layout/orgChart1"/>
    <dgm:cxn modelId="{A8023CC6-AC9A-4C17-A02B-2537A5D796B7}" type="presParOf" srcId="{B432FC6E-8A3D-4704-B1A3-B8F7E52CE7D1}" destId="{C09E5770-F572-44A1-8269-67E42415C403}" srcOrd="9" destOrd="0" presId="urn:microsoft.com/office/officeart/2005/8/layout/orgChart1"/>
    <dgm:cxn modelId="{BDC2F7A3-3964-43A5-ADD8-C885D7D0796E}" type="presParOf" srcId="{C09E5770-F572-44A1-8269-67E42415C403}" destId="{83A77452-057F-49E9-9C48-7BC693D55CBB}" srcOrd="0" destOrd="0" presId="urn:microsoft.com/office/officeart/2005/8/layout/orgChart1"/>
    <dgm:cxn modelId="{D301DA60-7BC9-413B-A079-219E9B2FF3DB}" type="presParOf" srcId="{83A77452-057F-49E9-9C48-7BC693D55CBB}" destId="{F5BBC10A-3828-42CF-9E9D-725E925B121F}" srcOrd="0" destOrd="0" presId="urn:microsoft.com/office/officeart/2005/8/layout/orgChart1"/>
    <dgm:cxn modelId="{407AA50B-2C00-40BD-8B2C-363ACCD49ACC}" type="presParOf" srcId="{83A77452-057F-49E9-9C48-7BC693D55CBB}" destId="{12EE4EF2-133B-4DBA-8585-D33B03818AF3}" srcOrd="1" destOrd="0" presId="urn:microsoft.com/office/officeart/2005/8/layout/orgChart1"/>
    <dgm:cxn modelId="{EB3C2807-2C95-4C61-8DE6-1B06FCD064AD}" type="presParOf" srcId="{C09E5770-F572-44A1-8269-67E42415C403}" destId="{A23D9CD1-5149-4728-8C28-22AAD2316B76}" srcOrd="1" destOrd="0" presId="urn:microsoft.com/office/officeart/2005/8/layout/orgChart1"/>
    <dgm:cxn modelId="{E6557F54-F3BF-414A-9274-EAF4EF2C1F50}" type="presParOf" srcId="{C09E5770-F572-44A1-8269-67E42415C403}" destId="{9DB62367-2B48-4901-9AB9-384E31D91CB4}" srcOrd="2" destOrd="0" presId="urn:microsoft.com/office/officeart/2005/8/layout/orgChart1"/>
    <dgm:cxn modelId="{4635493B-4B23-4BFA-B7CE-FDF45DFAC39A}" type="presParOf" srcId="{B432FC6E-8A3D-4704-B1A3-B8F7E52CE7D1}" destId="{42C8C1A3-C631-4FA0-B937-42F1DBC32792}" srcOrd="10" destOrd="0" presId="urn:microsoft.com/office/officeart/2005/8/layout/orgChart1"/>
    <dgm:cxn modelId="{1E34A0CC-2852-4DD5-B8E1-2AF1435079A3}" type="presParOf" srcId="{B432FC6E-8A3D-4704-B1A3-B8F7E52CE7D1}" destId="{38ABCD8D-4E86-4A8C-84F8-0E1F56D2E938}" srcOrd="11" destOrd="0" presId="urn:microsoft.com/office/officeart/2005/8/layout/orgChart1"/>
    <dgm:cxn modelId="{33858A1C-C34D-4095-8F5C-29A11C6BC0EA}" type="presParOf" srcId="{38ABCD8D-4E86-4A8C-84F8-0E1F56D2E938}" destId="{FA87A0CD-330B-4FF1-9C80-6B199AFBE7C0}" srcOrd="0" destOrd="0" presId="urn:microsoft.com/office/officeart/2005/8/layout/orgChart1"/>
    <dgm:cxn modelId="{03BF2DD2-9812-418E-BB5B-904CFF57117A}" type="presParOf" srcId="{FA87A0CD-330B-4FF1-9C80-6B199AFBE7C0}" destId="{C46BBA0B-171C-47CB-A941-282B37CD0263}" srcOrd="0" destOrd="0" presId="urn:microsoft.com/office/officeart/2005/8/layout/orgChart1"/>
    <dgm:cxn modelId="{9BBA1593-63BA-4539-9C59-656FB19376C8}" type="presParOf" srcId="{FA87A0CD-330B-4FF1-9C80-6B199AFBE7C0}" destId="{7C53FD12-6EC8-4E31-9BC8-61D719D1AD45}" srcOrd="1" destOrd="0" presId="urn:microsoft.com/office/officeart/2005/8/layout/orgChart1"/>
    <dgm:cxn modelId="{AFE8A6AC-BC20-446F-9F4E-8499877C322B}" type="presParOf" srcId="{38ABCD8D-4E86-4A8C-84F8-0E1F56D2E938}" destId="{C6321DAE-D8FA-4ABB-BE0E-67E238AB0207}" srcOrd="1" destOrd="0" presId="urn:microsoft.com/office/officeart/2005/8/layout/orgChart1"/>
    <dgm:cxn modelId="{559E646A-4075-4AF0-844E-0D3E96B215FF}" type="presParOf" srcId="{38ABCD8D-4E86-4A8C-84F8-0E1F56D2E938}" destId="{9DC146D2-DBA8-4F5E-AA70-898D5678CD26}" srcOrd="2" destOrd="0" presId="urn:microsoft.com/office/officeart/2005/8/layout/orgChart1"/>
    <dgm:cxn modelId="{CCECD141-691E-4D07-A763-AF99011CAD7B}" type="presParOf" srcId="{B432FC6E-8A3D-4704-B1A3-B8F7E52CE7D1}" destId="{504CD544-272C-4387-9E74-F5081C8C08D4}" srcOrd="12" destOrd="0" presId="urn:microsoft.com/office/officeart/2005/8/layout/orgChart1"/>
    <dgm:cxn modelId="{A7DEE5C9-C530-457B-9A7A-3643C77442E5}" type="presParOf" srcId="{B432FC6E-8A3D-4704-B1A3-B8F7E52CE7D1}" destId="{51AE9C21-2058-416D-B6B4-95AC0EE06D21}" srcOrd="13" destOrd="0" presId="urn:microsoft.com/office/officeart/2005/8/layout/orgChart1"/>
    <dgm:cxn modelId="{445FCEC5-C3DD-45A6-81D5-8EC68C3740C4}" type="presParOf" srcId="{51AE9C21-2058-416D-B6B4-95AC0EE06D21}" destId="{15CB3585-84D4-4064-8027-07BB9A7FE8E5}" srcOrd="0" destOrd="0" presId="urn:microsoft.com/office/officeart/2005/8/layout/orgChart1"/>
    <dgm:cxn modelId="{DFD22681-696C-4F16-A183-91CED9670014}" type="presParOf" srcId="{15CB3585-84D4-4064-8027-07BB9A7FE8E5}" destId="{EF07B3C7-50DB-46AD-B7E8-55F4A3B4636E}" srcOrd="0" destOrd="0" presId="urn:microsoft.com/office/officeart/2005/8/layout/orgChart1"/>
    <dgm:cxn modelId="{843598E8-FA02-41B1-B6CE-330EDFCDCBD2}" type="presParOf" srcId="{15CB3585-84D4-4064-8027-07BB9A7FE8E5}" destId="{A646B2D3-A592-40E1-8275-832A7814F30C}" srcOrd="1" destOrd="0" presId="urn:microsoft.com/office/officeart/2005/8/layout/orgChart1"/>
    <dgm:cxn modelId="{ECCD4E4D-C038-4190-8450-F78FA0332341}" type="presParOf" srcId="{51AE9C21-2058-416D-B6B4-95AC0EE06D21}" destId="{A144F6F3-2229-4C02-951B-5B7FAB2C51D2}" srcOrd="1" destOrd="0" presId="urn:microsoft.com/office/officeart/2005/8/layout/orgChart1"/>
    <dgm:cxn modelId="{C56296C8-B0B9-4F2A-9081-76EC131B14A5}" type="presParOf" srcId="{51AE9C21-2058-416D-B6B4-95AC0EE06D21}" destId="{C9F13E45-DD6E-4E74-AA6E-7729624550AC}" srcOrd="2" destOrd="0" presId="urn:microsoft.com/office/officeart/2005/8/layout/orgChart1"/>
    <dgm:cxn modelId="{7F47897C-2978-45F1-95C2-2B3235A7B27E}" type="presParOf" srcId="{B432FC6E-8A3D-4704-B1A3-B8F7E52CE7D1}" destId="{D23D877C-4E46-4D2C-9024-87C59CD85E23}" srcOrd="14" destOrd="0" presId="urn:microsoft.com/office/officeart/2005/8/layout/orgChart1"/>
    <dgm:cxn modelId="{A9DAF139-6C8E-4191-B660-33BF76223E06}" type="presParOf" srcId="{B432FC6E-8A3D-4704-B1A3-B8F7E52CE7D1}" destId="{A3247136-A4DC-41BF-B310-385DE2C88383}" srcOrd="15" destOrd="0" presId="urn:microsoft.com/office/officeart/2005/8/layout/orgChart1"/>
    <dgm:cxn modelId="{9A23F03E-4A3D-48DB-944C-7641FCE84C5A}" type="presParOf" srcId="{A3247136-A4DC-41BF-B310-385DE2C88383}" destId="{BC486191-A6ED-4156-A5D5-3FDB23A2F0B5}" srcOrd="0" destOrd="0" presId="urn:microsoft.com/office/officeart/2005/8/layout/orgChart1"/>
    <dgm:cxn modelId="{F6A13ACB-F34E-495F-8266-B03F2885BCF9}" type="presParOf" srcId="{BC486191-A6ED-4156-A5D5-3FDB23A2F0B5}" destId="{01BF57C6-BEAF-4497-B08B-4D15AB357314}" srcOrd="0" destOrd="0" presId="urn:microsoft.com/office/officeart/2005/8/layout/orgChart1"/>
    <dgm:cxn modelId="{8FFF7EB4-09A6-4C37-9B48-9EF4C17D3271}" type="presParOf" srcId="{BC486191-A6ED-4156-A5D5-3FDB23A2F0B5}" destId="{24348083-ECE9-4FDD-88CB-540278C69095}" srcOrd="1" destOrd="0" presId="urn:microsoft.com/office/officeart/2005/8/layout/orgChart1"/>
    <dgm:cxn modelId="{A04C6F91-DBF1-4D31-A07C-38C2730716E6}" type="presParOf" srcId="{A3247136-A4DC-41BF-B310-385DE2C88383}" destId="{E98FF4FF-D503-4AFA-ADF6-BAC5A9006A54}" srcOrd="1" destOrd="0" presId="urn:microsoft.com/office/officeart/2005/8/layout/orgChart1"/>
    <dgm:cxn modelId="{D1877EF3-CF48-44FE-AA56-93D2611DC0B1}" type="presParOf" srcId="{A3247136-A4DC-41BF-B310-385DE2C88383}" destId="{2D8F92C2-9FEC-4CD5-BE1F-6A60AE33ECF2}" srcOrd="2" destOrd="0" presId="urn:microsoft.com/office/officeart/2005/8/layout/orgChart1"/>
    <dgm:cxn modelId="{8313D815-3DA4-40C0-A4DF-75E12BA8DF29}" type="presParOf" srcId="{CD6FF554-E902-421C-A41A-4066A75AD847}" destId="{8DACB9C7-2536-4680-8DF0-4C17EBBFEDF8}" srcOrd="2" destOrd="0" presId="urn:microsoft.com/office/officeart/2005/8/layout/orgChart1"/>
    <dgm:cxn modelId="{FDE1F1A7-76D2-48F3-957F-F77D4B8DDC7F}" type="presParOf" srcId="{8DACB9C7-2536-4680-8DF0-4C17EBBFEDF8}" destId="{8AAB7004-0A22-4DF3-884E-9CF26D7776F1}" srcOrd="0" destOrd="0" presId="urn:microsoft.com/office/officeart/2005/8/layout/orgChart1"/>
    <dgm:cxn modelId="{079E4E84-A66D-4F65-ACBF-64FC48F14369}" type="presParOf" srcId="{8DACB9C7-2536-4680-8DF0-4C17EBBFEDF8}" destId="{7B36CAC8-429C-4BB2-BE73-3FD8FF4EB7AD}" srcOrd="1" destOrd="0" presId="urn:microsoft.com/office/officeart/2005/8/layout/orgChart1"/>
    <dgm:cxn modelId="{E47159B7-E677-4C1E-9D22-62C2F0AEDDF8}" type="presParOf" srcId="{7B36CAC8-429C-4BB2-BE73-3FD8FF4EB7AD}" destId="{876A6B50-DD3D-48A7-B496-01B4D86410A5}" srcOrd="0" destOrd="0" presId="urn:microsoft.com/office/officeart/2005/8/layout/orgChart1"/>
    <dgm:cxn modelId="{590DAC4B-2EB3-481B-AAC7-D39437C566B1}" type="presParOf" srcId="{876A6B50-DD3D-48A7-B496-01B4D86410A5}" destId="{23843EE1-9F99-4CAD-8829-AA1E63E420DC}" srcOrd="0" destOrd="0" presId="urn:microsoft.com/office/officeart/2005/8/layout/orgChart1"/>
    <dgm:cxn modelId="{A00299BF-0FCA-4184-BE6E-6603E3DFB61A}" type="presParOf" srcId="{876A6B50-DD3D-48A7-B496-01B4D86410A5}" destId="{88DEAF0E-4BD4-49D7-9626-D27D6D4BF0AF}" srcOrd="1" destOrd="0" presId="urn:microsoft.com/office/officeart/2005/8/layout/orgChart1"/>
    <dgm:cxn modelId="{6C86234C-E895-43CF-A1D2-9B702B055719}" type="presParOf" srcId="{7B36CAC8-429C-4BB2-BE73-3FD8FF4EB7AD}" destId="{84CEBE23-01A3-4427-8C14-A4F9EAF9678B}" srcOrd="1" destOrd="0" presId="urn:microsoft.com/office/officeart/2005/8/layout/orgChart1"/>
    <dgm:cxn modelId="{9D865A88-90B8-4E94-9AB3-90693CB3DEB0}" type="presParOf" srcId="{7B36CAC8-429C-4BB2-BE73-3FD8FF4EB7AD}" destId="{241DE28F-683B-4566-8DCB-AD7D148EDE31}" srcOrd="2" destOrd="0" presId="urn:microsoft.com/office/officeart/2005/8/layout/orgChart1"/>
    <dgm:cxn modelId="{ED044196-8DC7-4D6D-A671-7BECA753B82C}" type="presParOf" srcId="{8DACB9C7-2536-4680-8DF0-4C17EBBFEDF8}" destId="{8D91926D-D06E-4B3C-821D-F29EBD69E41D}" srcOrd="2" destOrd="0" presId="urn:microsoft.com/office/officeart/2005/8/layout/orgChart1"/>
    <dgm:cxn modelId="{D809D4DF-711B-4BC7-B094-4C1A7EA366DA}" type="presParOf" srcId="{8DACB9C7-2536-4680-8DF0-4C17EBBFEDF8}" destId="{773F9623-673F-4707-A91A-2B8C159B6782}" srcOrd="3" destOrd="0" presId="urn:microsoft.com/office/officeart/2005/8/layout/orgChart1"/>
    <dgm:cxn modelId="{3164072A-B802-45C3-812B-E9980ECFF122}" type="presParOf" srcId="{773F9623-673F-4707-A91A-2B8C159B6782}" destId="{CAFAB786-314F-490A-BAF3-012D554C7F9A}" srcOrd="0" destOrd="0" presId="urn:microsoft.com/office/officeart/2005/8/layout/orgChart1"/>
    <dgm:cxn modelId="{D922BD82-064C-4538-8889-538B4FAA860F}" type="presParOf" srcId="{CAFAB786-314F-490A-BAF3-012D554C7F9A}" destId="{3C036651-52A0-4680-8713-91E917277EF1}" srcOrd="0" destOrd="0" presId="urn:microsoft.com/office/officeart/2005/8/layout/orgChart1"/>
    <dgm:cxn modelId="{90CA3A69-ABEA-4DC2-B021-92D615461056}" type="presParOf" srcId="{CAFAB786-314F-490A-BAF3-012D554C7F9A}" destId="{3ECEDD05-3EBC-4DCB-BE2E-199850194C05}" srcOrd="1" destOrd="0" presId="urn:microsoft.com/office/officeart/2005/8/layout/orgChart1"/>
    <dgm:cxn modelId="{9A98F93E-F6F7-4900-B7D5-C213E2C9B712}" type="presParOf" srcId="{773F9623-673F-4707-A91A-2B8C159B6782}" destId="{ECB6DF5D-7099-4C79-A048-BF9607C08156}" srcOrd="1" destOrd="0" presId="urn:microsoft.com/office/officeart/2005/8/layout/orgChart1"/>
    <dgm:cxn modelId="{3C8CD4E8-332D-48A1-8DAE-E41768F0561D}" type="presParOf" srcId="{773F9623-673F-4707-A91A-2B8C159B6782}" destId="{C99B3B84-5F37-4448-A01E-963043F2469D}" srcOrd="2" destOrd="0" presId="urn:microsoft.com/office/officeart/2005/8/layout/orgChart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1926D-D06E-4B3C-821D-F29EBD69E41D}">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AB7004-0A22-4DF3-884E-9CF26D7776F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3D877C-4E46-4D2C-9024-87C59CD85E23}">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CD544-272C-4387-9E74-F5081C8C08D4}">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C8C1A3-C631-4FA0-B937-42F1DBC32792}">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EAF47E-5FF6-43A2-B475-CF1A2E6EC85A}">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DA35CC-6021-4BC4-8F81-301D12AF7418}">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F4645E-B173-47EE-873B-C31C00F98F6D}">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0A3B92-81EA-4329-A06A-CA50640E9C13}">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CEF931-7DD0-40B2-B32B-B2229682A267}">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2EF683-6426-4FF0-BEBE-DA803825D9A2}">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pl-PL"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omitet Sterujący</a:t>
          </a:r>
        </a:p>
      </dsp:txBody>
      <dsp:txXfrm>
        <a:off x="1715492" y="676999"/>
        <a:ext cx="405050" cy="202525"/>
      </dsp:txXfrm>
    </dsp:sp>
    <dsp:sp modelId="{B2D82D54-2461-4220-9919-49E969EFFE59}">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080F7-0728-4D55-9F86-0CE43DA6710F}">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Logistyka</a:t>
          </a:r>
          <a:endParaRPr lang="pl-PL" sz="500" kern="1200"/>
        </a:p>
      </dsp:txBody>
      <dsp:txXfrm>
        <a:off x="490215" y="1252170"/>
        <a:ext cx="405050" cy="202525"/>
      </dsp:txXfrm>
    </dsp:sp>
    <dsp:sp modelId="{DC11544B-2642-4B47-9EDB-4A26941062C6}">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444047A8-1B5E-4F3E-BCA5-8D5F2AB7AC2E}">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F5BBC10A-3828-42CF-9E9D-725E925B121F}">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C46BBA0B-171C-47CB-A941-282B37CD0263}">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EF07B3C7-50DB-46AD-B7E8-55F4A3B4636E}">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01BF57C6-BEAF-4497-B08B-4D15AB357314}">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23843EE1-9F99-4CAD-8829-AA1E63E420DC}">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ierownik projektu</a:t>
          </a:r>
          <a:endParaRPr lang="pl-PL" sz="500" kern="1200"/>
        </a:p>
      </dsp:txBody>
      <dsp:txXfrm>
        <a:off x="1470437" y="964584"/>
        <a:ext cx="405050" cy="202525"/>
      </dsp:txXfrm>
    </dsp:sp>
    <dsp:sp modelId="{3C036651-52A0-4680-8713-91E917277EF1}">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Międzynarodowy dział IT</a:t>
          </a:r>
          <a:endParaRPr lang="pl-PL"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83</TotalTime>
  <Pages>1</Pages>
  <Words>15729</Words>
  <Characters>94379</Characters>
  <Application>Microsoft Office Word</Application>
  <DocSecurity>0</DocSecurity>
  <Lines>786</Lines>
  <Paragraphs>21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435</cp:revision>
  <cp:lastPrinted>2023-02-08T18:29:00Z</cp:lastPrinted>
  <dcterms:created xsi:type="dcterms:W3CDTF">2022-07-24T14:55:00Z</dcterms:created>
  <dcterms:modified xsi:type="dcterms:W3CDTF">2023-03-22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pKE2wT0T"/&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